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2CBDA44" w14:textId="19B36756" w:rsidR="00D2623A" w:rsidRPr="00FA1245" w:rsidRDefault="009102D7" w:rsidP="00B71F5E">
      <w:pPr>
        <w:spacing w:line="360" w:lineRule="auto"/>
        <w:jc w:val="both"/>
        <w:rPr>
          <w:b/>
          <w:color w:val="000000" w:themeColor="text1"/>
        </w:rPr>
      </w:pPr>
      <w:r w:rsidRPr="00FA1245">
        <w:rPr>
          <w:b/>
          <w:color w:val="000000" w:themeColor="text1"/>
        </w:rPr>
        <w:t>The i</w:t>
      </w:r>
      <w:r w:rsidR="008F1B5A" w:rsidRPr="00FA1245">
        <w:rPr>
          <w:b/>
          <w:color w:val="000000" w:themeColor="text1"/>
        </w:rPr>
        <w:t xml:space="preserve">nfluence of </w:t>
      </w:r>
      <w:r w:rsidR="009838FC" w:rsidRPr="00FA1245">
        <w:rPr>
          <w:b/>
          <w:color w:val="000000" w:themeColor="text1"/>
        </w:rPr>
        <w:t>juicing</w:t>
      </w:r>
      <w:r w:rsidR="008F1B5A" w:rsidRPr="00FA1245">
        <w:rPr>
          <w:b/>
          <w:color w:val="000000" w:themeColor="text1"/>
        </w:rPr>
        <w:t xml:space="preserve"> on the </w:t>
      </w:r>
      <w:r w:rsidR="00C40B79" w:rsidRPr="00FA1245">
        <w:rPr>
          <w:b/>
          <w:color w:val="000000" w:themeColor="text1"/>
        </w:rPr>
        <w:t>appearance</w:t>
      </w:r>
      <w:r w:rsidRPr="00FA1245">
        <w:rPr>
          <w:b/>
          <w:color w:val="000000" w:themeColor="text1"/>
        </w:rPr>
        <w:t xml:space="preserve"> of b</w:t>
      </w:r>
      <w:r w:rsidR="00AE5772" w:rsidRPr="00FA1245">
        <w:rPr>
          <w:b/>
          <w:color w:val="000000" w:themeColor="text1"/>
        </w:rPr>
        <w:t>lueberry m</w:t>
      </w:r>
      <w:r w:rsidR="008F1B5A" w:rsidRPr="00FA1245">
        <w:rPr>
          <w:b/>
          <w:color w:val="000000" w:themeColor="text1"/>
        </w:rPr>
        <w:t>etabolites</w:t>
      </w:r>
      <w:r w:rsidR="007C67D1" w:rsidRPr="00FA1245">
        <w:rPr>
          <w:b/>
          <w:color w:val="000000" w:themeColor="text1"/>
        </w:rPr>
        <w:t xml:space="preserve"> 2 h following consumption</w:t>
      </w:r>
      <w:r w:rsidR="008F1B5A" w:rsidRPr="00FA1245">
        <w:rPr>
          <w:b/>
          <w:color w:val="000000" w:themeColor="text1"/>
        </w:rPr>
        <w:t>: a metabolite profiling approach.</w:t>
      </w:r>
    </w:p>
    <w:p w14:paraId="31812CF5" w14:textId="77777777" w:rsidR="008F1B5A" w:rsidRPr="00FA1245" w:rsidRDefault="008F1B5A" w:rsidP="00B71F5E">
      <w:pPr>
        <w:spacing w:line="360" w:lineRule="auto"/>
        <w:jc w:val="both"/>
        <w:rPr>
          <w:color w:val="000000" w:themeColor="text1"/>
        </w:rPr>
      </w:pPr>
    </w:p>
    <w:p w14:paraId="43A68D11" w14:textId="77777777" w:rsidR="008F1B5A" w:rsidRPr="00FA1245" w:rsidRDefault="008F1B5A" w:rsidP="00640615">
      <w:pPr>
        <w:spacing w:line="360" w:lineRule="auto"/>
        <w:jc w:val="both"/>
        <w:outlineLvl w:val="0"/>
        <w:rPr>
          <w:color w:val="000000" w:themeColor="text1"/>
        </w:rPr>
      </w:pPr>
      <w:r w:rsidRPr="00FA1245">
        <w:rPr>
          <w:color w:val="000000" w:themeColor="text1"/>
        </w:rPr>
        <w:t>Swen Langer, Aileen Kennel and John K Lodge</w:t>
      </w:r>
      <w:r w:rsidRPr="00FA1245">
        <w:rPr>
          <w:color w:val="000000" w:themeColor="text1"/>
        </w:rPr>
        <w:sym w:font="Symbol" w:char="F023"/>
      </w:r>
    </w:p>
    <w:p w14:paraId="677EABC0" w14:textId="77777777" w:rsidR="008F1B5A" w:rsidRPr="00FA1245" w:rsidRDefault="008F1B5A" w:rsidP="00B71F5E">
      <w:pPr>
        <w:spacing w:line="360" w:lineRule="auto"/>
        <w:jc w:val="both"/>
        <w:rPr>
          <w:color w:val="000000" w:themeColor="text1"/>
        </w:rPr>
      </w:pPr>
    </w:p>
    <w:p w14:paraId="018FD825" w14:textId="77777777" w:rsidR="008F1B5A" w:rsidRPr="00FA1245" w:rsidRDefault="008F1B5A" w:rsidP="00B71F5E">
      <w:pPr>
        <w:spacing w:line="360" w:lineRule="auto"/>
        <w:jc w:val="both"/>
        <w:rPr>
          <w:color w:val="000000" w:themeColor="text1"/>
        </w:rPr>
      </w:pPr>
      <w:r w:rsidRPr="00FA1245">
        <w:rPr>
          <w:i/>
          <w:color w:val="000000" w:themeColor="text1"/>
        </w:rPr>
        <w:t>Department of Applied Sciences, Faculty of Health and Life Sciences, Ellison Building, Northumbria University, Newcastle Upon Tyne, Tyne and Wear NE1 7ST, UK</w:t>
      </w:r>
      <w:r w:rsidRPr="00FA1245">
        <w:rPr>
          <w:color w:val="000000" w:themeColor="text1"/>
        </w:rPr>
        <w:t>.</w:t>
      </w:r>
    </w:p>
    <w:p w14:paraId="0663AC6E" w14:textId="77777777" w:rsidR="008F1B5A" w:rsidRPr="00FA1245" w:rsidRDefault="008F1B5A" w:rsidP="00B71F5E">
      <w:pPr>
        <w:spacing w:line="360" w:lineRule="auto"/>
        <w:jc w:val="both"/>
        <w:rPr>
          <w:color w:val="000000" w:themeColor="text1"/>
        </w:rPr>
      </w:pPr>
    </w:p>
    <w:p w14:paraId="38DAB927" w14:textId="77777777" w:rsidR="008F1B5A" w:rsidRPr="00FA1245" w:rsidRDefault="003C4647" w:rsidP="00B71F5E">
      <w:pPr>
        <w:spacing w:line="360" w:lineRule="auto"/>
        <w:jc w:val="both"/>
        <w:rPr>
          <w:color w:val="000000" w:themeColor="text1"/>
        </w:rPr>
      </w:pPr>
      <w:r w:rsidRPr="00FA1245">
        <w:rPr>
          <w:color w:val="000000" w:themeColor="text1"/>
        </w:rPr>
        <w:t xml:space="preserve"> </w:t>
      </w:r>
    </w:p>
    <w:p w14:paraId="39FDCD31" w14:textId="77777777" w:rsidR="008F1B5A" w:rsidRPr="00FA1245" w:rsidRDefault="008F1B5A" w:rsidP="00B71F5E">
      <w:pPr>
        <w:spacing w:line="360" w:lineRule="auto"/>
        <w:jc w:val="both"/>
        <w:rPr>
          <w:color w:val="000000" w:themeColor="text1"/>
        </w:rPr>
      </w:pPr>
      <w:r w:rsidRPr="00FA1245">
        <w:rPr>
          <w:color w:val="000000" w:themeColor="text1"/>
        </w:rPr>
        <w:sym w:font="Symbol" w:char="F023"/>
      </w:r>
      <w:r w:rsidRPr="00FA1245">
        <w:rPr>
          <w:color w:val="000000" w:themeColor="text1"/>
        </w:rPr>
        <w:t xml:space="preserve"> Corresponding author</w:t>
      </w:r>
    </w:p>
    <w:p w14:paraId="58B597FB" w14:textId="77777777" w:rsidR="008F1B5A" w:rsidRPr="00FA1245" w:rsidRDefault="008F1B5A" w:rsidP="00B71F5E">
      <w:pPr>
        <w:spacing w:line="360" w:lineRule="auto"/>
        <w:jc w:val="both"/>
        <w:rPr>
          <w:color w:val="000000" w:themeColor="text1"/>
        </w:rPr>
      </w:pPr>
      <w:r w:rsidRPr="00FA1245">
        <w:rPr>
          <w:color w:val="000000" w:themeColor="text1"/>
        </w:rPr>
        <w:t>Dr John K Lodge</w:t>
      </w:r>
    </w:p>
    <w:p w14:paraId="49946774" w14:textId="77777777" w:rsidR="008F1B5A" w:rsidRPr="00FA1245" w:rsidRDefault="008F1B5A" w:rsidP="00B71F5E">
      <w:pPr>
        <w:spacing w:line="360" w:lineRule="auto"/>
        <w:jc w:val="both"/>
        <w:rPr>
          <w:color w:val="000000" w:themeColor="text1"/>
        </w:rPr>
      </w:pPr>
    </w:p>
    <w:p w14:paraId="5D519CDD" w14:textId="77777777" w:rsidR="008F1B5A" w:rsidRPr="00FA1245" w:rsidRDefault="008F1B5A" w:rsidP="00640615">
      <w:pPr>
        <w:spacing w:line="360" w:lineRule="auto"/>
        <w:jc w:val="both"/>
        <w:outlineLvl w:val="0"/>
        <w:rPr>
          <w:color w:val="000000" w:themeColor="text1"/>
        </w:rPr>
      </w:pPr>
      <w:r w:rsidRPr="00FA1245">
        <w:rPr>
          <w:color w:val="000000" w:themeColor="text1"/>
        </w:rPr>
        <w:t>Tel: 0191 243 7710</w:t>
      </w:r>
    </w:p>
    <w:p w14:paraId="1EFBAE51" w14:textId="77777777" w:rsidR="008F1B5A" w:rsidRPr="00FA1245" w:rsidRDefault="008F1B5A" w:rsidP="00640615">
      <w:pPr>
        <w:spacing w:line="360" w:lineRule="auto"/>
        <w:jc w:val="both"/>
        <w:outlineLvl w:val="0"/>
        <w:rPr>
          <w:color w:val="000000" w:themeColor="text1"/>
        </w:rPr>
      </w:pPr>
      <w:r w:rsidRPr="00FA1245">
        <w:rPr>
          <w:color w:val="000000" w:themeColor="text1"/>
        </w:rPr>
        <w:t xml:space="preserve">Email: </w:t>
      </w:r>
      <w:hyperlink r:id="rId8" w:history="1">
        <w:r w:rsidRPr="00FA1245">
          <w:rPr>
            <w:rStyle w:val="Hyperlink"/>
            <w:color w:val="000000" w:themeColor="text1"/>
          </w:rPr>
          <w:t>john.lodge@northumbria.ac.uk</w:t>
        </w:r>
      </w:hyperlink>
    </w:p>
    <w:p w14:paraId="385B1FB6" w14:textId="77777777" w:rsidR="008F1B5A" w:rsidRPr="00FA1245" w:rsidRDefault="008F1B5A" w:rsidP="00B71F5E">
      <w:pPr>
        <w:spacing w:line="360" w:lineRule="auto"/>
        <w:jc w:val="both"/>
        <w:rPr>
          <w:color w:val="000000" w:themeColor="text1"/>
        </w:rPr>
      </w:pPr>
    </w:p>
    <w:p w14:paraId="1ADC4B22" w14:textId="77777777" w:rsidR="008F1B5A" w:rsidRPr="00FA1245" w:rsidRDefault="008F1B5A" w:rsidP="00B71F5E">
      <w:pPr>
        <w:spacing w:line="360" w:lineRule="auto"/>
        <w:jc w:val="both"/>
        <w:rPr>
          <w:color w:val="000000" w:themeColor="text1"/>
        </w:rPr>
      </w:pPr>
    </w:p>
    <w:p w14:paraId="103B0BCE" w14:textId="766E30E5" w:rsidR="008F1B5A" w:rsidRPr="00FA1245" w:rsidRDefault="00946536" w:rsidP="00B71F5E">
      <w:pPr>
        <w:spacing w:line="360" w:lineRule="auto"/>
        <w:jc w:val="both"/>
        <w:rPr>
          <w:color w:val="000000" w:themeColor="text1"/>
        </w:rPr>
      </w:pPr>
      <w:r w:rsidRPr="00FA1245">
        <w:rPr>
          <w:color w:val="000000" w:themeColor="text1"/>
        </w:rPr>
        <w:t>Running title:</w:t>
      </w:r>
      <w:r w:rsidR="00F4437B" w:rsidRPr="00FA1245">
        <w:rPr>
          <w:color w:val="000000" w:themeColor="text1"/>
        </w:rPr>
        <w:t xml:space="preserve"> bioavailability of blueberry metabolites</w:t>
      </w:r>
    </w:p>
    <w:p w14:paraId="44409702" w14:textId="77777777" w:rsidR="008F1B5A" w:rsidRPr="00FA1245" w:rsidRDefault="008F1B5A" w:rsidP="00640615">
      <w:pPr>
        <w:spacing w:line="360" w:lineRule="auto"/>
        <w:jc w:val="both"/>
        <w:outlineLvl w:val="0"/>
        <w:rPr>
          <w:color w:val="000000" w:themeColor="text1"/>
        </w:rPr>
      </w:pPr>
      <w:r w:rsidRPr="00FA1245">
        <w:rPr>
          <w:color w:val="000000" w:themeColor="text1"/>
        </w:rPr>
        <w:t>Keywords:</w:t>
      </w:r>
      <w:r w:rsidR="00593183" w:rsidRPr="00FA1245">
        <w:rPr>
          <w:color w:val="000000" w:themeColor="text1"/>
        </w:rPr>
        <w:t xml:space="preserve"> </w:t>
      </w:r>
      <w:bookmarkStart w:id="0" w:name="_GoBack"/>
      <w:r w:rsidR="00593183" w:rsidRPr="00FA1245">
        <w:rPr>
          <w:color w:val="000000" w:themeColor="text1"/>
        </w:rPr>
        <w:t>Blueberries, bioavailability, processing, juice, metabolomics, metabolites</w:t>
      </w:r>
      <w:bookmarkEnd w:id="0"/>
    </w:p>
    <w:p w14:paraId="7CEDF1E7" w14:textId="77777777" w:rsidR="008F1B5A" w:rsidRPr="00FA1245" w:rsidRDefault="008F1B5A" w:rsidP="00B71F5E">
      <w:pPr>
        <w:spacing w:line="360" w:lineRule="auto"/>
        <w:jc w:val="both"/>
        <w:rPr>
          <w:color w:val="000000" w:themeColor="text1"/>
        </w:rPr>
      </w:pPr>
    </w:p>
    <w:p w14:paraId="4F662460" w14:textId="77777777" w:rsidR="008F1B5A" w:rsidRPr="00FA1245" w:rsidRDefault="008F1B5A" w:rsidP="00B71F5E">
      <w:pPr>
        <w:spacing w:line="360" w:lineRule="auto"/>
        <w:jc w:val="both"/>
        <w:rPr>
          <w:color w:val="000000" w:themeColor="text1"/>
        </w:rPr>
      </w:pPr>
    </w:p>
    <w:p w14:paraId="1C8E61A6" w14:textId="77777777" w:rsidR="004D4242" w:rsidRPr="00FA1245" w:rsidRDefault="004D4242" w:rsidP="00B71F5E">
      <w:pPr>
        <w:rPr>
          <w:color w:val="000000" w:themeColor="text1"/>
        </w:rPr>
      </w:pPr>
      <w:r w:rsidRPr="00FA1245">
        <w:rPr>
          <w:color w:val="000000" w:themeColor="text1"/>
        </w:rPr>
        <w:br w:type="page"/>
      </w:r>
    </w:p>
    <w:p w14:paraId="24E8DF47" w14:textId="77777777" w:rsidR="00915AD4" w:rsidRPr="00FA1245" w:rsidRDefault="00915AD4" w:rsidP="00640615">
      <w:pPr>
        <w:spacing w:line="360" w:lineRule="auto"/>
        <w:jc w:val="both"/>
        <w:outlineLvl w:val="0"/>
        <w:rPr>
          <w:b/>
          <w:color w:val="000000" w:themeColor="text1"/>
        </w:rPr>
        <w:sectPr w:rsidR="00915AD4" w:rsidRPr="00FA1245" w:rsidSect="00694C65">
          <w:footerReference w:type="even" r:id="rId9"/>
          <w:footerReference w:type="default" r:id="rId10"/>
          <w:pgSz w:w="11900" w:h="16840"/>
          <w:pgMar w:top="1440" w:right="1440" w:bottom="1440" w:left="1440" w:header="851" w:footer="992" w:gutter="0"/>
          <w:cols w:space="708"/>
          <w:docGrid w:linePitch="360" w:charSpace="200"/>
        </w:sectPr>
      </w:pPr>
    </w:p>
    <w:p w14:paraId="1D44F0ED" w14:textId="3854B678" w:rsidR="008F1B5A" w:rsidRPr="00FA1245" w:rsidRDefault="00321F5C" w:rsidP="00640615">
      <w:pPr>
        <w:spacing w:line="360" w:lineRule="auto"/>
        <w:jc w:val="both"/>
        <w:outlineLvl w:val="0"/>
        <w:rPr>
          <w:b/>
          <w:color w:val="000000" w:themeColor="text1"/>
        </w:rPr>
      </w:pPr>
      <w:r w:rsidRPr="00FA1245">
        <w:rPr>
          <w:b/>
          <w:color w:val="000000" w:themeColor="text1"/>
        </w:rPr>
        <w:lastRenderedPageBreak/>
        <w:t>Abstract</w:t>
      </w:r>
    </w:p>
    <w:p w14:paraId="78DB82D8" w14:textId="77777777" w:rsidR="00321F5C" w:rsidRPr="00FA1245" w:rsidRDefault="00321F5C" w:rsidP="00B71F5E">
      <w:pPr>
        <w:spacing w:line="360" w:lineRule="auto"/>
        <w:jc w:val="both"/>
        <w:rPr>
          <w:color w:val="000000" w:themeColor="text1"/>
        </w:rPr>
      </w:pPr>
    </w:p>
    <w:p w14:paraId="18379501" w14:textId="3680FEBB" w:rsidR="004B7A5C" w:rsidRPr="00FA1245" w:rsidRDefault="004B7A5C" w:rsidP="00EF58AE">
      <w:pPr>
        <w:spacing w:line="360" w:lineRule="auto"/>
        <w:ind w:firstLine="284"/>
        <w:jc w:val="both"/>
        <w:rPr>
          <w:color w:val="000000" w:themeColor="text1"/>
        </w:rPr>
      </w:pPr>
      <w:r w:rsidRPr="00FA1245">
        <w:rPr>
          <w:color w:val="000000" w:themeColor="text1"/>
        </w:rPr>
        <w:t xml:space="preserve">The consumption of berries has </w:t>
      </w:r>
      <w:r w:rsidR="00E66A46" w:rsidRPr="00FA1245">
        <w:rPr>
          <w:color w:val="000000" w:themeColor="text1"/>
        </w:rPr>
        <w:t>been</w:t>
      </w:r>
      <w:r w:rsidRPr="00FA1245">
        <w:rPr>
          <w:color w:val="000000" w:themeColor="text1"/>
        </w:rPr>
        <w:t xml:space="preserve"> linked to decreased risk of degenerative disease</w:t>
      </w:r>
      <w:r w:rsidR="00E66A46" w:rsidRPr="00FA1245">
        <w:rPr>
          <w:color w:val="000000" w:themeColor="text1"/>
        </w:rPr>
        <w:t xml:space="preserve">. Berries are </w:t>
      </w:r>
      <w:r w:rsidR="00FE3F7E" w:rsidRPr="00FA1245">
        <w:rPr>
          <w:color w:val="000000" w:themeColor="text1"/>
        </w:rPr>
        <w:t>regularly processed into juices</w:t>
      </w:r>
      <w:r w:rsidR="00F93FC9" w:rsidRPr="00FA1245">
        <w:rPr>
          <w:color w:val="000000" w:themeColor="text1"/>
        </w:rPr>
        <w:t>. I</w:t>
      </w:r>
      <w:r w:rsidR="00964E9F" w:rsidRPr="00FA1245">
        <w:rPr>
          <w:color w:val="000000" w:themeColor="text1"/>
        </w:rPr>
        <w:t xml:space="preserve">t is largely unknown how the juicing process </w:t>
      </w:r>
      <w:r w:rsidR="00FE3F7E" w:rsidRPr="00FA1245">
        <w:rPr>
          <w:color w:val="000000" w:themeColor="text1"/>
        </w:rPr>
        <w:t>affects</w:t>
      </w:r>
      <w:r w:rsidR="00640E90" w:rsidRPr="00FA1245">
        <w:rPr>
          <w:color w:val="000000" w:themeColor="text1"/>
        </w:rPr>
        <w:t xml:space="preserve"> the </w:t>
      </w:r>
      <w:r w:rsidR="00964E9F" w:rsidRPr="00FA1245">
        <w:rPr>
          <w:color w:val="000000" w:themeColor="text1"/>
        </w:rPr>
        <w:t xml:space="preserve">bioavailability of </w:t>
      </w:r>
      <w:r w:rsidR="002E7FF4" w:rsidRPr="00FA1245">
        <w:rPr>
          <w:color w:val="000000" w:themeColor="text1"/>
        </w:rPr>
        <w:t>metabolites</w:t>
      </w:r>
      <w:r w:rsidR="00964E9F" w:rsidRPr="00FA1245">
        <w:rPr>
          <w:color w:val="000000" w:themeColor="text1"/>
        </w:rPr>
        <w:t>. As metabolomics has shown to be a valuable nutritional tool</w:t>
      </w:r>
      <w:r w:rsidR="00383990" w:rsidRPr="00FA1245">
        <w:rPr>
          <w:color w:val="000000" w:themeColor="text1"/>
        </w:rPr>
        <w:t xml:space="preserve"> to study global </w:t>
      </w:r>
      <w:r w:rsidR="005109D7" w:rsidRPr="00FA1245">
        <w:rPr>
          <w:color w:val="000000" w:themeColor="text1"/>
        </w:rPr>
        <w:t xml:space="preserve">metabolite </w:t>
      </w:r>
      <w:r w:rsidR="00F55FF6" w:rsidRPr="00FA1245">
        <w:rPr>
          <w:color w:val="000000" w:themeColor="text1"/>
        </w:rPr>
        <w:t>differences</w:t>
      </w:r>
      <w:r w:rsidR="00DB553A" w:rsidRPr="00FA1245">
        <w:rPr>
          <w:color w:val="000000" w:themeColor="text1"/>
        </w:rPr>
        <w:t>,</w:t>
      </w:r>
      <w:r w:rsidR="00964E9F" w:rsidRPr="00FA1245">
        <w:rPr>
          <w:color w:val="000000" w:themeColor="text1"/>
        </w:rPr>
        <w:t xml:space="preserve"> the aim of the present study was to </w:t>
      </w:r>
      <w:r w:rsidR="00AF17C6" w:rsidRPr="00FA1245">
        <w:rPr>
          <w:color w:val="000000" w:themeColor="text1"/>
        </w:rPr>
        <w:t xml:space="preserve">investigate the effect of juicing on the relative </w:t>
      </w:r>
      <w:r w:rsidR="00A53704" w:rsidRPr="00FA1245">
        <w:rPr>
          <w:color w:val="000000" w:themeColor="text1"/>
        </w:rPr>
        <w:t>appearance</w:t>
      </w:r>
      <w:r w:rsidR="00AF17C6" w:rsidRPr="00FA1245">
        <w:rPr>
          <w:color w:val="000000" w:themeColor="text1"/>
        </w:rPr>
        <w:t xml:space="preserve"> </w:t>
      </w:r>
      <w:r w:rsidR="00EF58AE" w:rsidRPr="00FA1245">
        <w:rPr>
          <w:color w:val="000000" w:themeColor="text1"/>
        </w:rPr>
        <w:t xml:space="preserve">of blueberry metabolites in humans using metabolomics. </w:t>
      </w:r>
      <w:r w:rsidR="005A1BC1" w:rsidRPr="00FA1245">
        <w:rPr>
          <w:color w:val="000000" w:themeColor="text1"/>
        </w:rPr>
        <w:t>Nine</w:t>
      </w:r>
      <w:r w:rsidR="00964E9F" w:rsidRPr="00FA1245">
        <w:rPr>
          <w:color w:val="000000" w:themeColor="text1"/>
        </w:rPr>
        <w:t xml:space="preserve"> healthy subjects </w:t>
      </w:r>
      <w:r w:rsidR="007157EC" w:rsidRPr="00FA1245">
        <w:rPr>
          <w:color w:val="000000" w:themeColor="text1"/>
        </w:rPr>
        <w:t xml:space="preserve">consumed </w:t>
      </w:r>
      <w:r w:rsidR="009054D8" w:rsidRPr="00FA1245">
        <w:rPr>
          <w:color w:val="000000" w:themeColor="text1"/>
        </w:rPr>
        <w:t>250g</w:t>
      </w:r>
      <w:r w:rsidR="007157EC" w:rsidRPr="00FA1245">
        <w:rPr>
          <w:color w:val="000000" w:themeColor="text1"/>
        </w:rPr>
        <w:t xml:space="preserve"> of fresh blueberries either as the who</w:t>
      </w:r>
      <w:r w:rsidR="00BF0B4B" w:rsidRPr="00FA1245">
        <w:rPr>
          <w:color w:val="000000" w:themeColor="text1"/>
        </w:rPr>
        <w:t xml:space="preserve">le fruit </w:t>
      </w:r>
      <w:r w:rsidR="007157EC" w:rsidRPr="00FA1245">
        <w:rPr>
          <w:color w:val="000000" w:themeColor="text1"/>
        </w:rPr>
        <w:t>or following juicing, and provided blood and urine samples before and</w:t>
      </w:r>
      <w:r w:rsidR="00A53704" w:rsidRPr="00FA1245">
        <w:rPr>
          <w:color w:val="000000" w:themeColor="text1"/>
        </w:rPr>
        <w:t xml:space="preserve"> 2</w:t>
      </w:r>
      <w:r w:rsidR="007157EC" w:rsidRPr="00FA1245">
        <w:rPr>
          <w:color w:val="000000" w:themeColor="text1"/>
        </w:rPr>
        <w:t>h following intake</w:t>
      </w:r>
      <w:r w:rsidR="00EF58AE" w:rsidRPr="00FA1245">
        <w:rPr>
          <w:color w:val="000000" w:themeColor="text1"/>
        </w:rPr>
        <w:t xml:space="preserve"> in a crossover design. </w:t>
      </w:r>
      <w:r w:rsidR="00BF0B4B" w:rsidRPr="00FA1245">
        <w:rPr>
          <w:color w:val="000000" w:themeColor="text1"/>
        </w:rPr>
        <w:t xml:space="preserve"> Samples underwent metabolite profiling using LCMS</w:t>
      </w:r>
      <w:r w:rsidR="00DB553A" w:rsidRPr="00FA1245">
        <w:rPr>
          <w:color w:val="000000" w:themeColor="text1"/>
        </w:rPr>
        <w:t>,</w:t>
      </w:r>
      <w:r w:rsidR="00BF0B4B" w:rsidRPr="00FA1245">
        <w:rPr>
          <w:color w:val="000000" w:themeColor="text1"/>
        </w:rPr>
        <w:t xml:space="preserve"> and data was mined with multivariate analysis. </w:t>
      </w:r>
      <w:r w:rsidR="00420CF6" w:rsidRPr="00FA1245">
        <w:rPr>
          <w:color w:val="000000" w:themeColor="text1"/>
        </w:rPr>
        <w:t>Overall</w:t>
      </w:r>
      <w:r w:rsidR="00DB553A" w:rsidRPr="00FA1245">
        <w:rPr>
          <w:color w:val="000000" w:themeColor="text1"/>
        </w:rPr>
        <w:t>,</w:t>
      </w:r>
      <w:r w:rsidR="00420CF6" w:rsidRPr="00FA1245">
        <w:rPr>
          <w:color w:val="000000" w:themeColor="text1"/>
        </w:rPr>
        <w:t xml:space="preserve"> </w:t>
      </w:r>
      <w:r w:rsidR="007323C6" w:rsidRPr="00FA1245">
        <w:rPr>
          <w:color w:val="000000" w:themeColor="text1"/>
        </w:rPr>
        <w:t>less than 12% of all ions detected were significantly influenced by blueberry treatment</w:t>
      </w:r>
      <w:r w:rsidR="00A170A9" w:rsidRPr="00FA1245">
        <w:rPr>
          <w:color w:val="000000" w:themeColor="text1"/>
        </w:rPr>
        <w:t xml:space="preserve"> (</w:t>
      </w:r>
      <w:r w:rsidR="00A170A9" w:rsidRPr="00FA1245">
        <w:rPr>
          <w:i/>
          <w:color w:val="000000" w:themeColor="text1"/>
        </w:rPr>
        <w:t>P</w:t>
      </w:r>
      <w:r w:rsidR="00A170A9" w:rsidRPr="00FA1245">
        <w:rPr>
          <w:color w:val="000000" w:themeColor="text1"/>
        </w:rPr>
        <w:t>&lt;0.05)</w:t>
      </w:r>
      <w:r w:rsidR="00EF58AE" w:rsidRPr="00FA1245">
        <w:rPr>
          <w:color w:val="000000" w:themeColor="text1"/>
        </w:rPr>
        <w:t xml:space="preserve">. </w:t>
      </w:r>
      <w:r w:rsidR="00095290" w:rsidRPr="00FA1245">
        <w:rPr>
          <w:color w:val="000000" w:themeColor="text1"/>
        </w:rPr>
        <w:t>PLS-DA models of post treatment samples revealed good discrimination</w:t>
      </w:r>
      <w:r w:rsidR="00515D1B" w:rsidRPr="00FA1245">
        <w:rPr>
          <w:color w:val="000000" w:themeColor="text1"/>
        </w:rPr>
        <w:t>.</w:t>
      </w:r>
      <w:r w:rsidR="00095290" w:rsidRPr="00FA1245">
        <w:rPr>
          <w:color w:val="000000" w:themeColor="text1"/>
        </w:rPr>
        <w:t xml:space="preserve"> </w:t>
      </w:r>
      <w:r w:rsidR="00EF58AE" w:rsidRPr="00FA1245">
        <w:rPr>
          <w:color w:val="000000" w:themeColor="text1"/>
        </w:rPr>
        <w:t>I</w:t>
      </w:r>
      <w:r w:rsidR="00895A98" w:rsidRPr="00FA1245">
        <w:rPr>
          <w:color w:val="000000" w:themeColor="text1"/>
        </w:rPr>
        <w:t>n urin</w:t>
      </w:r>
      <w:r w:rsidR="00EF58AE" w:rsidRPr="00FA1245">
        <w:rPr>
          <w:color w:val="000000" w:themeColor="text1"/>
        </w:rPr>
        <w:t>ary samples,</w:t>
      </w:r>
      <w:r w:rsidR="007323C6" w:rsidRPr="00FA1245">
        <w:rPr>
          <w:color w:val="000000" w:themeColor="text1"/>
        </w:rPr>
        <w:t xml:space="preserve"> </w:t>
      </w:r>
      <w:r w:rsidR="00A170A9" w:rsidRPr="00FA1245">
        <w:rPr>
          <w:color w:val="000000" w:themeColor="text1"/>
        </w:rPr>
        <w:t>whole blueberry treatment resulted in 10</w:t>
      </w:r>
      <w:r w:rsidR="007E767A" w:rsidRPr="00FA1245">
        <w:rPr>
          <w:color w:val="000000" w:themeColor="text1"/>
        </w:rPr>
        <w:t>8</w:t>
      </w:r>
      <w:r w:rsidR="00A170A9" w:rsidRPr="00FA1245">
        <w:rPr>
          <w:color w:val="000000" w:themeColor="text1"/>
        </w:rPr>
        <w:t xml:space="preserve"> ions </w:t>
      </w:r>
      <w:r w:rsidR="005B5131" w:rsidRPr="00FA1245">
        <w:rPr>
          <w:color w:val="000000" w:themeColor="text1"/>
        </w:rPr>
        <w:t xml:space="preserve">that </w:t>
      </w:r>
      <w:r w:rsidR="00A170A9" w:rsidRPr="00FA1245">
        <w:rPr>
          <w:color w:val="000000" w:themeColor="text1"/>
        </w:rPr>
        <w:t>were significantly higher compared to juiced treatment</w:t>
      </w:r>
      <w:r w:rsidR="007E767A" w:rsidRPr="00FA1245">
        <w:rPr>
          <w:color w:val="000000" w:themeColor="text1"/>
        </w:rPr>
        <w:t xml:space="preserve"> (positive and negative mode combined) while only 8 were significantly hi</w:t>
      </w:r>
      <w:r w:rsidR="006115D2" w:rsidRPr="00FA1245">
        <w:rPr>
          <w:color w:val="000000" w:themeColor="text1"/>
        </w:rPr>
        <w:t>gher following juiced treatment</w:t>
      </w:r>
      <w:r w:rsidR="00A170A9" w:rsidRPr="00FA1245">
        <w:rPr>
          <w:color w:val="000000" w:themeColor="text1"/>
        </w:rPr>
        <w:t xml:space="preserve">. </w:t>
      </w:r>
      <w:r w:rsidR="00624B09" w:rsidRPr="00FA1245">
        <w:rPr>
          <w:color w:val="000000" w:themeColor="text1"/>
        </w:rPr>
        <w:t>Examples of p</w:t>
      </w:r>
      <w:r w:rsidR="00E76CF0" w:rsidRPr="00FA1245">
        <w:rPr>
          <w:color w:val="000000" w:themeColor="text1"/>
        </w:rPr>
        <w:t xml:space="preserve">utative </w:t>
      </w:r>
      <w:r w:rsidR="00AF7086" w:rsidRPr="00FA1245">
        <w:rPr>
          <w:color w:val="000000" w:themeColor="text1"/>
        </w:rPr>
        <w:t>annotations</w:t>
      </w:r>
      <w:r w:rsidR="00E76CF0" w:rsidRPr="00FA1245">
        <w:rPr>
          <w:color w:val="000000" w:themeColor="text1"/>
        </w:rPr>
        <w:t xml:space="preserve"> </w:t>
      </w:r>
      <w:r w:rsidR="001523AF" w:rsidRPr="00FA1245">
        <w:rPr>
          <w:color w:val="000000" w:themeColor="text1"/>
        </w:rPr>
        <w:t>included</w:t>
      </w:r>
      <w:r w:rsidR="00E76CF0" w:rsidRPr="00FA1245">
        <w:rPr>
          <w:color w:val="000000" w:themeColor="text1"/>
        </w:rPr>
        <w:t xml:space="preserve"> </w:t>
      </w:r>
      <w:r w:rsidR="00420CF6" w:rsidRPr="00FA1245">
        <w:rPr>
          <w:color w:val="000000" w:themeColor="text1"/>
        </w:rPr>
        <w:t>metabolites of ferulic and caffeic acids</w:t>
      </w:r>
      <w:r w:rsidR="00DB553A" w:rsidRPr="00FA1245">
        <w:rPr>
          <w:color w:val="000000" w:themeColor="text1"/>
        </w:rPr>
        <w:t>,</w:t>
      </w:r>
      <w:r w:rsidR="00420CF6" w:rsidRPr="00FA1245">
        <w:rPr>
          <w:color w:val="000000" w:themeColor="text1"/>
        </w:rPr>
        <w:t xml:space="preserve"> </w:t>
      </w:r>
      <w:r w:rsidR="00BD6694" w:rsidRPr="00FA1245">
        <w:rPr>
          <w:color w:val="000000" w:themeColor="text1"/>
        </w:rPr>
        <w:t xml:space="preserve">several </w:t>
      </w:r>
      <w:r w:rsidR="00866EAE" w:rsidRPr="00FA1245">
        <w:rPr>
          <w:color w:val="000000" w:themeColor="text1"/>
        </w:rPr>
        <w:t>phenolic</w:t>
      </w:r>
      <w:r w:rsidR="00F27FF1" w:rsidRPr="00FA1245">
        <w:rPr>
          <w:color w:val="000000" w:themeColor="text1"/>
        </w:rPr>
        <w:t xml:space="preserve"> metabolites</w:t>
      </w:r>
      <w:r w:rsidR="00BD6694" w:rsidRPr="00FA1245">
        <w:rPr>
          <w:color w:val="000000" w:themeColor="text1"/>
        </w:rPr>
        <w:t xml:space="preserve"> conjugated to sulfate, </w:t>
      </w:r>
      <w:r w:rsidR="00F27FF1" w:rsidRPr="00FA1245">
        <w:rPr>
          <w:color w:val="000000" w:themeColor="text1"/>
        </w:rPr>
        <w:t>gl</w:t>
      </w:r>
      <w:r w:rsidR="00BD6694" w:rsidRPr="00FA1245">
        <w:rPr>
          <w:color w:val="000000" w:themeColor="text1"/>
        </w:rPr>
        <w:t>y</w:t>
      </w:r>
      <w:r w:rsidR="00F27FF1" w:rsidRPr="00FA1245">
        <w:rPr>
          <w:color w:val="000000" w:themeColor="text1"/>
        </w:rPr>
        <w:t>co</w:t>
      </w:r>
      <w:r w:rsidR="00BD6694" w:rsidRPr="00FA1245">
        <w:rPr>
          <w:color w:val="000000" w:themeColor="text1"/>
        </w:rPr>
        <w:t>side</w:t>
      </w:r>
      <w:r w:rsidR="00FC7114" w:rsidRPr="00FA1245">
        <w:rPr>
          <w:color w:val="000000" w:themeColor="text1"/>
        </w:rPr>
        <w:t xml:space="preserve"> </w:t>
      </w:r>
      <w:r w:rsidR="00BD6694" w:rsidRPr="00FA1245">
        <w:rPr>
          <w:color w:val="000000" w:themeColor="text1"/>
        </w:rPr>
        <w:t>or</w:t>
      </w:r>
      <w:r w:rsidR="00FC7114" w:rsidRPr="00FA1245">
        <w:rPr>
          <w:color w:val="000000" w:themeColor="text1"/>
        </w:rPr>
        <w:t xml:space="preserve"> glucuron</w:t>
      </w:r>
      <w:r w:rsidR="00F27FF1" w:rsidRPr="00FA1245">
        <w:rPr>
          <w:color w:val="000000" w:themeColor="text1"/>
        </w:rPr>
        <w:t>ide</w:t>
      </w:r>
      <w:r w:rsidR="00BD6694" w:rsidRPr="00FA1245">
        <w:rPr>
          <w:color w:val="000000" w:themeColor="text1"/>
        </w:rPr>
        <w:t xml:space="preserve"> </w:t>
      </w:r>
      <w:r w:rsidR="00F27FF1" w:rsidRPr="00FA1245">
        <w:rPr>
          <w:color w:val="000000" w:themeColor="text1"/>
        </w:rPr>
        <w:t xml:space="preserve">and fatty acyl </w:t>
      </w:r>
      <w:r w:rsidR="00BD6694" w:rsidRPr="00FA1245">
        <w:rPr>
          <w:color w:val="000000" w:themeColor="text1"/>
        </w:rPr>
        <w:t>derivatives</w:t>
      </w:r>
      <w:r w:rsidR="00F27FF1" w:rsidRPr="00FA1245">
        <w:rPr>
          <w:color w:val="000000" w:themeColor="text1"/>
        </w:rPr>
        <w:t xml:space="preserve">, </w:t>
      </w:r>
      <w:r w:rsidR="00DB553A" w:rsidRPr="00FA1245">
        <w:rPr>
          <w:color w:val="000000" w:themeColor="text1"/>
        </w:rPr>
        <w:t xml:space="preserve">which </w:t>
      </w:r>
      <w:r w:rsidR="00E76CF0" w:rsidRPr="00FA1245">
        <w:rPr>
          <w:color w:val="000000" w:themeColor="text1"/>
        </w:rPr>
        <w:t xml:space="preserve">were higher </w:t>
      </w:r>
      <w:r w:rsidR="00910A87" w:rsidRPr="00FA1245">
        <w:rPr>
          <w:color w:val="000000" w:themeColor="text1"/>
        </w:rPr>
        <w:t xml:space="preserve">intensity </w:t>
      </w:r>
      <w:r w:rsidR="00E76CF0" w:rsidRPr="00FA1245">
        <w:rPr>
          <w:color w:val="000000" w:themeColor="text1"/>
        </w:rPr>
        <w:t xml:space="preserve">following whole </w:t>
      </w:r>
      <w:r w:rsidR="00EF58AE" w:rsidRPr="00FA1245">
        <w:rPr>
          <w:color w:val="000000" w:themeColor="text1"/>
        </w:rPr>
        <w:t>blue</w:t>
      </w:r>
      <w:r w:rsidR="00E76CF0" w:rsidRPr="00FA1245">
        <w:rPr>
          <w:color w:val="000000" w:themeColor="text1"/>
        </w:rPr>
        <w:t xml:space="preserve">berry </w:t>
      </w:r>
      <w:r w:rsidR="00EF58AE" w:rsidRPr="00FA1245">
        <w:rPr>
          <w:color w:val="000000" w:themeColor="text1"/>
        </w:rPr>
        <w:t>treatment</w:t>
      </w:r>
      <w:r w:rsidR="00E76CF0" w:rsidRPr="00FA1245">
        <w:rPr>
          <w:color w:val="000000" w:themeColor="text1"/>
        </w:rPr>
        <w:t xml:space="preserve">. In conclusion, consumption of whole blueberries resulted in a higher </w:t>
      </w:r>
      <w:r w:rsidR="005E7D08" w:rsidRPr="00FA1245">
        <w:rPr>
          <w:color w:val="000000" w:themeColor="text1"/>
        </w:rPr>
        <w:t>range</w:t>
      </w:r>
      <w:r w:rsidR="00E76CF0" w:rsidRPr="00FA1245">
        <w:rPr>
          <w:color w:val="000000" w:themeColor="text1"/>
        </w:rPr>
        <w:t xml:space="preserve"> of </w:t>
      </w:r>
      <w:r w:rsidR="00393FA1" w:rsidRPr="00FA1245">
        <w:rPr>
          <w:color w:val="000000" w:themeColor="text1"/>
        </w:rPr>
        <w:t xml:space="preserve">phenolic and other </w:t>
      </w:r>
      <w:r w:rsidR="00E76CF0" w:rsidRPr="00FA1245">
        <w:rPr>
          <w:color w:val="000000" w:themeColor="text1"/>
        </w:rPr>
        <w:t>metabolite</w:t>
      </w:r>
      <w:r w:rsidR="00A53704" w:rsidRPr="00FA1245">
        <w:rPr>
          <w:color w:val="000000" w:themeColor="text1"/>
        </w:rPr>
        <w:t>s in plasma and urine samples 2</w:t>
      </w:r>
      <w:r w:rsidR="00E76CF0" w:rsidRPr="00FA1245">
        <w:rPr>
          <w:color w:val="000000" w:themeColor="text1"/>
        </w:rPr>
        <w:t>h</w:t>
      </w:r>
      <w:r w:rsidR="00515D1B" w:rsidRPr="00FA1245">
        <w:rPr>
          <w:color w:val="000000" w:themeColor="text1"/>
        </w:rPr>
        <w:t xml:space="preserve"> following consumption. B</w:t>
      </w:r>
      <w:r w:rsidR="00D10A95" w:rsidRPr="00FA1245">
        <w:rPr>
          <w:color w:val="000000" w:themeColor="text1"/>
        </w:rPr>
        <w:t>oth whole and juiced blueberries resulted in very similar metabolite profiles</w:t>
      </w:r>
      <w:r w:rsidR="004E37DE" w:rsidRPr="00FA1245">
        <w:rPr>
          <w:color w:val="000000" w:themeColor="text1"/>
        </w:rPr>
        <w:t xml:space="preserve"> </w:t>
      </w:r>
      <w:r w:rsidR="00515D1B" w:rsidRPr="00FA1245">
        <w:rPr>
          <w:color w:val="000000" w:themeColor="text1"/>
        </w:rPr>
        <w:t>at 2h although this was the only time</w:t>
      </w:r>
      <w:r w:rsidR="009D25D6" w:rsidRPr="00FA1245">
        <w:rPr>
          <w:color w:val="000000" w:themeColor="text1"/>
        </w:rPr>
        <w:t xml:space="preserve"> </w:t>
      </w:r>
      <w:r w:rsidR="00515D1B" w:rsidRPr="00FA1245">
        <w:rPr>
          <w:color w:val="000000" w:themeColor="text1"/>
        </w:rPr>
        <w:t xml:space="preserve">point </w:t>
      </w:r>
      <w:r w:rsidR="00A53704" w:rsidRPr="00FA1245">
        <w:rPr>
          <w:color w:val="000000" w:themeColor="text1"/>
        </w:rPr>
        <w:t>measured</w:t>
      </w:r>
      <w:r w:rsidR="00515D1B" w:rsidRPr="00FA1245">
        <w:rPr>
          <w:color w:val="000000" w:themeColor="text1"/>
        </w:rPr>
        <w:t>.</w:t>
      </w:r>
    </w:p>
    <w:p w14:paraId="275BF6A5" w14:textId="77777777" w:rsidR="00321F5C" w:rsidRPr="00FA1245" w:rsidRDefault="00321F5C" w:rsidP="00B71F5E">
      <w:pPr>
        <w:spacing w:line="360" w:lineRule="auto"/>
        <w:jc w:val="both"/>
        <w:rPr>
          <w:color w:val="000000" w:themeColor="text1"/>
        </w:rPr>
      </w:pPr>
      <w:r w:rsidRPr="00FA1245">
        <w:rPr>
          <w:color w:val="000000" w:themeColor="text1"/>
        </w:rPr>
        <w:br w:type="page"/>
      </w:r>
    </w:p>
    <w:p w14:paraId="0E11E306" w14:textId="77777777" w:rsidR="003C3708" w:rsidRPr="00FA1245" w:rsidRDefault="003C3708" w:rsidP="00640615">
      <w:pPr>
        <w:spacing w:line="360" w:lineRule="auto"/>
        <w:jc w:val="both"/>
        <w:outlineLvl w:val="0"/>
        <w:rPr>
          <w:b/>
          <w:color w:val="000000" w:themeColor="text1"/>
        </w:rPr>
      </w:pPr>
    </w:p>
    <w:p w14:paraId="5F3F10CE" w14:textId="77777777" w:rsidR="00321F5C" w:rsidRPr="00FA1245" w:rsidRDefault="00321F5C" w:rsidP="00640615">
      <w:pPr>
        <w:spacing w:line="360" w:lineRule="auto"/>
        <w:jc w:val="both"/>
        <w:outlineLvl w:val="0"/>
        <w:rPr>
          <w:color w:val="000000" w:themeColor="text1"/>
        </w:rPr>
      </w:pPr>
      <w:r w:rsidRPr="00FA1245">
        <w:rPr>
          <w:b/>
          <w:color w:val="000000" w:themeColor="text1"/>
        </w:rPr>
        <w:t>Introduction</w:t>
      </w:r>
    </w:p>
    <w:p w14:paraId="11748E73" w14:textId="77777777" w:rsidR="003A7EB7" w:rsidRPr="00FA1245" w:rsidRDefault="003A7EB7" w:rsidP="00B71F5E">
      <w:pPr>
        <w:spacing w:line="360" w:lineRule="auto"/>
        <w:jc w:val="both"/>
        <w:rPr>
          <w:color w:val="000000" w:themeColor="text1"/>
        </w:rPr>
      </w:pPr>
    </w:p>
    <w:p w14:paraId="3F897C90" w14:textId="2DFE7164" w:rsidR="003A7EB7" w:rsidRPr="00FA1245" w:rsidRDefault="009E550E" w:rsidP="00B71F5E">
      <w:pPr>
        <w:spacing w:line="360" w:lineRule="auto"/>
        <w:jc w:val="both"/>
        <w:rPr>
          <w:color w:val="000000" w:themeColor="text1"/>
        </w:rPr>
      </w:pPr>
      <w:r w:rsidRPr="00FA1245">
        <w:rPr>
          <w:color w:val="000000" w:themeColor="text1"/>
        </w:rPr>
        <w:t xml:space="preserve">The consumption of </w:t>
      </w:r>
      <w:r w:rsidR="00365640" w:rsidRPr="00FA1245">
        <w:rPr>
          <w:color w:val="000000" w:themeColor="text1"/>
        </w:rPr>
        <w:t>fruit</w:t>
      </w:r>
      <w:r w:rsidRPr="00FA1245">
        <w:rPr>
          <w:color w:val="000000" w:themeColor="text1"/>
        </w:rPr>
        <w:t xml:space="preserve"> has been linked </w:t>
      </w:r>
      <w:r w:rsidR="00365640" w:rsidRPr="00FA1245">
        <w:rPr>
          <w:color w:val="000000" w:themeColor="text1"/>
        </w:rPr>
        <w:t xml:space="preserve">to decreased risk of degenerative disease </w:t>
      </w:r>
      <w:r w:rsidR="008E42E0" w:rsidRPr="00FA1245">
        <w:rPr>
          <w:color w:val="000000" w:themeColor="text1"/>
        </w:rPr>
        <w:fldChar w:fldCharType="begin">
          <w:fldData xml:space="preserve">PEVuZE5vdGU+PENpdGU+PEF1dGhvcj5CYXp6YW5vPC9BdXRob3I+PFllYXI+MjAwMjwvWWVhcj48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</w:fldData>
        </w:fldChar>
      </w:r>
      <w:r w:rsidR="00A81429" w:rsidRPr="00FA1245">
        <w:rPr>
          <w:color w:val="000000" w:themeColor="text1"/>
        </w:rPr>
        <w:instrText xml:space="preserve"> ADDIN EN.CITE </w:instrText>
      </w:r>
      <w:r w:rsidR="00A81429" w:rsidRPr="00FA1245">
        <w:rPr>
          <w:color w:val="000000" w:themeColor="text1"/>
        </w:rPr>
        <w:fldChar w:fldCharType="begin">
          <w:fldData xml:space="preserve">PEVuZE5vdGU+PENpdGU+PEF1dGhvcj5CYXp6YW5vPC9BdXRob3I+PFllYXI+MjAwMjwvWWVhcj48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</w:fldData>
        </w:fldChar>
      </w:r>
      <w:r w:rsidR="00A81429" w:rsidRPr="00FA1245">
        <w:rPr>
          <w:color w:val="000000" w:themeColor="text1"/>
        </w:rPr>
        <w:instrText xml:space="preserve"> ADDIN EN.CITE.DATA </w:instrText>
      </w:r>
      <w:r w:rsidR="00A81429" w:rsidRPr="00FA1245">
        <w:rPr>
          <w:color w:val="000000" w:themeColor="text1"/>
        </w:rPr>
      </w:r>
      <w:r w:rsidR="00A81429" w:rsidRPr="00FA1245">
        <w:rPr>
          <w:color w:val="000000" w:themeColor="text1"/>
        </w:rPr>
        <w:fldChar w:fldCharType="end"/>
      </w:r>
      <w:r w:rsidR="008E42E0" w:rsidRPr="00FA1245">
        <w:rPr>
          <w:color w:val="000000" w:themeColor="text1"/>
        </w:rPr>
      </w:r>
      <w:r w:rsidR="008E42E0" w:rsidRPr="00FA1245">
        <w:rPr>
          <w:color w:val="000000" w:themeColor="text1"/>
        </w:rPr>
        <w:fldChar w:fldCharType="separate"/>
      </w:r>
      <w:r w:rsidR="00A81429" w:rsidRPr="00FA1245">
        <w:rPr>
          <w:noProof/>
          <w:color w:val="000000" w:themeColor="text1"/>
          <w:vertAlign w:val="superscript"/>
        </w:rPr>
        <w:t>(1; 2)</w:t>
      </w:r>
      <w:r w:rsidR="008E42E0" w:rsidRPr="00FA1245">
        <w:rPr>
          <w:color w:val="000000" w:themeColor="text1"/>
        </w:rPr>
        <w:fldChar w:fldCharType="end"/>
      </w:r>
      <w:r w:rsidR="00365640" w:rsidRPr="00FA1245">
        <w:rPr>
          <w:color w:val="000000" w:themeColor="text1"/>
        </w:rPr>
        <w:t>. Berries are know</w:t>
      </w:r>
      <w:r w:rsidR="00BB4095" w:rsidRPr="00FA1245">
        <w:rPr>
          <w:color w:val="000000" w:themeColor="text1"/>
        </w:rPr>
        <w:t>n</w:t>
      </w:r>
      <w:r w:rsidR="00365640" w:rsidRPr="00FA1245">
        <w:rPr>
          <w:color w:val="000000" w:themeColor="text1"/>
        </w:rPr>
        <w:t xml:space="preserve"> to contain a wide array of bioactive phytochemicals and there has been a vast amount of research focussing on dark berries</w:t>
      </w:r>
      <w:r w:rsidR="00BB6EAD" w:rsidRPr="00FA1245">
        <w:rPr>
          <w:color w:val="000000" w:themeColor="text1"/>
        </w:rPr>
        <w:t>,</w:t>
      </w:r>
      <w:r w:rsidR="00365640" w:rsidRPr="00FA1245">
        <w:rPr>
          <w:color w:val="000000" w:themeColor="text1"/>
        </w:rPr>
        <w:t xml:space="preserve"> and Blueberries </w:t>
      </w:r>
      <w:r w:rsidR="00143A97" w:rsidRPr="00FA1245">
        <w:rPr>
          <w:color w:val="000000" w:themeColor="text1"/>
        </w:rPr>
        <w:t>(</w:t>
      </w:r>
      <w:r w:rsidR="00143A97" w:rsidRPr="00FA1245">
        <w:rPr>
          <w:rFonts w:cs="Helvetica"/>
          <w:iCs/>
          <w:color w:val="000000" w:themeColor="text1"/>
          <w:lang w:val="en-US"/>
        </w:rPr>
        <w:t>Vaccinium corymbosum</w:t>
      </w:r>
      <w:r w:rsidR="00143A97" w:rsidRPr="00FA1245">
        <w:rPr>
          <w:color w:val="000000" w:themeColor="text1"/>
        </w:rPr>
        <w:t xml:space="preserve">) </w:t>
      </w:r>
      <w:r w:rsidR="00365640" w:rsidRPr="00FA1245">
        <w:rPr>
          <w:color w:val="000000" w:themeColor="text1"/>
        </w:rPr>
        <w:t>in particular</w:t>
      </w:r>
      <w:r w:rsidR="00BB6EAD" w:rsidRPr="00FA1245">
        <w:rPr>
          <w:color w:val="000000" w:themeColor="text1"/>
        </w:rPr>
        <w:t>,</w:t>
      </w:r>
      <w:r w:rsidR="00695E99" w:rsidRPr="00FA1245">
        <w:rPr>
          <w:color w:val="000000" w:themeColor="text1"/>
        </w:rPr>
        <w:t xml:space="preserve"> towards a health-related role</w:t>
      </w:r>
      <w:r w:rsidR="00143A97" w:rsidRPr="00FA1245">
        <w:rPr>
          <w:color w:val="000000" w:themeColor="text1"/>
        </w:rPr>
        <w:t xml:space="preserve"> </w:t>
      </w:r>
      <w:r w:rsidR="008E42E0" w:rsidRPr="00FA1245">
        <w:rPr>
          <w:color w:val="000000" w:themeColor="text1"/>
        </w:rPr>
        <w:fldChar w:fldCharType="begin">
          <w:fldData xml:space="preserve">PEVuZE5vdGU+PENpdGU+PEF1dGhvcj5NY0FudWx0eTwvQXV0aG9yPjxZZWFyPjIwMTQ8L1llYXI+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</w:fldData>
        </w:fldChar>
      </w:r>
      <w:r w:rsidR="00A81429" w:rsidRPr="00FA1245">
        <w:rPr>
          <w:color w:val="000000" w:themeColor="text1"/>
        </w:rPr>
        <w:instrText xml:space="preserve"> ADDIN EN.CITE </w:instrText>
      </w:r>
      <w:r w:rsidR="00A81429" w:rsidRPr="00FA1245">
        <w:rPr>
          <w:color w:val="000000" w:themeColor="text1"/>
        </w:rPr>
        <w:fldChar w:fldCharType="begin">
          <w:fldData xml:space="preserve">PEVuZE5vdGU+PENpdGU+PEF1dGhvcj5NY0FudWx0eTwvQXV0aG9yPjxZZWFyPjIwMTQ8L1llYXI+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</w:fldData>
        </w:fldChar>
      </w:r>
      <w:r w:rsidR="00A81429" w:rsidRPr="00FA1245">
        <w:rPr>
          <w:color w:val="000000" w:themeColor="text1"/>
        </w:rPr>
        <w:instrText xml:space="preserve"> ADDIN EN.CITE.DATA </w:instrText>
      </w:r>
      <w:r w:rsidR="00A81429" w:rsidRPr="00FA1245">
        <w:rPr>
          <w:color w:val="000000" w:themeColor="text1"/>
        </w:rPr>
      </w:r>
      <w:r w:rsidR="00A81429" w:rsidRPr="00FA1245">
        <w:rPr>
          <w:color w:val="000000" w:themeColor="text1"/>
        </w:rPr>
        <w:fldChar w:fldCharType="end"/>
      </w:r>
      <w:r w:rsidR="008E42E0" w:rsidRPr="00FA1245">
        <w:rPr>
          <w:color w:val="000000" w:themeColor="text1"/>
        </w:rPr>
      </w:r>
      <w:r w:rsidR="008E42E0" w:rsidRPr="00FA1245">
        <w:rPr>
          <w:color w:val="000000" w:themeColor="text1"/>
        </w:rPr>
        <w:fldChar w:fldCharType="separate"/>
      </w:r>
      <w:r w:rsidR="00A81429" w:rsidRPr="00FA1245">
        <w:rPr>
          <w:noProof/>
          <w:color w:val="000000" w:themeColor="text1"/>
          <w:vertAlign w:val="superscript"/>
        </w:rPr>
        <w:t>(3; 4)</w:t>
      </w:r>
      <w:r w:rsidR="008E42E0" w:rsidRPr="00FA1245">
        <w:rPr>
          <w:color w:val="000000" w:themeColor="text1"/>
        </w:rPr>
        <w:fldChar w:fldCharType="end"/>
      </w:r>
      <w:r w:rsidR="00143A97" w:rsidRPr="00FA1245">
        <w:rPr>
          <w:color w:val="000000" w:themeColor="text1"/>
        </w:rPr>
        <w:t xml:space="preserve">. </w:t>
      </w:r>
      <w:r w:rsidR="00695E99" w:rsidRPr="00FA1245">
        <w:rPr>
          <w:color w:val="000000" w:themeColor="text1"/>
        </w:rPr>
        <w:t>Although fruit intake is established as part of a healthy lifestyle, the actual intake of fruit still remains lower than UK government recommendations</w:t>
      </w:r>
      <w:r w:rsidR="00153477" w:rsidRPr="00FA1245">
        <w:rPr>
          <w:color w:val="000000" w:themeColor="text1"/>
        </w:rPr>
        <w:t xml:space="preserve"> </w:t>
      </w:r>
      <w:r w:rsidR="000307C7" w:rsidRPr="00FA1245">
        <w:rPr>
          <w:color w:val="000000" w:themeColor="text1"/>
        </w:rPr>
        <w:fldChar w:fldCharType="begin">
          <w:fldData xml:space="preserve">PEVuZE5vdGU+PENpdGU+PEF1dGhvcj5BbGJhbmk8L0F1dGhvcj48WWVhcj4yMDE3PC9ZZWFyPjxS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</w:fldData>
        </w:fldChar>
      </w:r>
      <w:r w:rsidR="000307C7" w:rsidRPr="00FA1245">
        <w:rPr>
          <w:color w:val="000000" w:themeColor="text1"/>
        </w:rPr>
        <w:instrText xml:space="preserve"> ADDIN EN.CITE </w:instrText>
      </w:r>
      <w:r w:rsidR="000307C7" w:rsidRPr="00FA1245">
        <w:rPr>
          <w:color w:val="000000" w:themeColor="text1"/>
        </w:rPr>
        <w:fldChar w:fldCharType="begin">
          <w:fldData xml:space="preserve">PEVuZE5vdGU+PENpdGU+PEF1dGhvcj5BbGJhbmk8L0F1dGhvcj48WWVhcj4yMDE3PC9ZZWFyPjxS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</w:fldData>
        </w:fldChar>
      </w:r>
      <w:r w:rsidR="000307C7" w:rsidRPr="00FA1245">
        <w:rPr>
          <w:color w:val="000000" w:themeColor="text1"/>
        </w:rPr>
        <w:instrText xml:space="preserve"> ADDIN EN.CITE.DATA </w:instrText>
      </w:r>
      <w:r w:rsidR="000307C7" w:rsidRPr="00FA1245">
        <w:rPr>
          <w:color w:val="000000" w:themeColor="text1"/>
        </w:rPr>
      </w:r>
      <w:r w:rsidR="000307C7" w:rsidRPr="00FA1245">
        <w:rPr>
          <w:color w:val="000000" w:themeColor="text1"/>
        </w:rPr>
        <w:fldChar w:fldCharType="end"/>
      </w:r>
      <w:r w:rsidR="000307C7" w:rsidRPr="00FA1245">
        <w:rPr>
          <w:color w:val="000000" w:themeColor="text1"/>
        </w:rPr>
      </w:r>
      <w:r w:rsidR="000307C7" w:rsidRPr="00FA1245">
        <w:rPr>
          <w:color w:val="000000" w:themeColor="text1"/>
        </w:rPr>
        <w:fldChar w:fldCharType="separate"/>
      </w:r>
      <w:r w:rsidR="000307C7" w:rsidRPr="00FA1245">
        <w:rPr>
          <w:noProof/>
          <w:color w:val="000000" w:themeColor="text1"/>
          <w:vertAlign w:val="superscript"/>
        </w:rPr>
        <w:t>(5)</w:t>
      </w:r>
      <w:r w:rsidR="000307C7" w:rsidRPr="00FA1245">
        <w:rPr>
          <w:color w:val="000000" w:themeColor="text1"/>
        </w:rPr>
        <w:fldChar w:fldCharType="end"/>
      </w:r>
      <w:r w:rsidR="00153477" w:rsidRPr="00FA1245">
        <w:rPr>
          <w:color w:val="000000" w:themeColor="text1"/>
        </w:rPr>
        <w:t>.</w:t>
      </w:r>
      <w:r w:rsidR="00AB3383" w:rsidRPr="00FA1245">
        <w:rPr>
          <w:color w:val="000000" w:themeColor="text1"/>
        </w:rPr>
        <w:t xml:space="preserve"> </w:t>
      </w:r>
      <w:r w:rsidR="00153477" w:rsidRPr="00FA1245">
        <w:rPr>
          <w:color w:val="000000" w:themeColor="text1"/>
        </w:rPr>
        <w:t>D</w:t>
      </w:r>
      <w:r w:rsidR="00BE0DB2" w:rsidRPr="00FA1245">
        <w:rPr>
          <w:color w:val="000000" w:themeColor="text1"/>
        </w:rPr>
        <w:t>ifferent</w:t>
      </w:r>
      <w:r w:rsidR="00AB3383" w:rsidRPr="00FA1245">
        <w:rPr>
          <w:color w:val="000000" w:themeColor="text1"/>
        </w:rPr>
        <w:t xml:space="preserve"> approaches are being sought to increase fruit </w:t>
      </w:r>
      <w:r w:rsidR="00304FDE" w:rsidRPr="00FA1245">
        <w:rPr>
          <w:color w:val="000000" w:themeColor="text1"/>
        </w:rPr>
        <w:t>consumption</w:t>
      </w:r>
      <w:r w:rsidR="000C49BF" w:rsidRPr="00FA1245">
        <w:rPr>
          <w:color w:val="000000" w:themeColor="text1"/>
        </w:rPr>
        <w:t xml:space="preserve"> </w:t>
      </w:r>
      <w:r w:rsidR="00153477" w:rsidRPr="00FA1245">
        <w:rPr>
          <w:color w:val="000000" w:themeColor="text1"/>
        </w:rPr>
        <w:fldChar w:fldCharType="begin">
          <w:fldData xml:space="preserve">PEVuZE5vdGU+PENpdGU+PEF1dGhvcj5SdXh0b248L0F1dGhvcj48WWVhcj4yMDA4PC9ZZWFyPjxS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</w:fldData>
        </w:fldChar>
      </w:r>
      <w:r w:rsidR="000307C7" w:rsidRPr="00FA1245">
        <w:rPr>
          <w:color w:val="000000" w:themeColor="text1"/>
        </w:rPr>
        <w:instrText xml:space="preserve"> ADDIN EN.CITE </w:instrText>
      </w:r>
      <w:r w:rsidR="000307C7" w:rsidRPr="00FA1245">
        <w:rPr>
          <w:color w:val="000000" w:themeColor="text1"/>
        </w:rPr>
        <w:fldChar w:fldCharType="begin">
          <w:fldData xml:space="preserve">PEVuZE5vdGU+PENpdGU+PEF1dGhvcj5SdXh0b248L0F1dGhvcj48WWVhcj4yMDA4PC9ZZWFyPjxS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</w:fldData>
        </w:fldChar>
      </w:r>
      <w:r w:rsidR="000307C7" w:rsidRPr="00FA1245">
        <w:rPr>
          <w:color w:val="000000" w:themeColor="text1"/>
        </w:rPr>
        <w:instrText xml:space="preserve"> ADDIN EN.CITE.DATA </w:instrText>
      </w:r>
      <w:r w:rsidR="000307C7" w:rsidRPr="00FA1245">
        <w:rPr>
          <w:color w:val="000000" w:themeColor="text1"/>
        </w:rPr>
      </w:r>
      <w:r w:rsidR="000307C7" w:rsidRPr="00FA1245">
        <w:rPr>
          <w:color w:val="000000" w:themeColor="text1"/>
        </w:rPr>
        <w:fldChar w:fldCharType="end"/>
      </w:r>
      <w:r w:rsidR="00153477" w:rsidRPr="00FA1245">
        <w:rPr>
          <w:color w:val="000000" w:themeColor="text1"/>
        </w:rPr>
      </w:r>
      <w:r w:rsidR="00153477" w:rsidRPr="00FA1245">
        <w:rPr>
          <w:color w:val="000000" w:themeColor="text1"/>
        </w:rPr>
        <w:fldChar w:fldCharType="separate"/>
      </w:r>
      <w:r w:rsidR="000307C7" w:rsidRPr="00FA1245">
        <w:rPr>
          <w:noProof/>
          <w:color w:val="000000" w:themeColor="text1"/>
          <w:vertAlign w:val="superscript"/>
        </w:rPr>
        <w:t>(6; 7)</w:t>
      </w:r>
      <w:r w:rsidR="00153477" w:rsidRPr="00FA1245">
        <w:rPr>
          <w:color w:val="000000" w:themeColor="text1"/>
        </w:rPr>
        <w:fldChar w:fldCharType="end"/>
      </w:r>
      <w:r w:rsidR="00153477" w:rsidRPr="00FA1245">
        <w:rPr>
          <w:color w:val="000000" w:themeColor="text1"/>
        </w:rPr>
        <w:t>, f</w:t>
      </w:r>
      <w:r w:rsidR="00AB3383" w:rsidRPr="00FA1245">
        <w:rPr>
          <w:color w:val="000000" w:themeColor="text1"/>
        </w:rPr>
        <w:t xml:space="preserve">or example, </w:t>
      </w:r>
      <w:r w:rsidR="00BB4095" w:rsidRPr="00FA1245">
        <w:rPr>
          <w:color w:val="000000" w:themeColor="text1"/>
        </w:rPr>
        <w:t>juices and smoothies are</w:t>
      </w:r>
      <w:r w:rsidR="00331749" w:rsidRPr="00FA1245">
        <w:rPr>
          <w:color w:val="000000" w:themeColor="text1"/>
        </w:rPr>
        <w:t xml:space="preserve"> increasingly popular products representing one </w:t>
      </w:r>
      <w:r w:rsidR="00200316" w:rsidRPr="00FA1245">
        <w:rPr>
          <w:color w:val="000000" w:themeColor="text1"/>
        </w:rPr>
        <w:t>portion of fruit per 150 ml drink</w:t>
      </w:r>
      <w:r w:rsidR="003D3A38" w:rsidRPr="00FA1245">
        <w:rPr>
          <w:color w:val="000000" w:themeColor="text1"/>
        </w:rPr>
        <w:t xml:space="preserve"> for juice</w:t>
      </w:r>
      <w:r w:rsidR="002B0019" w:rsidRPr="00FA1245">
        <w:rPr>
          <w:color w:val="000000" w:themeColor="text1"/>
        </w:rPr>
        <w:t>,</w:t>
      </w:r>
      <w:r w:rsidR="003D3A38" w:rsidRPr="00FA1245">
        <w:rPr>
          <w:color w:val="000000" w:themeColor="text1"/>
        </w:rPr>
        <w:t xml:space="preserve"> </w:t>
      </w:r>
      <w:r w:rsidR="002B0019" w:rsidRPr="00FA1245">
        <w:rPr>
          <w:color w:val="000000" w:themeColor="text1"/>
        </w:rPr>
        <w:t>and</w:t>
      </w:r>
      <w:r w:rsidR="003D3A38" w:rsidRPr="00FA1245">
        <w:rPr>
          <w:color w:val="000000" w:themeColor="text1"/>
        </w:rPr>
        <w:t xml:space="preserve"> two for smoothies </w:t>
      </w:r>
      <w:r w:rsidR="008E42E0" w:rsidRPr="00FA1245">
        <w:rPr>
          <w:color w:val="000000" w:themeColor="text1"/>
        </w:rPr>
        <w:fldChar w:fldCharType="begin">
          <w:fldData xml:space="preserve">PEVuZE5vdGU+PENpdGU+PEF1dGhvcj5SdXh0b248L0F1dGhvcj48WWVhcj4yMDA4PC9ZZWFyPjxS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</w:fldData>
        </w:fldChar>
      </w:r>
      <w:r w:rsidR="000307C7" w:rsidRPr="00FA1245">
        <w:rPr>
          <w:color w:val="000000" w:themeColor="text1"/>
        </w:rPr>
        <w:instrText xml:space="preserve"> ADDIN EN.CITE </w:instrText>
      </w:r>
      <w:r w:rsidR="000307C7" w:rsidRPr="00FA1245">
        <w:rPr>
          <w:color w:val="000000" w:themeColor="text1"/>
        </w:rPr>
        <w:fldChar w:fldCharType="begin">
          <w:fldData xml:space="preserve">PEVuZE5vdGU+PENpdGU+PEF1dGhvcj5SdXh0b248L0F1dGhvcj48WWVhcj4yMDA4PC9ZZWFyPjxS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</w:fldData>
        </w:fldChar>
      </w:r>
      <w:r w:rsidR="000307C7" w:rsidRPr="00FA1245">
        <w:rPr>
          <w:color w:val="000000" w:themeColor="text1"/>
        </w:rPr>
        <w:instrText xml:space="preserve"> ADDIN EN.CITE.DATA </w:instrText>
      </w:r>
      <w:r w:rsidR="000307C7" w:rsidRPr="00FA1245">
        <w:rPr>
          <w:color w:val="000000" w:themeColor="text1"/>
        </w:rPr>
      </w:r>
      <w:r w:rsidR="000307C7" w:rsidRPr="00FA1245">
        <w:rPr>
          <w:color w:val="000000" w:themeColor="text1"/>
        </w:rPr>
        <w:fldChar w:fldCharType="end"/>
      </w:r>
      <w:r w:rsidR="008E42E0" w:rsidRPr="00FA1245">
        <w:rPr>
          <w:color w:val="000000" w:themeColor="text1"/>
        </w:rPr>
      </w:r>
      <w:r w:rsidR="008E42E0" w:rsidRPr="00FA1245">
        <w:rPr>
          <w:color w:val="000000" w:themeColor="text1"/>
        </w:rPr>
        <w:fldChar w:fldCharType="separate"/>
      </w:r>
      <w:r w:rsidR="000307C7" w:rsidRPr="00FA1245">
        <w:rPr>
          <w:noProof/>
          <w:color w:val="000000" w:themeColor="text1"/>
          <w:vertAlign w:val="superscript"/>
        </w:rPr>
        <w:t>(6; 7)</w:t>
      </w:r>
      <w:r w:rsidR="008E42E0" w:rsidRPr="00FA1245">
        <w:rPr>
          <w:color w:val="000000" w:themeColor="text1"/>
        </w:rPr>
        <w:fldChar w:fldCharType="end"/>
      </w:r>
      <w:r w:rsidR="00BB4095" w:rsidRPr="00FA1245">
        <w:rPr>
          <w:color w:val="000000" w:themeColor="text1"/>
        </w:rPr>
        <w:t>.</w:t>
      </w:r>
      <w:r w:rsidR="006312D5" w:rsidRPr="00FA1245">
        <w:rPr>
          <w:color w:val="000000" w:themeColor="text1"/>
        </w:rPr>
        <w:t xml:space="preserve"> </w:t>
      </w:r>
      <w:r w:rsidR="007D290F" w:rsidRPr="00FA1245">
        <w:rPr>
          <w:color w:val="000000" w:themeColor="text1"/>
        </w:rPr>
        <w:t xml:space="preserve">One </w:t>
      </w:r>
      <w:r w:rsidR="00C64517" w:rsidRPr="00FA1245">
        <w:rPr>
          <w:color w:val="000000" w:themeColor="text1"/>
        </w:rPr>
        <w:t>issue with fruit</w:t>
      </w:r>
      <w:r w:rsidR="00C309E3" w:rsidRPr="00FA1245">
        <w:rPr>
          <w:color w:val="000000" w:themeColor="text1"/>
        </w:rPr>
        <w:t xml:space="preserve"> juice</w:t>
      </w:r>
      <w:r w:rsidR="007D290F" w:rsidRPr="00FA1245">
        <w:rPr>
          <w:color w:val="000000" w:themeColor="text1"/>
        </w:rPr>
        <w:t xml:space="preserve"> is the higher content or bioavailability of sucrose</w:t>
      </w:r>
      <w:r w:rsidR="0063047D" w:rsidRPr="00FA1245">
        <w:rPr>
          <w:color w:val="000000" w:themeColor="text1"/>
        </w:rPr>
        <w:t xml:space="preserve"> released during processing</w:t>
      </w:r>
      <w:r w:rsidR="000C49BF" w:rsidRPr="00FA1245">
        <w:rPr>
          <w:color w:val="000000" w:themeColor="text1"/>
        </w:rPr>
        <w:t xml:space="preserve"> </w:t>
      </w:r>
      <w:r w:rsidR="00CC4F2C" w:rsidRPr="00FA1245">
        <w:rPr>
          <w:color w:val="000000" w:themeColor="text1"/>
        </w:rPr>
        <w:fldChar w:fldCharType="begin"/>
      </w:r>
      <w:r w:rsidR="006C49F0" w:rsidRPr="00FA1245">
        <w:rPr>
          <w:color w:val="000000" w:themeColor="text1"/>
        </w:rPr>
        <w:instrText xml:space="preserve"> ADDIN EN.CITE &lt;EndNote&gt;&lt;Cite&gt;&lt;Author&gt;H&lt;/Author&gt;&lt;Year&gt;2009&lt;/Year&gt;&lt;RecNum&gt;5192&lt;/RecNum&gt;&lt;DisplayText&gt;&lt;style face="superscript"&gt;(8)&lt;/style&gt;&lt;/DisplayText&gt;&lt;record&gt;&lt;rec-number&gt;5192&lt;/rec-number&gt;&lt;foreign-keys&gt;&lt;key app="EN" db-id="2edvxess8tpetoe0dwavxvftt5patp9t9xsp" timestamp="1506779095"&gt;5192&lt;/key&gt;&lt;/foreign-keys&gt;&lt;ref-type name="Journal Article"&gt;17&lt;/ref-type&gt;&lt;contributors&gt;&lt;authors&gt;&lt;author&gt;Caswell, H.&lt;/author&gt;&lt;/authors&gt;&lt;/contributors&gt;&lt;titles&gt;&lt;title&gt;The role of fruit juice in teh diet: an overview&lt;/title&gt;&lt;secondary-title&gt;Nutritio Bulletin&lt;/secondary-title&gt;&lt;/titles&gt;&lt;periodical&gt;&lt;full-title&gt;Nutritio Bulletin&lt;/full-title&gt;&lt;/periodical&gt;&lt;pages&gt;273-288&lt;/pages&gt;&lt;volume&gt;34&lt;/volume&gt;&lt;dates&gt;&lt;year&gt;2009&lt;/year&gt;&lt;/dates&gt;&lt;urls&gt;&lt;/urls&gt;&lt;/record&gt;&lt;/Cite&gt;&lt;/EndNote&gt;</w:instrText>
      </w:r>
      <w:r w:rsidR="00CC4F2C" w:rsidRPr="00FA1245">
        <w:rPr>
          <w:color w:val="000000" w:themeColor="text1"/>
        </w:rPr>
        <w:fldChar w:fldCharType="separate"/>
      </w:r>
      <w:r w:rsidR="00CC4F2C" w:rsidRPr="00FA1245">
        <w:rPr>
          <w:noProof/>
          <w:color w:val="000000" w:themeColor="text1"/>
          <w:vertAlign w:val="superscript"/>
        </w:rPr>
        <w:t>(8)</w:t>
      </w:r>
      <w:r w:rsidR="00CC4F2C" w:rsidRPr="00FA1245">
        <w:rPr>
          <w:color w:val="000000" w:themeColor="text1"/>
        </w:rPr>
        <w:fldChar w:fldCharType="end"/>
      </w:r>
      <w:r w:rsidR="007D290F" w:rsidRPr="00FA1245">
        <w:rPr>
          <w:color w:val="000000" w:themeColor="text1"/>
        </w:rPr>
        <w:t xml:space="preserve">, </w:t>
      </w:r>
      <w:r w:rsidR="00CC4F2C" w:rsidRPr="00FA1245">
        <w:rPr>
          <w:color w:val="000000" w:themeColor="text1"/>
        </w:rPr>
        <w:t>and this</w:t>
      </w:r>
      <w:r w:rsidR="007D290F" w:rsidRPr="00FA1245">
        <w:rPr>
          <w:color w:val="000000" w:themeColor="text1"/>
        </w:rPr>
        <w:t xml:space="preserve"> is thought to have detrimental health effects</w:t>
      </w:r>
      <w:r w:rsidR="00946368" w:rsidRPr="00FA1245">
        <w:rPr>
          <w:color w:val="000000" w:themeColor="text1"/>
        </w:rPr>
        <w:t xml:space="preserve"> </w:t>
      </w:r>
      <w:r w:rsidR="00F05E2F" w:rsidRPr="00FA1245">
        <w:rPr>
          <w:color w:val="000000" w:themeColor="text1"/>
        </w:rPr>
        <w:fldChar w:fldCharType="begin"/>
      </w:r>
      <w:r w:rsidR="00CC4F2C" w:rsidRPr="00FA1245">
        <w:rPr>
          <w:color w:val="000000" w:themeColor="text1"/>
        </w:rPr>
        <w:instrText xml:space="preserve"> ADDIN EN.CITE &lt;EndNote&gt;&lt;Cite&gt;&lt;Author&gt;Khan&lt;/Author&gt;&lt;Year&gt;2016&lt;/Year&gt;&lt;RecNum&gt;5187&lt;/RecNum&gt;&lt;DisplayText&gt;&lt;style face="superscript"&gt;(9)&lt;/style&gt;&lt;/DisplayText&gt;&lt;record&gt;&lt;rec-number&gt;5187&lt;/rec-number&gt;&lt;foreign-keys&gt;&lt;key app="EN" db-id="2edvxess8tpetoe0dwavxvftt5patp9t9xsp" timestamp="1506440523"&gt;5187&lt;/key&gt;&lt;/foreign-keys&gt;&lt;ref-type name="Journal Article"&gt;17&lt;/ref-type&gt;&lt;contributors&gt;&lt;authors&gt;&lt;author&gt;Khan, Tauseef A.&lt;/author&gt;&lt;author&gt;Sievenpiper, John L.&lt;/author&gt;&lt;/authors&gt;&lt;/contributors&gt;&lt;auth-address&gt;Department of Nutritional Sciences, Faculty of Medicine, University of Toronto, Toronto, ON, Canada.&lt;/auth-address&gt;&lt;titles&gt;&lt;title&gt;Controversies about sugars: results from systematic reviews and meta-analyses on obesity, cardiometabolic disease and diabetes&lt;/title&gt;&lt;secondary-title&gt;European journal of nutrition&lt;/secondary-title&gt;&lt;alt-title&gt;Eur J Nutr&lt;/alt-title&gt;&lt;/titles&gt;&lt;alt-periodical&gt;&lt;full-title&gt;Eur J Nutr&lt;/full-title&gt;&lt;/alt-periodical&gt;&lt;pages&gt;25-43&lt;/pages&gt;&lt;volume&gt;55&lt;/volume&gt;&lt;number&gt;Suppl 2&lt;/number&gt;&lt;keywords&gt;&lt;keyword&gt;Animals&lt;/keyword&gt;&lt;keyword&gt;Cardiovascular Diseases&lt;/keyword&gt;&lt;keyword&gt;Diabetes Mellitus, Type 2&lt;/keyword&gt;&lt;keyword&gt;Dietary Sucrose&lt;/keyword&gt;&lt;keyword&gt;Energy Intake&lt;/keyword&gt;&lt;keyword&gt;Evidence-Based Medicine&lt;/keyword&gt;&lt;keyword&gt;Fructose&lt;/keyword&gt;&lt;keyword&gt;Humans&lt;/keyword&gt;&lt;keyword&gt;Meta-Analysis as Topic&lt;/keyword&gt;&lt;keyword&gt;Metabolic Diseases&lt;/keyword&gt;&lt;keyword&gt;Nutrition Policy&lt;/keyword&gt;&lt;keyword&gt;Obesity&lt;/keyword&gt;&lt;keyword&gt;adverse effects&lt;/keyword&gt;&lt;keyword&gt;administration &amp;amp; dosage&lt;/keyword&gt;&lt;/keywords&gt;&lt;dates&gt;&lt;year&gt;2016&lt;/year&gt;&lt;/dates&gt;&lt;accession-num&gt;Medline:27900447&lt;/accession-num&gt;&lt;urls&gt;&lt;related-urls&gt;&lt;url&gt;&amp;lt;Go to ISI&amp;gt;://MEDLINE:27900447&lt;/url&gt;&lt;/related-urls&gt;&lt;/urls&gt;&lt;language&gt;English&lt;/language&gt;&lt;/record&gt;&lt;/Cite&gt;&lt;/EndNote&gt;</w:instrText>
      </w:r>
      <w:r w:rsidR="00F05E2F" w:rsidRPr="00FA1245">
        <w:rPr>
          <w:color w:val="000000" w:themeColor="text1"/>
        </w:rPr>
        <w:fldChar w:fldCharType="separate"/>
      </w:r>
      <w:r w:rsidR="00CC4F2C" w:rsidRPr="00FA1245">
        <w:rPr>
          <w:noProof/>
          <w:color w:val="000000" w:themeColor="text1"/>
          <w:vertAlign w:val="superscript"/>
        </w:rPr>
        <w:t>(9)</w:t>
      </w:r>
      <w:r w:rsidR="00F05E2F" w:rsidRPr="00FA1245">
        <w:rPr>
          <w:color w:val="000000" w:themeColor="text1"/>
        </w:rPr>
        <w:fldChar w:fldCharType="end"/>
      </w:r>
      <w:r w:rsidR="007D290F" w:rsidRPr="00FA1245">
        <w:rPr>
          <w:color w:val="000000" w:themeColor="text1"/>
        </w:rPr>
        <w:t xml:space="preserve"> . </w:t>
      </w:r>
      <w:r w:rsidR="00700ECB" w:rsidRPr="00FA1245">
        <w:rPr>
          <w:color w:val="000000" w:themeColor="text1"/>
        </w:rPr>
        <w:t>However</w:t>
      </w:r>
      <w:r w:rsidR="00BB6EAD" w:rsidRPr="00FA1245">
        <w:rPr>
          <w:color w:val="000000" w:themeColor="text1"/>
        </w:rPr>
        <w:t>,</w:t>
      </w:r>
      <w:r w:rsidR="006312D5" w:rsidRPr="00FA1245">
        <w:rPr>
          <w:color w:val="000000" w:themeColor="text1"/>
        </w:rPr>
        <w:t xml:space="preserve"> </w:t>
      </w:r>
      <w:r w:rsidR="00D12192" w:rsidRPr="00FA1245">
        <w:rPr>
          <w:color w:val="000000" w:themeColor="text1"/>
        </w:rPr>
        <w:t>the</w:t>
      </w:r>
      <w:r w:rsidR="006312D5" w:rsidRPr="00FA1245">
        <w:rPr>
          <w:color w:val="000000" w:themeColor="text1"/>
        </w:rPr>
        <w:t xml:space="preserve"> processing of fruit </w:t>
      </w:r>
      <w:r w:rsidR="00E64C48" w:rsidRPr="00FA1245">
        <w:rPr>
          <w:color w:val="000000" w:themeColor="text1"/>
        </w:rPr>
        <w:t xml:space="preserve">into </w:t>
      </w:r>
      <w:r w:rsidR="007D290F" w:rsidRPr="00FA1245">
        <w:rPr>
          <w:color w:val="000000" w:themeColor="text1"/>
        </w:rPr>
        <w:t>juices</w:t>
      </w:r>
      <w:r w:rsidR="00E64C48" w:rsidRPr="00FA1245">
        <w:rPr>
          <w:color w:val="000000" w:themeColor="text1"/>
        </w:rPr>
        <w:t xml:space="preserve"> </w:t>
      </w:r>
      <w:r w:rsidR="006312D5" w:rsidRPr="00FA1245">
        <w:rPr>
          <w:color w:val="000000" w:themeColor="text1"/>
        </w:rPr>
        <w:t>influences bioavailability of bioactive components</w:t>
      </w:r>
      <w:r w:rsidR="00D12192" w:rsidRPr="00FA1245">
        <w:rPr>
          <w:color w:val="000000" w:themeColor="text1"/>
        </w:rPr>
        <w:t xml:space="preserve"> in unknown ways</w:t>
      </w:r>
      <w:r w:rsidR="006312D5" w:rsidRPr="00FA1245">
        <w:rPr>
          <w:color w:val="000000" w:themeColor="text1"/>
        </w:rPr>
        <w:t>.</w:t>
      </w:r>
    </w:p>
    <w:p w14:paraId="187C6F4A" w14:textId="77777777" w:rsidR="00FE1BC1" w:rsidRPr="00FA1245" w:rsidRDefault="00FE1BC1" w:rsidP="00B71F5E">
      <w:pPr>
        <w:spacing w:line="360" w:lineRule="auto"/>
        <w:jc w:val="both"/>
        <w:rPr>
          <w:color w:val="000000" w:themeColor="text1"/>
        </w:rPr>
      </w:pPr>
    </w:p>
    <w:p w14:paraId="78C62E97" w14:textId="75F3DF0E" w:rsidR="00E349DC" w:rsidRPr="00FA1245" w:rsidRDefault="00270F65" w:rsidP="00B71F5E">
      <w:pPr>
        <w:spacing w:line="360" w:lineRule="auto"/>
        <w:jc w:val="both"/>
        <w:rPr>
          <w:color w:val="000000" w:themeColor="text1"/>
        </w:rPr>
      </w:pPr>
      <w:r w:rsidRPr="00FA1245">
        <w:rPr>
          <w:color w:val="000000" w:themeColor="text1"/>
        </w:rPr>
        <w:t>Blueberries contain significant amounts of nutrients</w:t>
      </w:r>
      <w:r w:rsidR="00A16465" w:rsidRPr="00FA1245">
        <w:rPr>
          <w:color w:val="000000" w:themeColor="text1"/>
        </w:rPr>
        <w:t>,</w:t>
      </w:r>
      <w:r w:rsidRPr="00FA1245">
        <w:rPr>
          <w:color w:val="000000" w:themeColor="text1"/>
        </w:rPr>
        <w:t xml:space="preserve"> such as </w:t>
      </w:r>
      <w:r w:rsidR="00140104" w:rsidRPr="00FA1245">
        <w:rPr>
          <w:color w:val="000000" w:themeColor="text1"/>
        </w:rPr>
        <w:t xml:space="preserve">vitamin K, </w:t>
      </w:r>
      <w:r w:rsidRPr="00FA1245">
        <w:rPr>
          <w:color w:val="000000" w:themeColor="text1"/>
        </w:rPr>
        <w:t xml:space="preserve">vitamin C, folate, potassium, </w:t>
      </w:r>
      <w:r w:rsidR="0024464F" w:rsidRPr="00FA1245">
        <w:rPr>
          <w:color w:val="000000" w:themeColor="text1"/>
        </w:rPr>
        <w:t>manganese, copper</w:t>
      </w:r>
      <w:r w:rsidR="00A16465" w:rsidRPr="00FA1245">
        <w:rPr>
          <w:color w:val="000000" w:themeColor="text1"/>
        </w:rPr>
        <w:t>,</w:t>
      </w:r>
      <w:r w:rsidRPr="00FA1245">
        <w:rPr>
          <w:color w:val="000000" w:themeColor="text1"/>
        </w:rPr>
        <w:t xml:space="preserve"> and an array of phenolics that have been heavily researched</w:t>
      </w:r>
      <w:r w:rsidR="00316840" w:rsidRPr="00FA1245">
        <w:rPr>
          <w:color w:val="000000" w:themeColor="text1"/>
        </w:rPr>
        <w:t xml:space="preserve"> in respect to their health benefits</w:t>
      </w:r>
      <w:r w:rsidRPr="00FA1245">
        <w:rPr>
          <w:color w:val="000000" w:themeColor="text1"/>
        </w:rPr>
        <w:t xml:space="preserve">. </w:t>
      </w:r>
      <w:r w:rsidR="0024464F" w:rsidRPr="00FA1245">
        <w:rPr>
          <w:color w:val="000000" w:themeColor="text1"/>
        </w:rPr>
        <w:t xml:space="preserve">For example, </w:t>
      </w:r>
      <w:r w:rsidR="00A16465" w:rsidRPr="00FA1245">
        <w:rPr>
          <w:color w:val="000000" w:themeColor="text1"/>
        </w:rPr>
        <w:t>b</w:t>
      </w:r>
      <w:r w:rsidR="0024464F" w:rsidRPr="00FA1245">
        <w:rPr>
          <w:color w:val="000000" w:themeColor="text1"/>
        </w:rPr>
        <w:t>lueb</w:t>
      </w:r>
      <w:r w:rsidR="00E64C48" w:rsidRPr="00FA1245">
        <w:rPr>
          <w:color w:val="000000" w:themeColor="text1"/>
        </w:rPr>
        <w:t xml:space="preserve">erries </w:t>
      </w:r>
      <w:r w:rsidR="00FE1BC1" w:rsidRPr="00FA1245">
        <w:rPr>
          <w:color w:val="000000" w:themeColor="text1"/>
        </w:rPr>
        <w:t>con</w:t>
      </w:r>
      <w:r w:rsidRPr="00FA1245">
        <w:rPr>
          <w:color w:val="000000" w:themeColor="text1"/>
        </w:rPr>
        <w:t xml:space="preserve">tain high amounts of flavonoids; </w:t>
      </w:r>
      <w:r w:rsidR="00314E4E" w:rsidRPr="00FA1245">
        <w:rPr>
          <w:color w:val="000000" w:themeColor="text1"/>
        </w:rPr>
        <w:t xml:space="preserve">the major class present </w:t>
      </w:r>
      <w:r w:rsidR="00CC74E2" w:rsidRPr="00FA1245">
        <w:rPr>
          <w:color w:val="000000" w:themeColor="text1"/>
        </w:rPr>
        <w:t>being</w:t>
      </w:r>
      <w:r w:rsidR="00314E4E" w:rsidRPr="00FA1245">
        <w:rPr>
          <w:color w:val="000000" w:themeColor="text1"/>
        </w:rPr>
        <w:t xml:space="preserve"> the anthocyanins. </w:t>
      </w:r>
      <w:r w:rsidR="005B25CF" w:rsidRPr="00FA1245">
        <w:rPr>
          <w:color w:val="000000" w:themeColor="text1"/>
        </w:rPr>
        <w:t>These compounds are responsible for</w:t>
      </w:r>
      <w:r w:rsidR="00FE1BC1" w:rsidRPr="00FA1245">
        <w:rPr>
          <w:color w:val="000000" w:themeColor="text1"/>
        </w:rPr>
        <w:t xml:space="preserve"> the d</w:t>
      </w:r>
      <w:r w:rsidR="005B25CF" w:rsidRPr="00FA1245">
        <w:rPr>
          <w:color w:val="000000" w:themeColor="text1"/>
        </w:rPr>
        <w:t xml:space="preserve">ark colourisation of the fruit, and </w:t>
      </w:r>
      <w:r w:rsidR="008346AE" w:rsidRPr="00FA1245">
        <w:rPr>
          <w:color w:val="000000" w:themeColor="text1"/>
        </w:rPr>
        <w:t>importantly</w:t>
      </w:r>
      <w:r w:rsidR="00A16465" w:rsidRPr="00FA1245">
        <w:rPr>
          <w:color w:val="000000" w:themeColor="text1"/>
        </w:rPr>
        <w:t>,</w:t>
      </w:r>
      <w:r w:rsidR="008346AE" w:rsidRPr="00FA1245">
        <w:rPr>
          <w:color w:val="000000" w:themeColor="text1"/>
        </w:rPr>
        <w:t xml:space="preserve"> play a major contribution towards </w:t>
      </w:r>
      <w:r w:rsidR="00FE1BC1" w:rsidRPr="00FA1245">
        <w:rPr>
          <w:color w:val="000000" w:themeColor="text1"/>
        </w:rPr>
        <w:t>the health benefits</w:t>
      </w:r>
      <w:r w:rsidR="003C4647" w:rsidRPr="00FA1245">
        <w:rPr>
          <w:color w:val="000000" w:themeColor="text1"/>
        </w:rPr>
        <w:t xml:space="preserve"> </w:t>
      </w:r>
      <w:r w:rsidR="008E42E0" w:rsidRPr="00FA1245">
        <w:rPr>
          <w:color w:val="000000" w:themeColor="text1"/>
        </w:rPr>
        <w:fldChar w:fldCharType="begin">
          <w:fldData xml:space="preserve">PEVuZE5vdGU+PENpdGU+PEF1dGhvcj5NYW5hY2g8L0F1dGhvcj48WWVhcj4yMDA1PC9ZZWFyPjxS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</w:fldData>
        </w:fldChar>
      </w:r>
      <w:r w:rsidR="00CC4F2C" w:rsidRPr="00FA1245">
        <w:rPr>
          <w:color w:val="000000" w:themeColor="text1"/>
        </w:rPr>
        <w:instrText xml:space="preserve"> ADDIN EN.CITE </w:instrText>
      </w:r>
      <w:r w:rsidR="00CC4F2C" w:rsidRPr="00FA1245">
        <w:rPr>
          <w:color w:val="000000" w:themeColor="text1"/>
        </w:rPr>
        <w:fldChar w:fldCharType="begin">
          <w:fldData xml:space="preserve">PEVuZE5vdGU+PENpdGU+PEF1dGhvcj5NYW5hY2g8L0F1dGhvcj48WWVhcj4yMDA1PC9ZZWFyPjxS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</w:fldData>
        </w:fldChar>
      </w:r>
      <w:r w:rsidR="00CC4F2C" w:rsidRPr="00FA1245">
        <w:rPr>
          <w:color w:val="000000" w:themeColor="text1"/>
        </w:rPr>
        <w:instrText xml:space="preserve"> ADDIN EN.CITE.DATA </w:instrText>
      </w:r>
      <w:r w:rsidR="00CC4F2C" w:rsidRPr="00FA1245">
        <w:rPr>
          <w:color w:val="000000" w:themeColor="text1"/>
        </w:rPr>
      </w:r>
      <w:r w:rsidR="00CC4F2C" w:rsidRPr="00FA1245">
        <w:rPr>
          <w:color w:val="000000" w:themeColor="text1"/>
        </w:rPr>
        <w:fldChar w:fldCharType="end"/>
      </w:r>
      <w:r w:rsidR="008E42E0" w:rsidRPr="00FA1245">
        <w:rPr>
          <w:color w:val="000000" w:themeColor="text1"/>
        </w:rPr>
      </w:r>
      <w:r w:rsidR="008E42E0" w:rsidRPr="00FA1245">
        <w:rPr>
          <w:color w:val="000000" w:themeColor="text1"/>
        </w:rPr>
        <w:fldChar w:fldCharType="separate"/>
      </w:r>
      <w:r w:rsidR="00CC4F2C" w:rsidRPr="00FA1245">
        <w:rPr>
          <w:noProof/>
          <w:color w:val="000000" w:themeColor="text1"/>
          <w:vertAlign w:val="superscript"/>
        </w:rPr>
        <w:t>(10; 11)</w:t>
      </w:r>
      <w:r w:rsidR="008E42E0" w:rsidRPr="00FA1245">
        <w:rPr>
          <w:color w:val="000000" w:themeColor="text1"/>
        </w:rPr>
        <w:fldChar w:fldCharType="end"/>
      </w:r>
      <w:r w:rsidR="00FE1BC1" w:rsidRPr="00FA1245">
        <w:rPr>
          <w:color w:val="000000" w:themeColor="text1"/>
        </w:rPr>
        <w:t xml:space="preserve">. Although consumption of </w:t>
      </w:r>
      <w:r w:rsidR="00751208" w:rsidRPr="00FA1245">
        <w:rPr>
          <w:color w:val="000000" w:themeColor="text1"/>
        </w:rPr>
        <w:t>anthocyanins</w:t>
      </w:r>
      <w:r w:rsidR="00FE1BC1" w:rsidRPr="00FA1245">
        <w:rPr>
          <w:color w:val="000000" w:themeColor="text1"/>
        </w:rPr>
        <w:t xml:space="preserve"> can be in the range of </w:t>
      </w:r>
      <w:r w:rsidR="00751208" w:rsidRPr="00FA1245">
        <w:rPr>
          <w:color w:val="000000" w:themeColor="text1"/>
        </w:rPr>
        <w:t xml:space="preserve">200 mg/d </w:t>
      </w:r>
      <w:r w:rsidR="008E42E0" w:rsidRPr="00FA1245">
        <w:rPr>
          <w:color w:val="000000" w:themeColor="text1"/>
        </w:rPr>
        <w:fldChar w:fldCharType="begin">
          <w:fldData xml:space="preserve">PEVuZE5vdGU+PENpdGU+PEF1dGhvcj5aYW1vcmEtUm9zPC9BdXRob3I+PFllYXI+MjAxMTwvWWVh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==
</w:fldData>
        </w:fldChar>
      </w:r>
      <w:r w:rsidR="00CC4F2C" w:rsidRPr="00FA1245">
        <w:rPr>
          <w:color w:val="000000" w:themeColor="text1"/>
        </w:rPr>
        <w:instrText xml:space="preserve"> ADDIN EN.CITE </w:instrText>
      </w:r>
      <w:r w:rsidR="00CC4F2C" w:rsidRPr="00FA1245">
        <w:rPr>
          <w:color w:val="000000" w:themeColor="text1"/>
        </w:rPr>
        <w:fldChar w:fldCharType="begin">
          <w:fldData xml:space="preserve">PEVuZE5vdGU+PENpdGU+PEF1dGhvcj5aYW1vcmEtUm9zPC9BdXRob3I+PFllYXI+MjAxMTwvWWVh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==
</w:fldData>
        </w:fldChar>
      </w:r>
      <w:r w:rsidR="00CC4F2C" w:rsidRPr="00FA1245">
        <w:rPr>
          <w:color w:val="000000" w:themeColor="text1"/>
        </w:rPr>
        <w:instrText xml:space="preserve"> ADDIN EN.CITE.DATA </w:instrText>
      </w:r>
      <w:r w:rsidR="00CC4F2C" w:rsidRPr="00FA1245">
        <w:rPr>
          <w:color w:val="000000" w:themeColor="text1"/>
        </w:rPr>
      </w:r>
      <w:r w:rsidR="00CC4F2C" w:rsidRPr="00FA1245">
        <w:rPr>
          <w:color w:val="000000" w:themeColor="text1"/>
        </w:rPr>
        <w:fldChar w:fldCharType="end"/>
      </w:r>
      <w:r w:rsidR="008E42E0" w:rsidRPr="00FA1245">
        <w:rPr>
          <w:color w:val="000000" w:themeColor="text1"/>
        </w:rPr>
      </w:r>
      <w:r w:rsidR="008E42E0" w:rsidRPr="00FA1245">
        <w:rPr>
          <w:color w:val="000000" w:themeColor="text1"/>
        </w:rPr>
        <w:fldChar w:fldCharType="separate"/>
      </w:r>
      <w:r w:rsidR="00CC4F2C" w:rsidRPr="00FA1245">
        <w:rPr>
          <w:noProof/>
          <w:color w:val="000000" w:themeColor="text1"/>
          <w:vertAlign w:val="superscript"/>
        </w:rPr>
        <w:t>(12)</w:t>
      </w:r>
      <w:r w:rsidR="008E42E0" w:rsidRPr="00FA1245">
        <w:rPr>
          <w:color w:val="000000" w:themeColor="text1"/>
        </w:rPr>
        <w:fldChar w:fldCharType="end"/>
      </w:r>
      <w:r w:rsidR="00FE1BC1" w:rsidRPr="00FA1245">
        <w:rPr>
          <w:color w:val="000000" w:themeColor="text1"/>
        </w:rPr>
        <w:t>, the bioavailability appears low as they are believed to be poorly absorbed and rapidly excreted</w:t>
      </w:r>
      <w:r w:rsidR="00751208" w:rsidRPr="00FA1245">
        <w:rPr>
          <w:color w:val="000000" w:themeColor="text1"/>
        </w:rPr>
        <w:t xml:space="preserve"> </w:t>
      </w:r>
      <w:r w:rsidR="008E42E0" w:rsidRPr="00FA1245">
        <w:rPr>
          <w:color w:val="000000" w:themeColor="text1"/>
        </w:rPr>
        <w:fldChar w:fldCharType="begin"/>
      </w:r>
      <w:r w:rsidR="00CC4F2C" w:rsidRPr="00FA1245">
        <w:rPr>
          <w:color w:val="000000" w:themeColor="text1"/>
        </w:rPr>
        <w:instrText xml:space="preserve"> ADDIN EN.CITE &lt;EndNote&gt;&lt;Cite&gt;&lt;Author&gt;Manach&lt;/Author&gt;&lt;Year&gt;2005&lt;/Year&gt;&lt;RecNum&gt;4856&lt;/RecNum&gt;&lt;DisplayText&gt;&lt;style face="superscript"&gt;(13)&lt;/style&gt;&lt;/DisplayText&gt;&lt;record&gt;&lt;rec-number&gt;4856&lt;/rec-number&gt;&lt;foreign-keys&gt;&lt;key app="EN" db-id="2edvxess8tpetoe0dwavxvftt5patp9t9xsp" timestamp="1469458004"&gt;4856&lt;/key&gt;&lt;/foreign-keys&gt;&lt;ref-type name="Journal Article"&gt;17&lt;/ref-type&gt;&lt;contributors&gt;&lt;authors&gt;&lt;author&gt;Manach, C.&lt;/author&gt;&lt;author&gt;Williamson, G.&lt;/author&gt;&lt;author&gt;Morand, C.&lt;/author&gt;&lt;author&gt;Scalbert, A.&lt;/author&gt;&lt;author&gt;Remesy, C.&lt;/author&gt;&lt;/authors&gt;&lt;/contributors&gt;&lt;auth-address&gt;Unite des Maladies Metaboliques et Micronutriments, INRA, Saint-Genes Champanelle, France. manach@clermont.inra.fr&lt;/auth-address&gt;&lt;titles&gt;&lt;title&gt;Bioavailability and bioefficacy of polyphenols in humans. I. Review of 97 bioavailability studies&lt;/title&gt;&lt;secondary-title&gt;Am J Clin Nutr&lt;/secondary-title&gt;&lt;/titles&gt;&lt;periodical&gt;&lt;full-title&gt;Am J Clin Nutr&lt;/full-title&gt;&lt;/periodical&gt;&lt;pages&gt;230S-242S&lt;/pages&gt;&lt;volume&gt;81&lt;/volume&gt;&lt;number&gt;1 Suppl&lt;/number&gt;&lt;keywords&gt;&lt;keyword&gt;Adult&lt;/keyword&gt;&lt;keyword&gt;Anthocyanins/blood/*pharmacokinetics/urine&lt;/keyword&gt;&lt;keyword&gt;Area Under Curve&lt;/keyword&gt;&lt;keyword&gt;Biological Availability&lt;/keyword&gt;&lt;keyword&gt;Female&lt;/keyword&gt;&lt;keyword&gt;Flavonoids/metabolism/*pharmacokinetics/therapeutic use&lt;/keyword&gt;&lt;keyword&gt;Food Analysis&lt;/keyword&gt;&lt;keyword&gt;Half-Life&lt;/keyword&gt;&lt;keyword&gt;Humans&lt;/keyword&gt;&lt;keyword&gt;Intestinal Absorption&lt;/keyword&gt;&lt;keyword&gt;Isoflavones/blood/*pharmacokinetics/urine&lt;/keyword&gt;&lt;keyword&gt;Male&lt;/keyword&gt;&lt;keyword&gt;Phenols/metabolism/*pharmacokinetics/therapeutic use&lt;/keyword&gt;&lt;keyword&gt;Polyphenols&lt;/keyword&gt;&lt;/keywords&gt;&lt;dates&gt;&lt;year&gt;2005&lt;/year&gt;&lt;pub-dates&gt;&lt;date&gt;Jan&lt;/date&gt;&lt;/pub-dates&gt;&lt;/dates&gt;&lt;isbn&gt;0002-9165 (Print)&amp;#xD;0002-9165 (Linking)&lt;/isbn&gt;&lt;accession-num&gt;15640486&lt;/accession-num&gt;&lt;urls&gt;&lt;related-urls&gt;&lt;url&gt;http://www.ncbi.nlm.nih.gov/pubmed/15640486&lt;/url&gt;&lt;/related-urls&gt;&lt;/urls&gt;&lt;/record&gt;&lt;/Cite&gt;&lt;/EndNote&gt;</w:instrText>
      </w:r>
      <w:r w:rsidR="008E42E0" w:rsidRPr="00FA1245">
        <w:rPr>
          <w:color w:val="000000" w:themeColor="text1"/>
        </w:rPr>
        <w:fldChar w:fldCharType="separate"/>
      </w:r>
      <w:r w:rsidR="00CC4F2C" w:rsidRPr="00FA1245">
        <w:rPr>
          <w:noProof/>
          <w:color w:val="000000" w:themeColor="text1"/>
          <w:vertAlign w:val="superscript"/>
        </w:rPr>
        <w:t>(13)</w:t>
      </w:r>
      <w:r w:rsidR="008E42E0" w:rsidRPr="00FA1245">
        <w:rPr>
          <w:color w:val="000000" w:themeColor="text1"/>
        </w:rPr>
        <w:fldChar w:fldCharType="end"/>
      </w:r>
      <w:r w:rsidR="00FE1BC1" w:rsidRPr="00FA1245">
        <w:rPr>
          <w:color w:val="000000" w:themeColor="text1"/>
        </w:rPr>
        <w:t xml:space="preserve">. </w:t>
      </w:r>
      <w:r w:rsidR="00AE329E" w:rsidRPr="00FA1245">
        <w:rPr>
          <w:color w:val="000000" w:themeColor="text1"/>
        </w:rPr>
        <w:t xml:space="preserve">The relative bioavailability of </w:t>
      </w:r>
      <w:r w:rsidR="00FE0373" w:rsidRPr="00FA1245">
        <w:rPr>
          <w:color w:val="000000" w:themeColor="text1"/>
        </w:rPr>
        <w:t>blueberry</w:t>
      </w:r>
      <w:r w:rsidR="00AE329E" w:rsidRPr="00FA1245">
        <w:rPr>
          <w:color w:val="000000" w:themeColor="text1"/>
        </w:rPr>
        <w:t xml:space="preserve"> bioactives has been investigated </w:t>
      </w:r>
      <w:r w:rsidR="00331C75" w:rsidRPr="00FA1245">
        <w:rPr>
          <w:color w:val="000000" w:themeColor="text1"/>
        </w:rPr>
        <w:t xml:space="preserve">extensively </w:t>
      </w:r>
      <w:r w:rsidR="00AE329E" w:rsidRPr="00FA1245">
        <w:rPr>
          <w:color w:val="000000" w:themeColor="text1"/>
        </w:rPr>
        <w:t xml:space="preserve">in humans </w:t>
      </w:r>
      <w:r w:rsidR="008E42E0" w:rsidRPr="00FA1245">
        <w:rPr>
          <w:color w:val="000000" w:themeColor="text1"/>
        </w:rPr>
        <w:fldChar w:fldCharType="begin">
          <w:fldData xml:space="preserve">PEVuZE5vdGU+PENpdGU+PEF1dGhvcj5CaXRzY2g8L0F1dGhvcj48WWVhcj4yMDA0PC9ZZWFyPjxS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</w:fldData>
        </w:fldChar>
      </w:r>
      <w:r w:rsidR="005B29D6" w:rsidRPr="00FA1245">
        <w:rPr>
          <w:color w:val="000000" w:themeColor="text1"/>
        </w:rPr>
        <w:instrText xml:space="preserve"> ADDIN EN.CITE </w:instrText>
      </w:r>
      <w:r w:rsidR="005B29D6" w:rsidRPr="00FA1245">
        <w:rPr>
          <w:color w:val="000000" w:themeColor="text1"/>
        </w:rPr>
        <w:fldChar w:fldCharType="begin">
          <w:fldData xml:space="preserve">PEVuZE5vdGU+PENpdGU+PEF1dGhvcj5CaXRzY2g8L0F1dGhvcj48WWVhcj4yMDA0PC9ZZWFyPjxS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</w:fldData>
        </w:fldChar>
      </w:r>
      <w:r w:rsidR="005B29D6" w:rsidRPr="00FA1245">
        <w:rPr>
          <w:color w:val="000000" w:themeColor="text1"/>
        </w:rPr>
        <w:instrText xml:space="preserve"> ADDIN EN.CITE.DATA </w:instrText>
      </w:r>
      <w:r w:rsidR="005B29D6" w:rsidRPr="00FA1245">
        <w:rPr>
          <w:color w:val="000000" w:themeColor="text1"/>
        </w:rPr>
      </w:r>
      <w:r w:rsidR="005B29D6" w:rsidRPr="00FA1245">
        <w:rPr>
          <w:color w:val="000000" w:themeColor="text1"/>
        </w:rPr>
        <w:fldChar w:fldCharType="end"/>
      </w:r>
      <w:r w:rsidR="008E42E0" w:rsidRPr="00FA1245">
        <w:rPr>
          <w:color w:val="000000" w:themeColor="text1"/>
        </w:rPr>
      </w:r>
      <w:r w:rsidR="008E42E0" w:rsidRPr="00FA1245">
        <w:rPr>
          <w:color w:val="000000" w:themeColor="text1"/>
        </w:rPr>
        <w:fldChar w:fldCharType="separate"/>
      </w:r>
      <w:r w:rsidR="00CC4F2C" w:rsidRPr="00FA1245">
        <w:rPr>
          <w:noProof/>
          <w:color w:val="000000" w:themeColor="text1"/>
          <w:vertAlign w:val="superscript"/>
        </w:rPr>
        <w:t>(14; 15; 16; 17; 18)</w:t>
      </w:r>
      <w:r w:rsidR="008E42E0" w:rsidRPr="00FA1245">
        <w:rPr>
          <w:color w:val="000000" w:themeColor="text1"/>
        </w:rPr>
        <w:fldChar w:fldCharType="end"/>
      </w:r>
      <w:r w:rsidR="00E349DC" w:rsidRPr="00FA1245">
        <w:rPr>
          <w:color w:val="000000" w:themeColor="text1"/>
        </w:rPr>
        <w:t xml:space="preserve">. </w:t>
      </w:r>
      <w:r w:rsidR="00331C75" w:rsidRPr="00FA1245">
        <w:rPr>
          <w:color w:val="000000" w:themeColor="text1"/>
        </w:rPr>
        <w:t xml:space="preserve">Targeted analysis of bioactives reveals </w:t>
      </w:r>
      <w:r w:rsidR="003C3708" w:rsidRPr="00FA1245">
        <w:rPr>
          <w:color w:val="000000" w:themeColor="text1"/>
        </w:rPr>
        <w:t xml:space="preserve">plasma </w:t>
      </w:r>
      <w:r w:rsidR="00E349DC" w:rsidRPr="00FA1245">
        <w:rPr>
          <w:color w:val="000000" w:themeColor="text1"/>
        </w:rPr>
        <w:t xml:space="preserve">concentrations of 0 to 4 micromolar from </w:t>
      </w:r>
      <w:r w:rsidR="00A16465" w:rsidRPr="00FA1245">
        <w:rPr>
          <w:color w:val="000000" w:themeColor="text1"/>
        </w:rPr>
        <w:t xml:space="preserve">an </w:t>
      </w:r>
      <w:r w:rsidR="00E349DC" w:rsidRPr="00FA1245">
        <w:rPr>
          <w:color w:val="000000" w:themeColor="text1"/>
        </w:rPr>
        <w:t xml:space="preserve">approx. 50 mg dose with excretion ranging from 0.3 to 43% </w:t>
      </w:r>
      <w:r w:rsidR="008E42E0" w:rsidRPr="00FA1245">
        <w:rPr>
          <w:color w:val="000000" w:themeColor="text1"/>
        </w:rPr>
        <w:fldChar w:fldCharType="begin"/>
      </w:r>
      <w:r w:rsidR="00CC4F2C" w:rsidRPr="00FA1245">
        <w:rPr>
          <w:color w:val="000000" w:themeColor="text1"/>
        </w:rPr>
        <w:instrText xml:space="preserve"> ADDIN EN.CITE &lt;EndNote&gt;&lt;Cite&gt;&lt;Author&gt;Manach&lt;/Author&gt;&lt;Year&gt;2005&lt;/Year&gt;&lt;RecNum&gt;4856&lt;/RecNum&gt;&lt;DisplayText&gt;&lt;style face="superscript"&gt;(13)&lt;/style&gt;&lt;/DisplayText&gt;&lt;record&gt;&lt;rec-number&gt;4856&lt;/rec-number&gt;&lt;foreign-keys&gt;&lt;key app="EN" db-id="2edvxess8tpetoe0dwavxvftt5patp9t9xsp" timestamp="1469458004"&gt;4856&lt;/key&gt;&lt;/foreign-keys&gt;&lt;ref-type name="Journal Article"&gt;17&lt;/ref-type&gt;&lt;contributors&gt;&lt;authors&gt;&lt;author&gt;Manach, C.&lt;/author&gt;&lt;author&gt;Williamson, G.&lt;/author&gt;&lt;author&gt;Morand, C.&lt;/author&gt;&lt;author&gt;Scalbert, A.&lt;/author&gt;&lt;author&gt;Remesy, C.&lt;/author&gt;&lt;/authors&gt;&lt;/contributors&gt;&lt;auth-address&gt;Unite des Maladies Metaboliques et Micronutriments, INRA, Saint-Genes Champanelle, France. manach@clermont.inra.fr&lt;/auth-address&gt;&lt;titles&gt;&lt;title&gt;Bioavailability and bioefficacy of polyphenols in humans. I. Review of 97 bioavailability studies&lt;/title&gt;&lt;secondary-title&gt;Am J Clin Nutr&lt;/secondary-title&gt;&lt;/titles&gt;&lt;periodical&gt;&lt;full-title&gt;Am J Clin Nutr&lt;/full-title&gt;&lt;/periodical&gt;&lt;pages&gt;230S-242S&lt;/pages&gt;&lt;volume&gt;81&lt;/volume&gt;&lt;number&gt;1 Suppl&lt;/number&gt;&lt;keywords&gt;&lt;keyword&gt;Adult&lt;/keyword&gt;&lt;keyword&gt;Anthocyanins/blood/*pharmacokinetics/urine&lt;/keyword&gt;&lt;keyword&gt;Area Under Curve&lt;/keyword&gt;&lt;keyword&gt;Biological Availability&lt;/keyword&gt;&lt;keyword&gt;Female&lt;/keyword&gt;&lt;keyword&gt;Flavonoids/metabolism/*pharmacokinetics/therapeutic use&lt;/keyword&gt;&lt;keyword&gt;Food Analysis&lt;/keyword&gt;&lt;keyword&gt;Half-Life&lt;/keyword&gt;&lt;keyword&gt;Humans&lt;/keyword&gt;&lt;keyword&gt;Intestinal Absorption&lt;/keyword&gt;&lt;keyword&gt;Isoflavones/blood/*pharmacokinetics/urine&lt;/keyword&gt;&lt;keyword&gt;Male&lt;/keyword&gt;&lt;keyword&gt;Phenols/metabolism/*pharmacokinetics/therapeutic use&lt;/keyword&gt;&lt;keyword&gt;Polyphenols&lt;/keyword&gt;&lt;/keywords&gt;&lt;dates&gt;&lt;year&gt;2005&lt;/year&gt;&lt;pub-dates&gt;&lt;date&gt;Jan&lt;/date&gt;&lt;/pub-dates&gt;&lt;/dates&gt;&lt;isbn&gt;0002-9165 (Print)&amp;#xD;0002-9165 (Linking)&lt;/isbn&gt;&lt;accession-num&gt;15640486&lt;/accession-num&gt;&lt;urls&gt;&lt;related-urls&gt;&lt;url&gt;http://www.ncbi.nlm.nih.gov/pubmed/15640486&lt;/url&gt;&lt;/related-urls&gt;&lt;/urls&gt;&lt;/record&gt;&lt;/Cite&gt;&lt;/EndNote&gt;</w:instrText>
      </w:r>
      <w:r w:rsidR="008E42E0" w:rsidRPr="00FA1245">
        <w:rPr>
          <w:color w:val="000000" w:themeColor="text1"/>
        </w:rPr>
        <w:fldChar w:fldCharType="separate"/>
      </w:r>
      <w:r w:rsidR="00CC4F2C" w:rsidRPr="00FA1245">
        <w:rPr>
          <w:noProof/>
          <w:color w:val="000000" w:themeColor="text1"/>
          <w:vertAlign w:val="superscript"/>
        </w:rPr>
        <w:t>(13)</w:t>
      </w:r>
      <w:r w:rsidR="008E42E0" w:rsidRPr="00FA1245">
        <w:rPr>
          <w:color w:val="000000" w:themeColor="text1"/>
        </w:rPr>
        <w:fldChar w:fldCharType="end"/>
      </w:r>
      <w:r w:rsidR="00E349DC" w:rsidRPr="00FA1245">
        <w:rPr>
          <w:color w:val="000000" w:themeColor="text1"/>
        </w:rPr>
        <w:t xml:space="preserve"> Studies have pointed to an approximate </w:t>
      </w:r>
      <w:r w:rsidR="00A76734" w:rsidRPr="00FA1245">
        <w:rPr>
          <w:color w:val="000000" w:themeColor="text1"/>
        </w:rPr>
        <w:t>1</w:t>
      </w:r>
      <w:r w:rsidR="00FD4426" w:rsidRPr="00FA1245">
        <w:rPr>
          <w:color w:val="000000" w:themeColor="text1"/>
        </w:rPr>
        <w:t>-2</w:t>
      </w:r>
      <w:r w:rsidR="00CC4F2C" w:rsidRPr="00FA1245">
        <w:rPr>
          <w:color w:val="000000" w:themeColor="text1"/>
        </w:rPr>
        <w:t xml:space="preserve"> </w:t>
      </w:r>
      <w:r w:rsidR="00A76734" w:rsidRPr="00FA1245">
        <w:rPr>
          <w:color w:val="000000" w:themeColor="text1"/>
        </w:rPr>
        <w:t>h</w:t>
      </w:r>
      <w:r w:rsidR="00CC4F2C" w:rsidRPr="00FA1245">
        <w:rPr>
          <w:color w:val="000000" w:themeColor="text1"/>
        </w:rPr>
        <w:t>r</w:t>
      </w:r>
      <w:r w:rsidR="00A76734" w:rsidRPr="00FA1245">
        <w:rPr>
          <w:color w:val="000000" w:themeColor="text1"/>
        </w:rPr>
        <w:t xml:space="preserve"> peak max in plasma</w:t>
      </w:r>
      <w:r w:rsidR="00FD4426" w:rsidRPr="00FA1245">
        <w:rPr>
          <w:color w:val="000000" w:themeColor="text1"/>
        </w:rPr>
        <w:t xml:space="preserve"> </w:t>
      </w:r>
      <w:r w:rsidR="008E42E0" w:rsidRPr="00FA1245">
        <w:rPr>
          <w:color w:val="000000" w:themeColor="text1"/>
        </w:rPr>
        <w:fldChar w:fldCharType="begin">
          <w:fldData xml:space="preserve">PEVuZE5vdGU+PENpdGU+PEF1dGhvcj5Cb3JnZXM8L0F1dGhvcj48WWVhcj4yMDEwPC9ZZWFyPjxS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</w:fldData>
        </w:fldChar>
      </w:r>
      <w:r w:rsidR="00CC4F2C" w:rsidRPr="00FA1245">
        <w:rPr>
          <w:color w:val="000000" w:themeColor="text1"/>
        </w:rPr>
        <w:instrText xml:space="preserve"> ADDIN EN.CITE </w:instrText>
      </w:r>
      <w:r w:rsidR="00CC4F2C" w:rsidRPr="00FA1245">
        <w:rPr>
          <w:color w:val="000000" w:themeColor="text1"/>
        </w:rPr>
        <w:fldChar w:fldCharType="begin">
          <w:fldData xml:space="preserve">PEVuZE5vdGU+PENpdGU+PEF1dGhvcj5Cb3JnZXM8L0F1dGhvcj48WWVhcj4yMDEwPC9ZZWFyPjxS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</w:fldData>
        </w:fldChar>
      </w:r>
      <w:r w:rsidR="00CC4F2C" w:rsidRPr="00FA1245">
        <w:rPr>
          <w:color w:val="000000" w:themeColor="text1"/>
        </w:rPr>
        <w:instrText xml:space="preserve"> ADDIN EN.CITE.DATA </w:instrText>
      </w:r>
      <w:r w:rsidR="00CC4F2C" w:rsidRPr="00FA1245">
        <w:rPr>
          <w:color w:val="000000" w:themeColor="text1"/>
        </w:rPr>
      </w:r>
      <w:r w:rsidR="00CC4F2C" w:rsidRPr="00FA1245">
        <w:rPr>
          <w:color w:val="000000" w:themeColor="text1"/>
        </w:rPr>
        <w:fldChar w:fldCharType="end"/>
      </w:r>
      <w:r w:rsidR="008E42E0" w:rsidRPr="00FA1245">
        <w:rPr>
          <w:color w:val="000000" w:themeColor="text1"/>
        </w:rPr>
      </w:r>
      <w:r w:rsidR="008E42E0" w:rsidRPr="00FA1245">
        <w:rPr>
          <w:color w:val="000000" w:themeColor="text1"/>
        </w:rPr>
        <w:fldChar w:fldCharType="separate"/>
      </w:r>
      <w:r w:rsidR="00CC4F2C" w:rsidRPr="00FA1245">
        <w:rPr>
          <w:noProof/>
          <w:color w:val="000000" w:themeColor="text1"/>
          <w:vertAlign w:val="superscript"/>
        </w:rPr>
        <w:t>(19; 20; 21)</w:t>
      </w:r>
      <w:r w:rsidR="008E42E0" w:rsidRPr="00FA1245">
        <w:rPr>
          <w:color w:val="000000" w:themeColor="text1"/>
        </w:rPr>
        <w:fldChar w:fldCharType="end"/>
      </w:r>
      <w:r w:rsidR="00A76734" w:rsidRPr="00FA1245">
        <w:rPr>
          <w:color w:val="000000" w:themeColor="text1"/>
        </w:rPr>
        <w:t xml:space="preserve">, with a peak max in urine from 2 hr </w:t>
      </w:r>
      <w:r w:rsidR="008E42E0" w:rsidRPr="00FA1245">
        <w:rPr>
          <w:color w:val="000000" w:themeColor="text1"/>
        </w:rPr>
        <w:fldChar w:fldCharType="begin">
          <w:fldData xml:space="preserve">PEVuZE5vdGU+PENpdGU+PEF1dGhvcj5LYXk8L0F1dGhvcj48WWVhcj4yMDA0PC9ZZWFyPjxSZWNO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</w:fldData>
        </w:fldChar>
      </w:r>
      <w:r w:rsidR="00CC4F2C" w:rsidRPr="00FA1245">
        <w:rPr>
          <w:color w:val="000000" w:themeColor="text1"/>
        </w:rPr>
        <w:instrText xml:space="preserve"> ADDIN EN.CITE </w:instrText>
      </w:r>
      <w:r w:rsidR="00CC4F2C" w:rsidRPr="00FA1245">
        <w:rPr>
          <w:color w:val="000000" w:themeColor="text1"/>
        </w:rPr>
        <w:fldChar w:fldCharType="begin">
          <w:fldData xml:space="preserve">PEVuZE5vdGU+PENpdGU+PEF1dGhvcj5LYXk8L0F1dGhvcj48WWVhcj4yMDA0PC9ZZWFyPjxSZWNO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</w:fldData>
        </w:fldChar>
      </w:r>
      <w:r w:rsidR="00CC4F2C" w:rsidRPr="00FA1245">
        <w:rPr>
          <w:color w:val="000000" w:themeColor="text1"/>
        </w:rPr>
        <w:instrText xml:space="preserve"> ADDIN EN.CITE.DATA </w:instrText>
      </w:r>
      <w:r w:rsidR="00CC4F2C" w:rsidRPr="00FA1245">
        <w:rPr>
          <w:color w:val="000000" w:themeColor="text1"/>
        </w:rPr>
      </w:r>
      <w:r w:rsidR="00CC4F2C" w:rsidRPr="00FA1245">
        <w:rPr>
          <w:color w:val="000000" w:themeColor="text1"/>
        </w:rPr>
        <w:fldChar w:fldCharType="end"/>
      </w:r>
      <w:r w:rsidR="008E42E0" w:rsidRPr="00FA1245">
        <w:rPr>
          <w:color w:val="000000" w:themeColor="text1"/>
        </w:rPr>
      </w:r>
      <w:r w:rsidR="008E42E0" w:rsidRPr="00FA1245">
        <w:rPr>
          <w:color w:val="000000" w:themeColor="text1"/>
        </w:rPr>
        <w:fldChar w:fldCharType="separate"/>
      </w:r>
      <w:r w:rsidR="00CC4F2C" w:rsidRPr="00FA1245">
        <w:rPr>
          <w:noProof/>
          <w:color w:val="000000" w:themeColor="text1"/>
          <w:vertAlign w:val="superscript"/>
        </w:rPr>
        <w:t>(21; 22)</w:t>
      </w:r>
      <w:r w:rsidR="008E42E0" w:rsidRPr="00FA1245">
        <w:rPr>
          <w:color w:val="000000" w:themeColor="text1"/>
        </w:rPr>
        <w:fldChar w:fldCharType="end"/>
      </w:r>
      <w:r w:rsidR="005B2A4D" w:rsidRPr="00FA1245">
        <w:rPr>
          <w:color w:val="000000" w:themeColor="text1"/>
        </w:rPr>
        <w:t>,</w:t>
      </w:r>
      <w:r w:rsidR="00A76734" w:rsidRPr="00FA1245">
        <w:rPr>
          <w:color w:val="000000" w:themeColor="text1"/>
        </w:rPr>
        <w:t xml:space="preserve"> but metabolites can persist in</w:t>
      </w:r>
      <w:r w:rsidR="00E64C48" w:rsidRPr="00FA1245">
        <w:rPr>
          <w:color w:val="000000" w:themeColor="text1"/>
        </w:rPr>
        <w:t xml:space="preserve"> </w:t>
      </w:r>
      <w:r w:rsidR="00411ACE" w:rsidRPr="00FA1245">
        <w:rPr>
          <w:color w:val="000000" w:themeColor="text1"/>
        </w:rPr>
        <w:t>urine</w:t>
      </w:r>
      <w:r w:rsidR="00A76734" w:rsidRPr="00FA1245">
        <w:rPr>
          <w:color w:val="000000" w:themeColor="text1"/>
        </w:rPr>
        <w:t xml:space="preserve"> for </w:t>
      </w:r>
      <w:r w:rsidR="00B10494" w:rsidRPr="00FA1245">
        <w:rPr>
          <w:color w:val="000000" w:themeColor="text1"/>
        </w:rPr>
        <w:t>five days following consumption</w:t>
      </w:r>
      <w:r w:rsidR="00A76734" w:rsidRPr="00FA1245">
        <w:rPr>
          <w:color w:val="000000" w:themeColor="text1"/>
        </w:rPr>
        <w:t xml:space="preserve"> </w:t>
      </w:r>
      <w:r w:rsidR="008E42E0" w:rsidRPr="00FA1245">
        <w:rPr>
          <w:color w:val="000000" w:themeColor="text1"/>
        </w:rPr>
        <w:fldChar w:fldCharType="begin"/>
      </w:r>
      <w:r w:rsidR="00CC4F2C" w:rsidRPr="00FA1245">
        <w:rPr>
          <w:color w:val="000000" w:themeColor="text1"/>
        </w:rPr>
        <w:instrText xml:space="preserve"> ADDIN EN.CITE &lt;EndNote&gt;&lt;Cite&gt;&lt;Author&gt;Kalt&lt;/Author&gt;&lt;Year&gt;2014&lt;/Year&gt;&lt;RecNum&gt;4857&lt;/RecNum&gt;&lt;DisplayText&gt;&lt;style face="superscript"&gt;(22)&lt;/style&gt;&lt;/DisplayText&gt;&lt;record&gt;&lt;rec-number&gt;4857&lt;/rec-number&gt;&lt;foreign-keys&gt;&lt;key app="EN" db-id="2edvxess8tpetoe0dwavxvftt5patp9t9xsp" timestamp="1469458085"&gt;4857&lt;/key&gt;&lt;/foreign-keys&gt;&lt;ref-type name="Journal Article"&gt;17&lt;/ref-type&gt;&lt;contributors&gt;&lt;authors&gt;&lt;author&gt;Kalt, W.&lt;/author&gt;&lt;author&gt;Liu, Y.&lt;/author&gt;&lt;author&gt;McDonald, J. E.&lt;/author&gt;&lt;author&gt;Vinqvist-Tymchuk, M. R.&lt;/author&gt;&lt;author&gt;Fillmore, S. A.&lt;/author&gt;&lt;/authors&gt;&lt;/contributors&gt;&lt;auth-address&gt;Atlantic Food and Horticulture Research Centre, Agriculture and Agri-Food Canada , 32 Main Street, Kentville, NS B4N 1J5, Canada.&lt;/auth-address&gt;&lt;titles&gt;&lt;title&gt;Anthocyanin metabolites are abundant and persistent in human urine&lt;/title&gt;&lt;secondary-title&gt;J Agric Food Chem&lt;/secondary-title&gt;&lt;/titles&gt;&lt;periodical&gt;&lt;full-title&gt;J Agric Food Chem&lt;/full-title&gt;&lt;/periodical&gt;&lt;pages&gt;3926-34&lt;/pages&gt;&lt;volume&gt;62&lt;/volume&gt;&lt;number&gt;18&lt;/number&gt;&lt;keywords&gt;&lt;keyword&gt;Adult&lt;/keyword&gt;&lt;keyword&gt;Anthocyanins/*metabolism/urine&lt;/keyword&gt;&lt;keyword&gt;Chromatography, High Pressure Liquid&lt;/keyword&gt;&lt;keyword&gt;Colon/metabolism&lt;/keyword&gt;&lt;keyword&gt;Female&lt;/keyword&gt;&lt;keyword&gt;Fruit/*metabolism&lt;/keyword&gt;&lt;keyword&gt;Humans&lt;/keyword&gt;&lt;keyword&gt;Male&lt;/keyword&gt;&lt;keyword&gt;Middle Aged&lt;/keyword&gt;&lt;keyword&gt;Tandem Mass Spectrometry&lt;/keyword&gt;&lt;keyword&gt;Young Adult&lt;/keyword&gt;&lt;keyword&gt;Lc-ms&lt;/keyword&gt;&lt;keyword&gt;bioavailability&lt;/keyword&gt;&lt;keyword&gt;chalcone&lt;/keyword&gt;&lt;keyword&gt;colonic metabolism&lt;/keyword&gt;&lt;keyword&gt;enterohepatic&lt;/keyword&gt;&lt;/keywords&gt;&lt;dates&gt;&lt;year&gt;2014&lt;/year&gt;&lt;pub-dates&gt;&lt;date&gt;May 7&lt;/date&gt;&lt;/pub-dates&gt;&lt;/dates&gt;&lt;isbn&gt;1520-5118 (Electronic)&amp;#xD;0021-8561 (Linking)&lt;/isbn&gt;&lt;accession-num&gt;24432743&lt;/accession-num&gt;&lt;urls&gt;&lt;related-urls&gt;&lt;url&gt;http://www.ncbi.nlm.nih.gov/pubmed/24432743&lt;/url&gt;&lt;/related-urls&gt;&lt;/urls&gt;&lt;electronic-resource-num&gt;10.1021/jf500107j&lt;/electronic-resource-num&gt;&lt;/record&gt;&lt;/Cite&gt;&lt;/EndNote&gt;</w:instrText>
      </w:r>
      <w:r w:rsidR="008E42E0" w:rsidRPr="00FA1245">
        <w:rPr>
          <w:color w:val="000000" w:themeColor="text1"/>
        </w:rPr>
        <w:fldChar w:fldCharType="separate"/>
      </w:r>
      <w:r w:rsidR="00CC4F2C" w:rsidRPr="00FA1245">
        <w:rPr>
          <w:noProof/>
          <w:color w:val="000000" w:themeColor="text1"/>
          <w:vertAlign w:val="superscript"/>
        </w:rPr>
        <w:t>(22)</w:t>
      </w:r>
      <w:r w:rsidR="008E42E0" w:rsidRPr="00FA1245">
        <w:rPr>
          <w:color w:val="000000" w:themeColor="text1"/>
        </w:rPr>
        <w:fldChar w:fldCharType="end"/>
      </w:r>
      <w:r w:rsidR="00A76734" w:rsidRPr="00FA1245">
        <w:rPr>
          <w:color w:val="000000" w:themeColor="text1"/>
        </w:rPr>
        <w:t>.</w:t>
      </w:r>
      <w:r w:rsidR="00A91EA1" w:rsidRPr="00FA1245">
        <w:rPr>
          <w:color w:val="000000" w:themeColor="text1"/>
        </w:rPr>
        <w:t xml:space="preserve"> </w:t>
      </w:r>
      <w:r w:rsidR="00B57DC0" w:rsidRPr="00FA1245">
        <w:rPr>
          <w:color w:val="000000" w:themeColor="text1"/>
        </w:rPr>
        <w:t>A</w:t>
      </w:r>
      <w:r w:rsidR="00AE329E" w:rsidRPr="00FA1245">
        <w:rPr>
          <w:color w:val="000000" w:themeColor="text1"/>
        </w:rPr>
        <w:t xml:space="preserve">lthough </w:t>
      </w:r>
      <w:r w:rsidR="00E64C48" w:rsidRPr="00FA1245">
        <w:rPr>
          <w:color w:val="000000" w:themeColor="text1"/>
        </w:rPr>
        <w:t xml:space="preserve">targeted </w:t>
      </w:r>
      <w:r w:rsidR="00AE329E" w:rsidRPr="00FA1245">
        <w:rPr>
          <w:color w:val="000000" w:themeColor="text1"/>
        </w:rPr>
        <w:t xml:space="preserve">studies on </w:t>
      </w:r>
      <w:r w:rsidR="00E64C48" w:rsidRPr="00FA1245">
        <w:rPr>
          <w:color w:val="000000" w:themeColor="text1"/>
        </w:rPr>
        <w:t>known</w:t>
      </w:r>
      <w:r w:rsidR="00AE329E" w:rsidRPr="00FA1245">
        <w:rPr>
          <w:color w:val="000000" w:themeColor="text1"/>
        </w:rPr>
        <w:t xml:space="preserve"> bioactives</w:t>
      </w:r>
      <w:r w:rsidR="00F77188" w:rsidRPr="00FA1245">
        <w:rPr>
          <w:color w:val="000000" w:themeColor="text1"/>
        </w:rPr>
        <w:t xml:space="preserve"> </w:t>
      </w:r>
      <w:r w:rsidR="00A273E6" w:rsidRPr="00FA1245">
        <w:rPr>
          <w:color w:val="000000" w:themeColor="text1"/>
        </w:rPr>
        <w:t xml:space="preserve">are available, </w:t>
      </w:r>
      <w:r w:rsidR="00E349DC" w:rsidRPr="00FA1245">
        <w:rPr>
          <w:color w:val="000000" w:themeColor="text1"/>
        </w:rPr>
        <w:t xml:space="preserve">there </w:t>
      </w:r>
      <w:r w:rsidR="00A273E6" w:rsidRPr="00FA1245">
        <w:rPr>
          <w:color w:val="000000" w:themeColor="text1"/>
        </w:rPr>
        <w:t>remains</w:t>
      </w:r>
      <w:r w:rsidR="00E349DC" w:rsidRPr="00FA1245">
        <w:rPr>
          <w:color w:val="000000" w:themeColor="text1"/>
        </w:rPr>
        <w:t xml:space="preserve"> a lack of studies using a non-targeted approach </w:t>
      </w:r>
      <w:r w:rsidR="005B2A4D" w:rsidRPr="00FA1245">
        <w:rPr>
          <w:color w:val="000000" w:themeColor="text1"/>
        </w:rPr>
        <w:t xml:space="preserve">that aims </w:t>
      </w:r>
      <w:r w:rsidR="003C3708" w:rsidRPr="00FA1245">
        <w:rPr>
          <w:color w:val="000000" w:themeColor="text1"/>
        </w:rPr>
        <w:t>to</w:t>
      </w:r>
      <w:r w:rsidR="005B2A4D" w:rsidRPr="00FA1245">
        <w:rPr>
          <w:color w:val="000000" w:themeColor="text1"/>
        </w:rPr>
        <w:t xml:space="preserve"> </w:t>
      </w:r>
      <w:r w:rsidR="00E349DC" w:rsidRPr="00FA1245">
        <w:rPr>
          <w:color w:val="000000" w:themeColor="text1"/>
        </w:rPr>
        <w:t>measur</w:t>
      </w:r>
      <w:r w:rsidR="003C3708" w:rsidRPr="00FA1245">
        <w:rPr>
          <w:color w:val="000000" w:themeColor="text1"/>
        </w:rPr>
        <w:t>e</w:t>
      </w:r>
      <w:r w:rsidR="00E349DC" w:rsidRPr="00FA1245">
        <w:rPr>
          <w:color w:val="000000" w:themeColor="text1"/>
        </w:rPr>
        <w:t xml:space="preserve"> global differences between </w:t>
      </w:r>
      <w:r w:rsidR="005965B6" w:rsidRPr="00FA1245">
        <w:rPr>
          <w:color w:val="000000" w:themeColor="text1"/>
        </w:rPr>
        <w:t xml:space="preserve">the range of </w:t>
      </w:r>
      <w:r w:rsidR="00E349DC" w:rsidRPr="00FA1245">
        <w:rPr>
          <w:color w:val="000000" w:themeColor="text1"/>
        </w:rPr>
        <w:t xml:space="preserve">metabolites present following consumption of </w:t>
      </w:r>
      <w:r w:rsidR="00AE329E" w:rsidRPr="00FA1245">
        <w:rPr>
          <w:color w:val="000000" w:themeColor="text1"/>
        </w:rPr>
        <w:t xml:space="preserve">either whole, or processed blueberries. </w:t>
      </w:r>
    </w:p>
    <w:p w14:paraId="65F64659" w14:textId="1FEAC3CE" w:rsidR="0030777D" w:rsidRPr="00FA1245" w:rsidRDefault="00E349DC" w:rsidP="00B71F5E">
      <w:pPr>
        <w:pStyle w:val="NormalWeb"/>
        <w:spacing w:after="0" w:afterAutospacing="0" w:line="360" w:lineRule="auto"/>
        <w:jc w:val="both"/>
        <w:rPr>
          <w:rFonts w:asciiTheme="minorHAnsi" w:hAnsiTheme="minorHAnsi"/>
          <w:color w:val="000000" w:themeColor="text1"/>
        </w:rPr>
      </w:pPr>
      <w:r w:rsidRPr="00FA1245">
        <w:rPr>
          <w:rFonts w:asciiTheme="minorHAnsi" w:hAnsiTheme="minorHAnsi"/>
          <w:color w:val="000000" w:themeColor="text1"/>
        </w:rPr>
        <w:lastRenderedPageBreak/>
        <w:t xml:space="preserve">Blueberries are commonly processed by juicing, canning, pureeing, or </w:t>
      </w:r>
      <w:r w:rsidR="00CC74E2" w:rsidRPr="00FA1245">
        <w:rPr>
          <w:rFonts w:asciiTheme="minorHAnsi" w:hAnsiTheme="minorHAnsi"/>
          <w:color w:val="000000" w:themeColor="text1"/>
        </w:rPr>
        <w:t xml:space="preserve">being </w:t>
      </w:r>
      <w:r w:rsidRPr="00FA1245">
        <w:rPr>
          <w:rFonts w:asciiTheme="minorHAnsi" w:hAnsiTheme="minorHAnsi"/>
          <w:color w:val="000000" w:themeColor="text1"/>
        </w:rPr>
        <w:t xml:space="preserve">baked into other food items. </w:t>
      </w:r>
      <w:r w:rsidR="00AE329E" w:rsidRPr="00FA1245">
        <w:rPr>
          <w:rFonts w:asciiTheme="minorHAnsi" w:hAnsiTheme="minorHAnsi"/>
          <w:color w:val="000000" w:themeColor="text1"/>
        </w:rPr>
        <w:t>P</w:t>
      </w:r>
      <w:r w:rsidR="004A58AD" w:rsidRPr="00FA1245">
        <w:rPr>
          <w:rFonts w:asciiTheme="minorHAnsi" w:hAnsiTheme="minorHAnsi"/>
          <w:color w:val="000000" w:themeColor="text1"/>
        </w:rPr>
        <w:t xml:space="preserve">rocessing has been shown to influence the anthocyanin content of </w:t>
      </w:r>
      <w:r w:rsidR="00916BFC" w:rsidRPr="00FA1245">
        <w:rPr>
          <w:rFonts w:asciiTheme="minorHAnsi" w:hAnsiTheme="minorHAnsi"/>
          <w:color w:val="000000" w:themeColor="text1"/>
        </w:rPr>
        <w:t>similar fruit</w:t>
      </w:r>
      <w:r w:rsidR="004A58AD" w:rsidRPr="00FA1245">
        <w:rPr>
          <w:rFonts w:asciiTheme="minorHAnsi" w:hAnsiTheme="minorHAnsi"/>
          <w:color w:val="000000" w:themeColor="text1"/>
        </w:rPr>
        <w:t xml:space="preserve"> </w:t>
      </w:r>
      <w:r w:rsidR="008E42E0" w:rsidRPr="00FA1245">
        <w:rPr>
          <w:rFonts w:asciiTheme="minorHAnsi" w:hAnsiTheme="minorHAnsi"/>
          <w:color w:val="000000" w:themeColor="text1"/>
        </w:rPr>
        <w:fldChar w:fldCharType="begin">
          <w:fldData xml:space="preserve">PEVuZE5vdGU+PENpdGU+PEF1dGhvcj5Ub21hczwvQXV0aG9yPjxZZWFyPjIwMTU8L1llYXI+PFJl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</w:fldData>
        </w:fldChar>
      </w:r>
      <w:r w:rsidR="00CC4F2C" w:rsidRPr="00FA1245">
        <w:rPr>
          <w:rFonts w:asciiTheme="minorHAnsi" w:hAnsiTheme="minorHAnsi"/>
          <w:color w:val="000000" w:themeColor="text1"/>
        </w:rPr>
        <w:instrText xml:space="preserve"> ADDIN EN.CITE </w:instrText>
      </w:r>
      <w:r w:rsidR="00CC4F2C" w:rsidRPr="00FA1245">
        <w:rPr>
          <w:rFonts w:asciiTheme="minorHAnsi" w:hAnsiTheme="minorHAnsi"/>
          <w:color w:val="000000" w:themeColor="text1"/>
        </w:rPr>
        <w:fldChar w:fldCharType="begin">
          <w:fldData xml:space="preserve">PEVuZE5vdGU+PENpdGU+PEF1dGhvcj5Ub21hczwvQXV0aG9yPjxZZWFyPjIwMTU8L1llYXI+PFJl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</w:fldData>
        </w:fldChar>
      </w:r>
      <w:r w:rsidR="00CC4F2C" w:rsidRPr="00FA1245">
        <w:rPr>
          <w:rFonts w:asciiTheme="minorHAnsi" w:hAnsiTheme="minorHAnsi"/>
          <w:color w:val="000000" w:themeColor="text1"/>
        </w:rPr>
        <w:instrText xml:space="preserve"> ADDIN EN.CITE.DATA </w:instrText>
      </w:r>
      <w:r w:rsidR="00CC4F2C" w:rsidRPr="00FA1245">
        <w:rPr>
          <w:rFonts w:asciiTheme="minorHAnsi" w:hAnsiTheme="minorHAnsi"/>
          <w:color w:val="000000" w:themeColor="text1"/>
        </w:rPr>
      </w:r>
      <w:r w:rsidR="00CC4F2C" w:rsidRPr="00FA1245">
        <w:rPr>
          <w:rFonts w:asciiTheme="minorHAnsi" w:hAnsiTheme="minorHAnsi"/>
          <w:color w:val="000000" w:themeColor="text1"/>
        </w:rPr>
        <w:fldChar w:fldCharType="end"/>
      </w:r>
      <w:r w:rsidR="008E42E0" w:rsidRPr="00FA1245">
        <w:rPr>
          <w:rFonts w:asciiTheme="minorHAnsi" w:hAnsiTheme="minorHAnsi"/>
          <w:color w:val="000000" w:themeColor="text1"/>
        </w:rPr>
      </w:r>
      <w:r w:rsidR="008E42E0" w:rsidRPr="00FA1245">
        <w:rPr>
          <w:rFonts w:asciiTheme="minorHAnsi" w:hAnsiTheme="minorHAnsi"/>
          <w:color w:val="000000" w:themeColor="text1"/>
        </w:rPr>
        <w:fldChar w:fldCharType="separate"/>
      </w:r>
      <w:r w:rsidR="00CC4F2C" w:rsidRPr="00FA1245">
        <w:rPr>
          <w:rFonts w:asciiTheme="minorHAnsi" w:hAnsiTheme="minorHAnsi"/>
          <w:noProof/>
          <w:color w:val="000000" w:themeColor="text1"/>
          <w:vertAlign w:val="superscript"/>
        </w:rPr>
        <w:t>(23)</w:t>
      </w:r>
      <w:r w:rsidR="008E42E0" w:rsidRPr="00FA1245">
        <w:rPr>
          <w:rFonts w:asciiTheme="minorHAnsi" w:hAnsiTheme="minorHAnsi"/>
          <w:color w:val="000000" w:themeColor="text1"/>
        </w:rPr>
        <w:fldChar w:fldCharType="end"/>
      </w:r>
      <w:r w:rsidR="004A58AD" w:rsidRPr="00FA1245">
        <w:rPr>
          <w:rFonts w:asciiTheme="minorHAnsi" w:hAnsiTheme="minorHAnsi"/>
          <w:color w:val="000000" w:themeColor="text1"/>
        </w:rPr>
        <w:t xml:space="preserve">. </w:t>
      </w:r>
      <w:r w:rsidR="006D3AA9" w:rsidRPr="00FA1245">
        <w:rPr>
          <w:rFonts w:asciiTheme="minorHAnsi" w:hAnsiTheme="minorHAnsi"/>
          <w:color w:val="000000" w:themeColor="text1"/>
        </w:rPr>
        <w:t xml:space="preserve">For example, the juice of mulberries was found to contain 60-70% of the anthocyanin content of the unprocessed fruit </w:t>
      </w:r>
      <w:r w:rsidR="008E42E0" w:rsidRPr="00FA1245">
        <w:rPr>
          <w:rFonts w:asciiTheme="minorHAnsi" w:hAnsiTheme="minorHAnsi"/>
          <w:color w:val="000000" w:themeColor="text1"/>
        </w:rPr>
        <w:fldChar w:fldCharType="begin">
          <w:fldData xml:space="preserve">PEVuZE5vdGU+PENpdGU+PEF1dGhvcj5Ub21hczwvQXV0aG9yPjxZZWFyPjIwMTU8L1llYXI+PFJl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</w:fldData>
        </w:fldChar>
      </w:r>
      <w:r w:rsidR="00CC4F2C" w:rsidRPr="00FA1245">
        <w:rPr>
          <w:rFonts w:asciiTheme="minorHAnsi" w:hAnsiTheme="minorHAnsi"/>
          <w:color w:val="000000" w:themeColor="text1"/>
        </w:rPr>
        <w:instrText xml:space="preserve"> ADDIN EN.CITE </w:instrText>
      </w:r>
      <w:r w:rsidR="00CC4F2C" w:rsidRPr="00FA1245">
        <w:rPr>
          <w:rFonts w:asciiTheme="minorHAnsi" w:hAnsiTheme="minorHAnsi"/>
          <w:color w:val="000000" w:themeColor="text1"/>
        </w:rPr>
        <w:fldChar w:fldCharType="begin">
          <w:fldData xml:space="preserve">PEVuZE5vdGU+PENpdGU+PEF1dGhvcj5Ub21hczwvQXV0aG9yPjxZZWFyPjIwMTU8L1llYXI+PFJl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</w:fldData>
        </w:fldChar>
      </w:r>
      <w:r w:rsidR="00CC4F2C" w:rsidRPr="00FA1245">
        <w:rPr>
          <w:rFonts w:asciiTheme="minorHAnsi" w:hAnsiTheme="minorHAnsi"/>
          <w:color w:val="000000" w:themeColor="text1"/>
        </w:rPr>
        <w:instrText xml:space="preserve"> ADDIN EN.CITE.DATA </w:instrText>
      </w:r>
      <w:r w:rsidR="00CC4F2C" w:rsidRPr="00FA1245">
        <w:rPr>
          <w:rFonts w:asciiTheme="minorHAnsi" w:hAnsiTheme="minorHAnsi"/>
          <w:color w:val="000000" w:themeColor="text1"/>
        </w:rPr>
      </w:r>
      <w:r w:rsidR="00CC4F2C" w:rsidRPr="00FA1245">
        <w:rPr>
          <w:rFonts w:asciiTheme="minorHAnsi" w:hAnsiTheme="minorHAnsi"/>
          <w:color w:val="000000" w:themeColor="text1"/>
        </w:rPr>
        <w:fldChar w:fldCharType="end"/>
      </w:r>
      <w:r w:rsidR="008E42E0" w:rsidRPr="00FA1245">
        <w:rPr>
          <w:rFonts w:asciiTheme="minorHAnsi" w:hAnsiTheme="minorHAnsi"/>
          <w:color w:val="000000" w:themeColor="text1"/>
        </w:rPr>
      </w:r>
      <w:r w:rsidR="008E42E0" w:rsidRPr="00FA1245">
        <w:rPr>
          <w:rFonts w:asciiTheme="minorHAnsi" w:hAnsiTheme="minorHAnsi"/>
          <w:color w:val="000000" w:themeColor="text1"/>
        </w:rPr>
        <w:fldChar w:fldCharType="separate"/>
      </w:r>
      <w:r w:rsidR="00CC4F2C" w:rsidRPr="00FA1245">
        <w:rPr>
          <w:rFonts w:asciiTheme="minorHAnsi" w:hAnsiTheme="minorHAnsi"/>
          <w:noProof/>
          <w:color w:val="000000" w:themeColor="text1"/>
          <w:vertAlign w:val="superscript"/>
        </w:rPr>
        <w:t>(23)</w:t>
      </w:r>
      <w:r w:rsidR="008E42E0" w:rsidRPr="00FA1245">
        <w:rPr>
          <w:rFonts w:asciiTheme="minorHAnsi" w:hAnsiTheme="minorHAnsi"/>
          <w:color w:val="000000" w:themeColor="text1"/>
        </w:rPr>
        <w:fldChar w:fldCharType="end"/>
      </w:r>
      <w:r w:rsidR="00916BFC" w:rsidRPr="00FA1245">
        <w:rPr>
          <w:rFonts w:asciiTheme="minorHAnsi" w:hAnsiTheme="minorHAnsi"/>
          <w:color w:val="000000" w:themeColor="text1"/>
        </w:rPr>
        <w:t>,</w:t>
      </w:r>
      <w:r w:rsidR="006D3AA9" w:rsidRPr="00FA1245">
        <w:rPr>
          <w:rFonts w:asciiTheme="minorHAnsi" w:hAnsiTheme="minorHAnsi"/>
          <w:color w:val="000000" w:themeColor="text1"/>
        </w:rPr>
        <w:t xml:space="preserve"> </w:t>
      </w:r>
      <w:r w:rsidR="00916BFC" w:rsidRPr="00FA1245">
        <w:rPr>
          <w:rFonts w:asciiTheme="minorHAnsi" w:hAnsiTheme="minorHAnsi"/>
          <w:color w:val="000000" w:themeColor="text1"/>
        </w:rPr>
        <w:t>and</w:t>
      </w:r>
      <w:r w:rsidR="00467738" w:rsidRPr="00FA1245">
        <w:rPr>
          <w:rFonts w:asciiTheme="minorHAnsi" w:hAnsiTheme="minorHAnsi"/>
          <w:color w:val="000000" w:themeColor="text1"/>
        </w:rPr>
        <w:t xml:space="preserve"> </w:t>
      </w:r>
      <w:r w:rsidR="004A58AD" w:rsidRPr="00FA1245">
        <w:rPr>
          <w:rFonts w:asciiTheme="minorHAnsi" w:hAnsiTheme="minorHAnsi"/>
          <w:color w:val="000000" w:themeColor="text1"/>
        </w:rPr>
        <w:t>the processing of tomatoes decrease</w:t>
      </w:r>
      <w:r w:rsidR="00467738" w:rsidRPr="00FA1245">
        <w:rPr>
          <w:rFonts w:asciiTheme="minorHAnsi" w:hAnsiTheme="minorHAnsi"/>
          <w:color w:val="000000" w:themeColor="text1"/>
        </w:rPr>
        <w:t>d</w:t>
      </w:r>
      <w:r w:rsidR="004A58AD" w:rsidRPr="00FA1245">
        <w:rPr>
          <w:rFonts w:asciiTheme="minorHAnsi" w:hAnsiTheme="minorHAnsi"/>
          <w:color w:val="000000" w:themeColor="text1"/>
        </w:rPr>
        <w:t xml:space="preserve"> the content of bioactives </w:t>
      </w:r>
      <w:r w:rsidR="008E42E0" w:rsidRPr="00FA1245">
        <w:rPr>
          <w:rFonts w:asciiTheme="minorHAnsi" w:hAnsiTheme="minorHAnsi"/>
          <w:color w:val="000000" w:themeColor="text1"/>
        </w:rPr>
        <w:fldChar w:fldCharType="begin">
          <w:fldData xml:space="preserve">PEVuZE5vdGU+PENpdGU+PEF1dGhvcj5LYW1pbG9nbHU8L0F1dGhvcj48WWVhcj4yMDE0PC9ZZWFy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</w:fldData>
        </w:fldChar>
      </w:r>
      <w:r w:rsidR="00CC4F2C" w:rsidRPr="00FA1245">
        <w:rPr>
          <w:rFonts w:asciiTheme="minorHAnsi" w:hAnsiTheme="minorHAnsi"/>
          <w:color w:val="000000" w:themeColor="text1"/>
        </w:rPr>
        <w:instrText xml:space="preserve"> ADDIN EN.CITE </w:instrText>
      </w:r>
      <w:r w:rsidR="00CC4F2C" w:rsidRPr="00FA1245">
        <w:rPr>
          <w:rFonts w:asciiTheme="minorHAnsi" w:hAnsiTheme="minorHAnsi"/>
          <w:color w:val="000000" w:themeColor="text1"/>
        </w:rPr>
        <w:fldChar w:fldCharType="begin">
          <w:fldData xml:space="preserve">PEVuZE5vdGU+PENpdGU+PEF1dGhvcj5LYW1pbG9nbHU8L0F1dGhvcj48WWVhcj4yMDE0PC9ZZWFy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</w:fldData>
        </w:fldChar>
      </w:r>
      <w:r w:rsidR="00CC4F2C" w:rsidRPr="00FA1245">
        <w:rPr>
          <w:rFonts w:asciiTheme="minorHAnsi" w:hAnsiTheme="minorHAnsi"/>
          <w:color w:val="000000" w:themeColor="text1"/>
        </w:rPr>
        <w:instrText xml:space="preserve"> ADDIN EN.CITE.DATA </w:instrText>
      </w:r>
      <w:r w:rsidR="00CC4F2C" w:rsidRPr="00FA1245">
        <w:rPr>
          <w:rFonts w:asciiTheme="minorHAnsi" w:hAnsiTheme="minorHAnsi"/>
          <w:color w:val="000000" w:themeColor="text1"/>
        </w:rPr>
      </w:r>
      <w:r w:rsidR="00CC4F2C" w:rsidRPr="00FA1245">
        <w:rPr>
          <w:rFonts w:asciiTheme="minorHAnsi" w:hAnsiTheme="minorHAnsi"/>
          <w:color w:val="000000" w:themeColor="text1"/>
        </w:rPr>
        <w:fldChar w:fldCharType="end"/>
      </w:r>
      <w:r w:rsidR="008E42E0" w:rsidRPr="00FA1245">
        <w:rPr>
          <w:rFonts w:asciiTheme="minorHAnsi" w:hAnsiTheme="minorHAnsi"/>
          <w:color w:val="000000" w:themeColor="text1"/>
        </w:rPr>
      </w:r>
      <w:r w:rsidR="008E42E0" w:rsidRPr="00FA1245">
        <w:rPr>
          <w:rFonts w:asciiTheme="minorHAnsi" w:hAnsiTheme="minorHAnsi"/>
          <w:color w:val="000000" w:themeColor="text1"/>
        </w:rPr>
        <w:fldChar w:fldCharType="separate"/>
      </w:r>
      <w:r w:rsidR="00CC4F2C" w:rsidRPr="00FA1245">
        <w:rPr>
          <w:rFonts w:asciiTheme="minorHAnsi" w:hAnsiTheme="minorHAnsi"/>
          <w:noProof/>
          <w:color w:val="000000" w:themeColor="text1"/>
          <w:vertAlign w:val="superscript"/>
        </w:rPr>
        <w:t>(24)</w:t>
      </w:r>
      <w:r w:rsidR="008E42E0" w:rsidRPr="00FA1245">
        <w:rPr>
          <w:rFonts w:asciiTheme="minorHAnsi" w:hAnsiTheme="minorHAnsi"/>
          <w:color w:val="000000" w:themeColor="text1"/>
        </w:rPr>
        <w:fldChar w:fldCharType="end"/>
      </w:r>
      <w:r w:rsidR="00C816A1" w:rsidRPr="00FA1245">
        <w:rPr>
          <w:rFonts w:asciiTheme="minorHAnsi" w:hAnsiTheme="minorHAnsi"/>
          <w:color w:val="000000" w:themeColor="text1"/>
        </w:rPr>
        <w:t xml:space="preserve">. A cell culture model of absorption has found that the food </w:t>
      </w:r>
      <w:r w:rsidR="000D042C" w:rsidRPr="00FA1245">
        <w:rPr>
          <w:rFonts w:asciiTheme="minorHAnsi" w:hAnsiTheme="minorHAnsi"/>
          <w:color w:val="000000" w:themeColor="text1"/>
        </w:rPr>
        <w:t>matrix</w:t>
      </w:r>
      <w:r w:rsidR="00C816A1" w:rsidRPr="00FA1245">
        <w:rPr>
          <w:rFonts w:asciiTheme="minorHAnsi" w:hAnsiTheme="minorHAnsi"/>
          <w:color w:val="000000" w:themeColor="text1"/>
        </w:rPr>
        <w:t xml:space="preserve"> influences the uptake of bioactives from processed and unprocessed fruit</w:t>
      </w:r>
      <w:r w:rsidR="000D042C" w:rsidRPr="00FA1245">
        <w:rPr>
          <w:rFonts w:asciiTheme="minorHAnsi" w:hAnsiTheme="minorHAnsi"/>
          <w:color w:val="000000" w:themeColor="text1"/>
        </w:rPr>
        <w:t xml:space="preserve"> </w:t>
      </w:r>
      <w:r w:rsidR="008E42E0" w:rsidRPr="00FA1245">
        <w:rPr>
          <w:rFonts w:asciiTheme="minorHAnsi" w:hAnsiTheme="minorHAnsi"/>
          <w:color w:val="000000" w:themeColor="text1"/>
        </w:rPr>
        <w:fldChar w:fldCharType="begin">
          <w:fldData xml:space="preserve">PEVuZE5vdGU+PENpdGU+PEF1dGhvcj5Ub3lkZW1pcjwvQXV0aG9yPjxZZWFyPjIwMTM8L1llYXI+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</w:fldData>
        </w:fldChar>
      </w:r>
      <w:r w:rsidR="00CC4F2C" w:rsidRPr="00FA1245">
        <w:rPr>
          <w:rFonts w:asciiTheme="minorHAnsi" w:hAnsiTheme="minorHAnsi"/>
          <w:color w:val="000000" w:themeColor="text1"/>
        </w:rPr>
        <w:instrText xml:space="preserve"> ADDIN EN.CITE </w:instrText>
      </w:r>
      <w:r w:rsidR="00CC4F2C" w:rsidRPr="00FA1245">
        <w:rPr>
          <w:rFonts w:asciiTheme="minorHAnsi" w:hAnsiTheme="minorHAnsi"/>
          <w:color w:val="000000" w:themeColor="text1"/>
        </w:rPr>
        <w:fldChar w:fldCharType="begin">
          <w:fldData xml:space="preserve">PEVuZE5vdGU+PENpdGU+PEF1dGhvcj5Ub3lkZW1pcjwvQXV0aG9yPjxZZWFyPjIwMTM8L1llYXI+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</w:fldData>
        </w:fldChar>
      </w:r>
      <w:r w:rsidR="00CC4F2C" w:rsidRPr="00FA1245">
        <w:rPr>
          <w:rFonts w:asciiTheme="minorHAnsi" w:hAnsiTheme="minorHAnsi"/>
          <w:color w:val="000000" w:themeColor="text1"/>
        </w:rPr>
        <w:instrText xml:space="preserve"> ADDIN EN.CITE.DATA </w:instrText>
      </w:r>
      <w:r w:rsidR="00CC4F2C" w:rsidRPr="00FA1245">
        <w:rPr>
          <w:rFonts w:asciiTheme="minorHAnsi" w:hAnsiTheme="minorHAnsi"/>
          <w:color w:val="000000" w:themeColor="text1"/>
        </w:rPr>
      </w:r>
      <w:r w:rsidR="00CC4F2C" w:rsidRPr="00FA1245">
        <w:rPr>
          <w:rFonts w:asciiTheme="minorHAnsi" w:hAnsiTheme="minorHAnsi"/>
          <w:color w:val="000000" w:themeColor="text1"/>
        </w:rPr>
        <w:fldChar w:fldCharType="end"/>
      </w:r>
      <w:r w:rsidR="008E42E0" w:rsidRPr="00FA1245">
        <w:rPr>
          <w:rFonts w:asciiTheme="minorHAnsi" w:hAnsiTheme="minorHAnsi"/>
          <w:color w:val="000000" w:themeColor="text1"/>
        </w:rPr>
      </w:r>
      <w:r w:rsidR="008E42E0" w:rsidRPr="00FA1245">
        <w:rPr>
          <w:rFonts w:asciiTheme="minorHAnsi" w:hAnsiTheme="minorHAnsi"/>
          <w:color w:val="000000" w:themeColor="text1"/>
        </w:rPr>
        <w:fldChar w:fldCharType="separate"/>
      </w:r>
      <w:r w:rsidR="00CC4F2C" w:rsidRPr="00FA1245">
        <w:rPr>
          <w:rFonts w:asciiTheme="minorHAnsi" w:hAnsiTheme="minorHAnsi"/>
          <w:noProof/>
          <w:color w:val="000000" w:themeColor="text1"/>
          <w:vertAlign w:val="superscript"/>
        </w:rPr>
        <w:t>(25)</w:t>
      </w:r>
      <w:r w:rsidR="008E42E0" w:rsidRPr="00FA1245">
        <w:rPr>
          <w:rFonts w:asciiTheme="minorHAnsi" w:hAnsiTheme="minorHAnsi"/>
          <w:color w:val="000000" w:themeColor="text1"/>
        </w:rPr>
        <w:fldChar w:fldCharType="end"/>
      </w:r>
      <w:r w:rsidR="004F04C6" w:rsidRPr="00FA1245">
        <w:rPr>
          <w:rFonts w:asciiTheme="minorHAnsi" w:hAnsiTheme="minorHAnsi"/>
          <w:color w:val="000000" w:themeColor="text1"/>
        </w:rPr>
        <w:t>.</w:t>
      </w:r>
      <w:r w:rsidR="00AE329E" w:rsidRPr="00FA1245">
        <w:rPr>
          <w:rFonts w:asciiTheme="minorHAnsi" w:hAnsiTheme="minorHAnsi"/>
          <w:color w:val="000000" w:themeColor="text1"/>
        </w:rPr>
        <w:t xml:space="preserve"> A better understanding of the impact of processing is important to maximize the retention of phytochemicals from berries. </w:t>
      </w:r>
    </w:p>
    <w:p w14:paraId="4F12F021" w14:textId="77777777" w:rsidR="00CC4F2C" w:rsidRPr="00FA1245" w:rsidRDefault="00CC4F2C" w:rsidP="00B71F5E">
      <w:pPr>
        <w:spacing w:line="360" w:lineRule="auto"/>
        <w:jc w:val="both"/>
        <w:rPr>
          <w:color w:val="000000" w:themeColor="text1"/>
        </w:rPr>
      </w:pPr>
    </w:p>
    <w:p w14:paraId="06BCCFBD" w14:textId="467A9899" w:rsidR="008C026B" w:rsidRPr="00FA1245" w:rsidRDefault="006312D5" w:rsidP="00B71F5E">
      <w:pPr>
        <w:spacing w:line="360" w:lineRule="auto"/>
        <w:jc w:val="both"/>
        <w:rPr>
          <w:i/>
          <w:color w:val="000000" w:themeColor="text1"/>
        </w:rPr>
      </w:pPr>
      <w:r w:rsidRPr="00FA1245">
        <w:rPr>
          <w:color w:val="000000" w:themeColor="text1"/>
        </w:rPr>
        <w:t xml:space="preserve">Metabolomics is now recognised as an important research tool in nutritional studies and has been used to investigate the </w:t>
      </w:r>
      <w:r w:rsidR="008C026B" w:rsidRPr="00FA1245">
        <w:rPr>
          <w:color w:val="000000" w:themeColor="text1"/>
        </w:rPr>
        <w:t>influence</w:t>
      </w:r>
      <w:r w:rsidRPr="00FA1245">
        <w:rPr>
          <w:color w:val="000000" w:themeColor="text1"/>
        </w:rPr>
        <w:t xml:space="preserve"> of dietary patterns</w:t>
      </w:r>
      <w:r w:rsidR="008C026B" w:rsidRPr="00FA1245">
        <w:rPr>
          <w:color w:val="000000" w:themeColor="text1"/>
        </w:rPr>
        <w:t xml:space="preserve"> </w:t>
      </w:r>
      <w:r w:rsidR="008E42E0" w:rsidRPr="00FA1245">
        <w:rPr>
          <w:color w:val="000000" w:themeColor="text1"/>
        </w:rPr>
        <w:fldChar w:fldCharType="begin"/>
      </w:r>
      <w:r w:rsidR="00712D70" w:rsidRPr="00FA1245">
        <w:rPr>
          <w:color w:val="000000" w:themeColor="text1"/>
        </w:rPr>
        <w:instrText xml:space="preserve"> ADDIN EN.CITE &lt;EndNote&gt;&lt;Cite&gt;&lt;Author&gt;Primrose&lt;/Author&gt;&lt;Year&gt;2011&lt;/Year&gt;&lt;RecNum&gt;3750&lt;/RecNum&gt;&lt;DisplayText&gt;&lt;style face="superscript"&gt;(26)&lt;/style&gt;&lt;/DisplayText&gt;&lt;record&gt;&lt;rec-number&gt;3750&lt;/rec-number&gt;&lt;foreign-keys&gt;&lt;key app="EN" db-id="2edvxess8tpetoe0dwavxvftt5patp9t9xsp" timestamp="1322154195"&gt;3750&lt;/key&gt;&lt;/foreign-keys&gt;&lt;ref-type name="Journal Article"&gt;17&lt;/ref-type&gt;&lt;contributors&gt;&lt;authors&gt;&lt;author&gt;Primrose, S.&lt;/author&gt;&lt;author&gt;Draper, J.&lt;/author&gt;&lt;author&gt;Elsom, R.&lt;/author&gt;&lt;author&gt;Kirkpatrick, V.&lt;/author&gt;&lt;author&gt;Mathers, J. C.&lt;/author&gt;&lt;author&gt;Seal, C.&lt;/author&gt;&lt;author&gt;Beckmann, M.&lt;/author&gt;&lt;author&gt;Haldar, S.&lt;/author&gt;&lt;author&gt;Beattie, J. H.&lt;/author&gt;&lt;author&gt;Lodge, J. K.&lt;/author&gt;&lt;author&gt;Jenab, M.&lt;/author&gt;&lt;author&gt;Keun, H.&lt;/author&gt;&lt;author&gt;Scalbert, A.&lt;/author&gt;&lt;/authors&gt;&lt;/contributors&gt;&lt;auth-address&gt;Prosciagen Consulting, High Wycombe, UK.&lt;/auth-address&gt;&lt;titles&gt;&lt;title&gt;Metabolomics and human nutrition&lt;/title&gt;&lt;secondary-title&gt;The British journal of nutrition&lt;/secondary-title&gt;&lt;alt-title&gt;Br J Nutr&lt;/alt-title&gt;&lt;/titles&gt;&lt;alt-periodical&gt;&lt;full-title&gt;Br J Nutr&lt;/full-title&gt;&lt;/alt-periodical&gt;&lt;pages&gt;1277-83&lt;/pages&gt;&lt;volume&gt;105&lt;/volume&gt;&lt;number&gt;8&lt;/number&gt;&lt;edition&gt;2011/01/25&lt;/edition&gt;&lt;keywords&gt;&lt;keyword&gt;Biological Markers&lt;/keyword&gt;&lt;keyword&gt;Biomedical Research/trends&lt;/keyword&gt;&lt;keyword&gt;Diet&lt;/keyword&gt;&lt;keyword&gt;Great Britain&lt;/keyword&gt;&lt;keyword&gt;Health Status&lt;/keyword&gt;&lt;keyword&gt;Humans&lt;/keyword&gt;&lt;keyword&gt;Metabolomics/*methods&lt;/keyword&gt;&lt;keyword&gt;Nutritional Sciences/*trends&lt;/keyword&gt;&lt;keyword&gt;Nutritional Status&lt;/keyword&gt;&lt;keyword&gt;Public Health/trends&lt;/keyword&gt;&lt;/keywords&gt;&lt;dates&gt;&lt;year&gt;2011&lt;/year&gt;&lt;pub-dates&gt;&lt;date&gt;Apr&lt;/date&gt;&lt;/pub-dates&gt;&lt;/dates&gt;&lt;isbn&gt;1475-2662 (Electronic)&amp;#xD;0007-1145 (Linking)&lt;/isbn&gt;&lt;accession-num&gt;21255470&lt;/accession-num&gt;&lt;work-type&gt;Congresses&lt;/work-type&gt;&lt;urls&gt;&lt;related-urls&gt;&lt;url&gt;http://www.ncbi.nlm.nih.gov/pubmed/21255470&lt;/url&gt;&lt;/related-urls&gt;&lt;/urls&gt;&lt;electronic-resource-num&gt;10.1017/S0007114510004812&lt;/electronic-resource-num&gt;&lt;language&gt;eng&lt;/language&gt;&lt;/record&gt;&lt;/Cite&gt;&lt;/EndNote&gt;</w:instrText>
      </w:r>
      <w:r w:rsidR="008E42E0" w:rsidRPr="00FA1245">
        <w:rPr>
          <w:color w:val="000000" w:themeColor="text1"/>
        </w:rPr>
        <w:fldChar w:fldCharType="separate"/>
      </w:r>
      <w:r w:rsidR="00712D70" w:rsidRPr="00FA1245">
        <w:rPr>
          <w:noProof/>
          <w:color w:val="000000" w:themeColor="text1"/>
          <w:vertAlign w:val="superscript"/>
        </w:rPr>
        <w:t>(26)</w:t>
      </w:r>
      <w:r w:rsidR="008E42E0" w:rsidRPr="00FA1245">
        <w:rPr>
          <w:color w:val="000000" w:themeColor="text1"/>
        </w:rPr>
        <w:fldChar w:fldCharType="end"/>
      </w:r>
      <w:r w:rsidR="004733E0" w:rsidRPr="00FA1245">
        <w:rPr>
          <w:color w:val="000000" w:themeColor="text1"/>
        </w:rPr>
        <w:t xml:space="preserve"> </w:t>
      </w:r>
      <w:r w:rsidR="006D3AA9" w:rsidRPr="00FA1245">
        <w:rPr>
          <w:color w:val="000000" w:themeColor="text1"/>
        </w:rPr>
        <w:t>and</w:t>
      </w:r>
      <w:r w:rsidR="00622E0B" w:rsidRPr="00FA1245">
        <w:rPr>
          <w:color w:val="000000" w:themeColor="text1"/>
        </w:rPr>
        <w:t xml:space="preserve"> </w:t>
      </w:r>
      <w:r w:rsidR="008C026B" w:rsidRPr="00FA1245">
        <w:rPr>
          <w:color w:val="000000" w:themeColor="text1"/>
        </w:rPr>
        <w:t xml:space="preserve">single nutrients on metabolism </w:t>
      </w:r>
      <w:r w:rsidR="008E42E0" w:rsidRPr="00FA1245">
        <w:rPr>
          <w:color w:val="000000" w:themeColor="text1"/>
        </w:rPr>
        <w:fldChar w:fldCharType="begin"/>
      </w:r>
      <w:r w:rsidR="00712D70" w:rsidRPr="00FA1245">
        <w:rPr>
          <w:color w:val="000000" w:themeColor="text1"/>
        </w:rPr>
        <w:instrText xml:space="preserve"> ADDIN EN.CITE &lt;EndNote&gt;&lt;Cite&gt;&lt;Author&gt;Wong&lt;/Author&gt;&lt;Year&gt;2012&lt;/Year&gt;&lt;RecNum&gt;4786&lt;/RecNum&gt;&lt;DisplayText&gt;&lt;style face="superscript"&gt;(27)&lt;/style&gt;&lt;/DisplayText&gt;&lt;record&gt;&lt;rec-number&gt;4786&lt;/rec-number&gt;&lt;foreign-keys&gt;&lt;key app="EN" db-id="2edvxess8tpetoe0dwavxvftt5patp9t9xsp" timestamp="1465825169"&gt;4786&lt;/key&gt;&lt;/foreign-keys&gt;&lt;ref-type name="Journal Article"&gt;17&lt;/ref-type&gt;&lt;contributors&gt;&lt;authors&gt;&lt;author&gt;Wong, M.&lt;/author&gt;&lt;author&gt;Lodge, J. K.&lt;/author&gt;&lt;/authors&gt;&lt;/contributors&gt;&lt;auth-address&gt;School of Life Sciences, Northumbria University, Ellison Building, Newcastle-Upon-Tyne, Tyne &amp;amp; Wear, NE1 8ST, UK. john.lodge@northumbria.ac.uk.&lt;/auth-address&gt;&lt;titles&gt;&lt;title&gt;A metabolomic investigation of the effects of vitamin E supplementation in humans&lt;/title&gt;&lt;secondary-title&gt;Nutr Metab (Lond)&lt;/secondary-title&gt;&lt;alt-title&gt;Nutrition &amp;amp; metabolism&lt;/alt-title&gt;&lt;/titles&gt;&lt;periodical&gt;&lt;full-title&gt;Nutr Metab (Lond)&lt;/full-title&gt;&lt;abbr-1&gt;Nutrition &amp;amp; metabolism&lt;/abbr-1&gt;&lt;/periodical&gt;&lt;alt-periodical&gt;&lt;full-title&gt;Nutr Metab (Lond)&lt;/full-title&gt;&lt;abbr-1&gt;Nutrition &amp;amp; metabolism&lt;/abbr-1&gt;&lt;/alt-periodical&gt;&lt;pages&gt;110&lt;/pages&gt;&lt;volume&gt;9&lt;/volume&gt;&lt;number&gt;1&lt;/number&gt;&lt;dates&gt;&lt;year&gt;2012&lt;/year&gt;&lt;/dates&gt;&lt;isbn&gt;1743-7075 (Electronic)&amp;#xD;1743-7075 (Linking)&lt;/isbn&gt;&lt;accession-num&gt;23253157&lt;/accession-num&gt;&lt;urls&gt;&lt;related-urls&gt;&lt;url&gt;http://www.ncbi.nlm.nih.gov/pubmed/23253157&lt;/url&gt;&lt;/related-urls&gt;&lt;/urls&gt;&lt;custom2&gt;3541165&lt;/custom2&gt;&lt;electronic-resource-num&gt;10.1186/1743-7075-9-110&lt;/electronic-resource-num&gt;&lt;/record&gt;&lt;/Cite&gt;&lt;/EndNote&gt;</w:instrText>
      </w:r>
      <w:r w:rsidR="008E42E0" w:rsidRPr="00FA1245">
        <w:rPr>
          <w:color w:val="000000" w:themeColor="text1"/>
        </w:rPr>
        <w:fldChar w:fldCharType="separate"/>
      </w:r>
      <w:r w:rsidR="00712D70" w:rsidRPr="00FA1245">
        <w:rPr>
          <w:noProof/>
          <w:color w:val="000000" w:themeColor="text1"/>
          <w:vertAlign w:val="superscript"/>
        </w:rPr>
        <w:t>(27)</w:t>
      </w:r>
      <w:r w:rsidR="008E42E0" w:rsidRPr="00FA1245">
        <w:rPr>
          <w:color w:val="000000" w:themeColor="text1"/>
        </w:rPr>
        <w:fldChar w:fldCharType="end"/>
      </w:r>
      <w:r w:rsidR="004733E0" w:rsidRPr="00FA1245">
        <w:rPr>
          <w:color w:val="000000" w:themeColor="text1"/>
        </w:rPr>
        <w:t>.</w:t>
      </w:r>
      <w:r w:rsidR="008C026B" w:rsidRPr="00FA1245">
        <w:rPr>
          <w:color w:val="000000" w:themeColor="text1"/>
        </w:rPr>
        <w:t xml:space="preserve"> </w:t>
      </w:r>
      <w:r w:rsidR="004733E0" w:rsidRPr="00FA1245">
        <w:rPr>
          <w:color w:val="000000" w:themeColor="text1"/>
        </w:rPr>
        <w:t>M</w:t>
      </w:r>
      <w:r w:rsidR="008C026B" w:rsidRPr="00FA1245">
        <w:rPr>
          <w:color w:val="000000" w:themeColor="text1"/>
        </w:rPr>
        <w:t>ore recently</w:t>
      </w:r>
      <w:r w:rsidR="004733E0" w:rsidRPr="00FA1245">
        <w:rPr>
          <w:color w:val="000000" w:themeColor="text1"/>
        </w:rPr>
        <w:t>,</w:t>
      </w:r>
      <w:r w:rsidR="008C026B" w:rsidRPr="00FA1245">
        <w:rPr>
          <w:color w:val="000000" w:themeColor="text1"/>
        </w:rPr>
        <w:t xml:space="preserve"> biomarkers of nutrient intake, including that for specific fruits </w:t>
      </w:r>
      <w:r w:rsidR="008E42E0" w:rsidRPr="00FA1245">
        <w:rPr>
          <w:color w:val="000000" w:themeColor="text1"/>
        </w:rPr>
        <w:fldChar w:fldCharType="begin">
          <w:fldData xml:space="preserve">PEVuZE5vdGU+PENpdGU+PEF1dGhvcj5MbG95ZDwvQXV0aG9yPjxZZWFyPjIwMTE8L1llYXI+PFJl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</w:fldData>
        </w:fldChar>
      </w:r>
      <w:r w:rsidR="00712D70" w:rsidRPr="00FA1245">
        <w:rPr>
          <w:color w:val="000000" w:themeColor="text1"/>
        </w:rPr>
        <w:instrText xml:space="preserve"> ADDIN EN.CITE </w:instrText>
      </w:r>
      <w:r w:rsidR="00712D70" w:rsidRPr="00FA1245">
        <w:rPr>
          <w:color w:val="000000" w:themeColor="text1"/>
        </w:rPr>
        <w:fldChar w:fldCharType="begin">
          <w:fldData xml:space="preserve">PEVuZE5vdGU+PENpdGU+PEF1dGhvcj5MbG95ZDwvQXV0aG9yPjxZZWFyPjIwMTE8L1llYXI+PFJl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</w:fldData>
        </w:fldChar>
      </w:r>
      <w:r w:rsidR="00712D70" w:rsidRPr="00FA1245">
        <w:rPr>
          <w:color w:val="000000" w:themeColor="text1"/>
        </w:rPr>
        <w:instrText xml:space="preserve"> ADDIN EN.CITE.DATA </w:instrText>
      </w:r>
      <w:r w:rsidR="00712D70" w:rsidRPr="00FA1245">
        <w:rPr>
          <w:color w:val="000000" w:themeColor="text1"/>
        </w:rPr>
      </w:r>
      <w:r w:rsidR="00712D70" w:rsidRPr="00FA1245">
        <w:rPr>
          <w:color w:val="000000" w:themeColor="text1"/>
        </w:rPr>
        <w:fldChar w:fldCharType="end"/>
      </w:r>
      <w:r w:rsidR="008E42E0" w:rsidRPr="00FA1245">
        <w:rPr>
          <w:color w:val="000000" w:themeColor="text1"/>
        </w:rPr>
      </w:r>
      <w:r w:rsidR="008E42E0" w:rsidRPr="00FA1245">
        <w:rPr>
          <w:color w:val="000000" w:themeColor="text1"/>
        </w:rPr>
        <w:fldChar w:fldCharType="separate"/>
      </w:r>
      <w:r w:rsidR="00712D70" w:rsidRPr="00FA1245">
        <w:rPr>
          <w:noProof/>
          <w:color w:val="000000" w:themeColor="text1"/>
          <w:vertAlign w:val="superscript"/>
        </w:rPr>
        <w:t>(28)</w:t>
      </w:r>
      <w:r w:rsidR="008E42E0" w:rsidRPr="00FA1245">
        <w:rPr>
          <w:color w:val="000000" w:themeColor="text1"/>
        </w:rPr>
        <w:fldChar w:fldCharType="end"/>
      </w:r>
      <w:r w:rsidR="005D3C97" w:rsidRPr="00FA1245">
        <w:rPr>
          <w:color w:val="000000" w:themeColor="text1"/>
        </w:rPr>
        <w:t xml:space="preserve"> </w:t>
      </w:r>
      <w:r w:rsidR="008C026B" w:rsidRPr="00FA1245">
        <w:rPr>
          <w:color w:val="000000" w:themeColor="text1"/>
        </w:rPr>
        <w:t xml:space="preserve">and </w:t>
      </w:r>
      <w:r w:rsidR="00DD418A" w:rsidRPr="00FA1245">
        <w:rPr>
          <w:color w:val="000000" w:themeColor="text1"/>
        </w:rPr>
        <w:t xml:space="preserve">even </w:t>
      </w:r>
      <w:r w:rsidR="008C026B" w:rsidRPr="00FA1245">
        <w:rPr>
          <w:color w:val="000000" w:themeColor="text1"/>
        </w:rPr>
        <w:t xml:space="preserve">carbohydrate </w:t>
      </w:r>
      <w:r w:rsidR="008E42E0" w:rsidRPr="00FA1245">
        <w:rPr>
          <w:color w:val="000000" w:themeColor="text1"/>
        </w:rPr>
        <w:fldChar w:fldCharType="begin"/>
      </w:r>
      <w:r w:rsidR="00712D70" w:rsidRPr="00FA1245">
        <w:rPr>
          <w:color w:val="000000" w:themeColor="text1"/>
        </w:rPr>
        <w:instrText xml:space="preserve"> ADDIN EN.CITE &lt;EndNote&gt;&lt;Cite&gt;&lt;Author&gt;Beckmann&lt;/Author&gt;&lt;Year&gt;2016&lt;/Year&gt;&lt;RecNum&gt;4806&lt;/RecNum&gt;&lt;DisplayText&gt;&lt;style face="superscript"&gt;(29)&lt;/style&gt;&lt;/DisplayText&gt;&lt;record&gt;&lt;rec-number&gt;4806&lt;/rec-number&gt;&lt;foreign-keys&gt;&lt;key app="EN" db-id="2edvxess8tpetoe0dwavxvftt5patp9t9xsp" timestamp="1465825327"&gt;4806&lt;/key&gt;&lt;/foreign-keys&gt;&lt;ref-type name="Journal Article"&gt;17&lt;/ref-type&gt;&lt;contributors&gt;&lt;authors&gt;&lt;author&gt;Beckmann, M.&lt;/author&gt;&lt;author&gt;Joosen, A. M.&lt;/author&gt;&lt;author&gt;Clarke, M. M.&lt;/author&gt;&lt;author&gt;Mugridge, O.&lt;/author&gt;&lt;author&gt;Frost, G.&lt;/author&gt;&lt;author&gt;Engel, B.&lt;/author&gt;&lt;author&gt;Taillart, K.&lt;/author&gt;&lt;author&gt;Lloyd, A. J.&lt;/author&gt;&lt;author&gt;Draper, J.&lt;/author&gt;&lt;author&gt;Lodge, J. K.&lt;/author&gt;&lt;/authors&gt;&lt;/contributors&gt;&lt;auth-address&gt;Institute of Biological, Environmental and Rural Sciences, Aberystwyth University, Aberystwyth, Ceredigion, UK.&amp;#xD;Cranfield Health, Cranfield University, Bedfordshire, UK.&amp;#xD;MRC-Human Nutrition Research, Cambridge, UK.&amp;#xD;Department of Medicine, Imperial College, London, UK.&amp;#xD;Department of Nutrition and Metabolism, Faculty of Health and Medical Sciences, University of Surrey, Guildford, UK.&amp;#xD;Department of Applied Sciences, Faculty of Health and Life Sciences, Northumbria University, Newcastle upon Tyne, UK.&lt;/auth-address&gt;&lt;titles&gt;&lt;title&gt;Changes in the human plasma and urinary metabolome associated with acute dietary exposure to sucrose and the identification of potential biomarkers of sucrose intake&lt;/title&gt;&lt;secondary-title&gt;Mol Nutr Food Res&lt;/secondary-title&gt;&lt;alt-title&gt;Molecular nutrition &amp;amp; food research&lt;/alt-title&gt;&lt;/titles&gt;&lt;periodical&gt;&lt;full-title&gt;Mol Nutr Food Res&lt;/full-title&gt;&lt;/periodical&gt;&lt;pages&gt;444-57&lt;/pages&gt;&lt;volume&gt;60&lt;/volume&gt;&lt;number&gt;2&lt;/number&gt;&lt;dates&gt;&lt;year&gt;2016&lt;/year&gt;&lt;pub-dates&gt;&lt;date&gt;Feb&lt;/date&gt;&lt;/pub-dates&gt;&lt;/dates&gt;&lt;isbn&gt;1613-4133 (Electronic)&amp;#xD;1613-4125 (Linking)&lt;/isbn&gt;&lt;accession-num&gt;26372606&lt;/accession-num&gt;&lt;urls&gt;&lt;related-urls&gt;&lt;url&gt;http://www.ncbi.nlm.nih.gov/pubmed/26372606&lt;/url&gt;&lt;/related-urls&gt;&lt;/urls&gt;&lt;electronic-resource-num&gt;10.1002/mnfr.201500495&lt;/electronic-resource-num&gt;&lt;/record&gt;&lt;/Cite&gt;&lt;/EndNote&gt;</w:instrText>
      </w:r>
      <w:r w:rsidR="008E42E0" w:rsidRPr="00FA1245">
        <w:rPr>
          <w:color w:val="000000" w:themeColor="text1"/>
        </w:rPr>
        <w:fldChar w:fldCharType="separate"/>
      </w:r>
      <w:r w:rsidR="00712D70" w:rsidRPr="00FA1245">
        <w:rPr>
          <w:noProof/>
          <w:color w:val="000000" w:themeColor="text1"/>
          <w:vertAlign w:val="superscript"/>
        </w:rPr>
        <w:t>(29)</w:t>
      </w:r>
      <w:r w:rsidR="008E42E0" w:rsidRPr="00FA1245">
        <w:rPr>
          <w:color w:val="000000" w:themeColor="text1"/>
        </w:rPr>
        <w:fldChar w:fldCharType="end"/>
      </w:r>
      <w:r w:rsidR="004733E0" w:rsidRPr="00FA1245">
        <w:rPr>
          <w:color w:val="000000" w:themeColor="text1"/>
        </w:rPr>
        <w:t>, were identified in metabolomics studies</w:t>
      </w:r>
      <w:r w:rsidR="008C026B" w:rsidRPr="00FA1245">
        <w:rPr>
          <w:color w:val="000000" w:themeColor="text1"/>
        </w:rPr>
        <w:t>.</w:t>
      </w:r>
      <w:r w:rsidR="00563279" w:rsidRPr="00FA1245">
        <w:rPr>
          <w:color w:val="000000" w:themeColor="text1"/>
        </w:rPr>
        <w:t xml:space="preserve"> As a more global approach</w:t>
      </w:r>
      <w:r w:rsidR="00EF672E" w:rsidRPr="00FA1245">
        <w:rPr>
          <w:color w:val="000000" w:themeColor="text1"/>
        </w:rPr>
        <w:t>,</w:t>
      </w:r>
      <w:r w:rsidR="00563279" w:rsidRPr="00FA1245">
        <w:rPr>
          <w:color w:val="000000" w:themeColor="text1"/>
        </w:rPr>
        <w:t xml:space="preserve"> metabolomics offers the potential to investigate the relative appearance of </w:t>
      </w:r>
      <w:r w:rsidR="008D694C" w:rsidRPr="00FA1245">
        <w:rPr>
          <w:color w:val="000000" w:themeColor="text1"/>
        </w:rPr>
        <w:t>a variety of</w:t>
      </w:r>
      <w:r w:rsidR="00563279" w:rsidRPr="00FA1245">
        <w:rPr>
          <w:color w:val="000000" w:themeColor="text1"/>
        </w:rPr>
        <w:t xml:space="preserve"> species in </w:t>
      </w:r>
      <w:r w:rsidR="00622C01" w:rsidRPr="00FA1245">
        <w:rPr>
          <w:color w:val="000000" w:themeColor="text1"/>
        </w:rPr>
        <w:t>biological fluids</w:t>
      </w:r>
      <w:r w:rsidR="00563279" w:rsidRPr="00FA1245">
        <w:rPr>
          <w:color w:val="000000" w:themeColor="text1"/>
        </w:rPr>
        <w:t xml:space="preserve"> following ingestion of </w:t>
      </w:r>
      <w:r w:rsidR="00EF672E" w:rsidRPr="00FA1245">
        <w:rPr>
          <w:color w:val="000000" w:themeColor="text1"/>
        </w:rPr>
        <w:t>an amount of</w:t>
      </w:r>
      <w:r w:rsidR="00563279" w:rsidRPr="00FA1245">
        <w:rPr>
          <w:color w:val="000000" w:themeColor="text1"/>
        </w:rPr>
        <w:t xml:space="preserve"> blueberr</w:t>
      </w:r>
      <w:r w:rsidR="004733E0" w:rsidRPr="00FA1245">
        <w:rPr>
          <w:color w:val="000000" w:themeColor="text1"/>
        </w:rPr>
        <w:t>ies</w:t>
      </w:r>
      <w:r w:rsidR="00563279" w:rsidRPr="00FA1245">
        <w:rPr>
          <w:color w:val="000000" w:themeColor="text1"/>
        </w:rPr>
        <w:t xml:space="preserve">, </w:t>
      </w:r>
      <w:r w:rsidR="008D694C" w:rsidRPr="00FA1245">
        <w:rPr>
          <w:color w:val="000000" w:themeColor="text1"/>
        </w:rPr>
        <w:t>including metabolites that have known bioactive properties, those with unknown function, and even metabolites that have not yet been fully characterised. T</w:t>
      </w:r>
      <w:r w:rsidR="00563279" w:rsidRPr="00FA1245">
        <w:rPr>
          <w:color w:val="000000" w:themeColor="text1"/>
        </w:rPr>
        <w:t>argeted approaches, although very specific</w:t>
      </w:r>
      <w:r w:rsidR="00AE329E" w:rsidRPr="00FA1245">
        <w:rPr>
          <w:color w:val="000000" w:themeColor="text1"/>
        </w:rPr>
        <w:t xml:space="preserve">, </w:t>
      </w:r>
      <w:r w:rsidR="00563279" w:rsidRPr="00FA1245">
        <w:rPr>
          <w:color w:val="000000" w:themeColor="text1"/>
        </w:rPr>
        <w:t xml:space="preserve">are limited to </w:t>
      </w:r>
      <w:r w:rsidR="00622E0B" w:rsidRPr="00FA1245">
        <w:rPr>
          <w:color w:val="000000" w:themeColor="text1"/>
        </w:rPr>
        <w:t xml:space="preserve">relatively </w:t>
      </w:r>
      <w:r w:rsidR="00FB5A65" w:rsidRPr="00FA1245">
        <w:rPr>
          <w:color w:val="000000" w:themeColor="text1"/>
        </w:rPr>
        <w:t xml:space="preserve">few </w:t>
      </w:r>
      <w:r w:rsidR="002A2D48" w:rsidRPr="00FA1245">
        <w:rPr>
          <w:color w:val="000000" w:themeColor="text1"/>
        </w:rPr>
        <w:t xml:space="preserve">preselected </w:t>
      </w:r>
      <w:r w:rsidR="00563279" w:rsidRPr="00FA1245">
        <w:rPr>
          <w:color w:val="000000" w:themeColor="text1"/>
        </w:rPr>
        <w:t>species</w:t>
      </w:r>
      <w:r w:rsidR="008D694C" w:rsidRPr="00FA1245">
        <w:rPr>
          <w:color w:val="000000" w:themeColor="text1"/>
        </w:rPr>
        <w:t xml:space="preserve"> and are usually more hypothesis testing</w:t>
      </w:r>
      <w:r w:rsidR="00563279" w:rsidRPr="00FA1245">
        <w:rPr>
          <w:color w:val="000000" w:themeColor="text1"/>
        </w:rPr>
        <w:t>. For this reason</w:t>
      </w:r>
      <w:r w:rsidR="00F60BE8" w:rsidRPr="00FA1245">
        <w:rPr>
          <w:color w:val="000000" w:themeColor="text1"/>
        </w:rPr>
        <w:t>,</w:t>
      </w:r>
      <w:r w:rsidR="00563279" w:rsidRPr="00FA1245">
        <w:rPr>
          <w:color w:val="000000" w:themeColor="text1"/>
        </w:rPr>
        <w:t xml:space="preserve"> </w:t>
      </w:r>
      <w:r w:rsidR="00153477" w:rsidRPr="00FA1245">
        <w:rPr>
          <w:color w:val="000000" w:themeColor="text1"/>
        </w:rPr>
        <w:t>the aim of the current study was</w:t>
      </w:r>
      <w:r w:rsidR="00563279" w:rsidRPr="00FA1245">
        <w:rPr>
          <w:color w:val="000000" w:themeColor="text1"/>
        </w:rPr>
        <w:t xml:space="preserve"> to use a non-targeted </w:t>
      </w:r>
      <w:r w:rsidR="00153477" w:rsidRPr="00FA1245">
        <w:rPr>
          <w:color w:val="000000" w:themeColor="text1"/>
        </w:rPr>
        <w:t xml:space="preserve">metabolite profiling </w:t>
      </w:r>
      <w:r w:rsidR="00563279" w:rsidRPr="00FA1245">
        <w:rPr>
          <w:color w:val="000000" w:themeColor="text1"/>
        </w:rPr>
        <w:t>approach to investigate</w:t>
      </w:r>
      <w:r w:rsidR="00A273E6" w:rsidRPr="00FA1245">
        <w:rPr>
          <w:color w:val="000000" w:themeColor="text1"/>
        </w:rPr>
        <w:t xml:space="preserve"> the</w:t>
      </w:r>
      <w:r w:rsidR="00572880" w:rsidRPr="00FA1245">
        <w:rPr>
          <w:color w:val="000000" w:themeColor="text1"/>
        </w:rPr>
        <w:t xml:space="preserve"> difference in the class of blueberry metabolites that</w:t>
      </w:r>
      <w:r w:rsidR="00563279" w:rsidRPr="00FA1245">
        <w:rPr>
          <w:color w:val="000000" w:themeColor="text1"/>
        </w:rPr>
        <w:t xml:space="preserve"> </w:t>
      </w:r>
      <w:r w:rsidR="00572880" w:rsidRPr="00FA1245">
        <w:rPr>
          <w:color w:val="000000" w:themeColor="text1"/>
        </w:rPr>
        <w:t>appear</w:t>
      </w:r>
      <w:r w:rsidR="00563279" w:rsidRPr="00FA1245">
        <w:rPr>
          <w:color w:val="000000" w:themeColor="text1"/>
        </w:rPr>
        <w:t xml:space="preserve"> </w:t>
      </w:r>
      <w:r w:rsidR="00153477" w:rsidRPr="00FA1245">
        <w:rPr>
          <w:color w:val="000000" w:themeColor="text1"/>
        </w:rPr>
        <w:t>in plasm</w:t>
      </w:r>
      <w:r w:rsidR="0028638F" w:rsidRPr="00FA1245">
        <w:rPr>
          <w:color w:val="000000" w:themeColor="text1"/>
        </w:rPr>
        <w:t>a</w:t>
      </w:r>
      <w:r w:rsidR="00153477" w:rsidRPr="00FA1245">
        <w:rPr>
          <w:color w:val="000000" w:themeColor="text1"/>
        </w:rPr>
        <w:t xml:space="preserve"> and urine samples </w:t>
      </w:r>
      <w:r w:rsidR="00BD6694" w:rsidRPr="00FA1245">
        <w:rPr>
          <w:color w:val="000000" w:themeColor="text1"/>
        </w:rPr>
        <w:t>at a single time point (</w:t>
      </w:r>
      <w:r w:rsidR="00153477" w:rsidRPr="00FA1245">
        <w:rPr>
          <w:color w:val="000000" w:themeColor="text1"/>
        </w:rPr>
        <w:t>2 h</w:t>
      </w:r>
      <w:r w:rsidR="00BD6694" w:rsidRPr="00FA1245">
        <w:rPr>
          <w:color w:val="000000" w:themeColor="text1"/>
        </w:rPr>
        <w:t>)</w:t>
      </w:r>
      <w:r w:rsidR="00153477" w:rsidRPr="00FA1245">
        <w:rPr>
          <w:color w:val="000000" w:themeColor="text1"/>
        </w:rPr>
        <w:t xml:space="preserve"> </w:t>
      </w:r>
      <w:r w:rsidR="00563279" w:rsidRPr="00FA1245">
        <w:rPr>
          <w:color w:val="000000" w:themeColor="text1"/>
        </w:rPr>
        <w:t xml:space="preserve">following the ingestion of </w:t>
      </w:r>
      <w:r w:rsidR="00572880" w:rsidRPr="00FA1245">
        <w:rPr>
          <w:color w:val="000000" w:themeColor="text1"/>
        </w:rPr>
        <w:t>either whole blueberries</w:t>
      </w:r>
      <w:r w:rsidR="000273F1" w:rsidRPr="00FA1245">
        <w:rPr>
          <w:color w:val="000000" w:themeColor="text1"/>
        </w:rPr>
        <w:t>,</w:t>
      </w:r>
      <w:r w:rsidR="00572880" w:rsidRPr="00FA1245">
        <w:rPr>
          <w:color w:val="000000" w:themeColor="text1"/>
        </w:rPr>
        <w:t xml:space="preserve"> or blueberries that have been juiced. </w:t>
      </w:r>
      <w:r w:rsidR="00153477" w:rsidRPr="00FA1245">
        <w:rPr>
          <w:i/>
          <w:color w:val="000000" w:themeColor="text1"/>
        </w:rPr>
        <w:t xml:space="preserve"> </w:t>
      </w:r>
    </w:p>
    <w:p w14:paraId="147A29A1" w14:textId="77777777" w:rsidR="003A7EB7" w:rsidRPr="00FA1245" w:rsidRDefault="003A7EB7" w:rsidP="00B71F5E">
      <w:pPr>
        <w:spacing w:line="360" w:lineRule="auto"/>
        <w:jc w:val="both"/>
        <w:rPr>
          <w:color w:val="000000" w:themeColor="text1"/>
        </w:rPr>
      </w:pPr>
      <w:r w:rsidRPr="00FA1245">
        <w:rPr>
          <w:color w:val="000000" w:themeColor="text1"/>
        </w:rPr>
        <w:br w:type="page"/>
      </w:r>
    </w:p>
    <w:p w14:paraId="2D9BC029" w14:textId="51665401" w:rsidR="003A7EB7" w:rsidRPr="00FA1245" w:rsidRDefault="00FD2B69" w:rsidP="00640615">
      <w:pPr>
        <w:spacing w:line="360" w:lineRule="auto"/>
        <w:jc w:val="both"/>
        <w:outlineLvl w:val="0"/>
        <w:rPr>
          <w:b/>
          <w:color w:val="000000" w:themeColor="text1"/>
        </w:rPr>
      </w:pPr>
      <w:r w:rsidRPr="00FA1245">
        <w:rPr>
          <w:b/>
          <w:color w:val="000000" w:themeColor="text1"/>
        </w:rPr>
        <w:lastRenderedPageBreak/>
        <w:t>Experimental methods</w:t>
      </w:r>
    </w:p>
    <w:p w14:paraId="4B27A0FD" w14:textId="77777777" w:rsidR="00CC32C7" w:rsidRPr="00FA1245" w:rsidRDefault="00CC32C7" w:rsidP="00B71F5E">
      <w:pPr>
        <w:spacing w:line="360" w:lineRule="auto"/>
        <w:jc w:val="both"/>
        <w:rPr>
          <w:color w:val="000000" w:themeColor="text1"/>
        </w:rPr>
      </w:pPr>
    </w:p>
    <w:p w14:paraId="4A57D750" w14:textId="77777777" w:rsidR="00CC32C7" w:rsidRPr="00FA1245" w:rsidRDefault="00CC32C7" w:rsidP="00640615">
      <w:pPr>
        <w:spacing w:line="360" w:lineRule="auto"/>
        <w:jc w:val="both"/>
        <w:outlineLvl w:val="0"/>
        <w:rPr>
          <w:b/>
          <w:color w:val="000000" w:themeColor="text1"/>
        </w:rPr>
      </w:pPr>
      <w:r w:rsidRPr="00FA1245">
        <w:rPr>
          <w:b/>
          <w:color w:val="000000" w:themeColor="text1"/>
        </w:rPr>
        <w:t>Study design and protocol</w:t>
      </w:r>
    </w:p>
    <w:p w14:paraId="26EBE3E4" w14:textId="77777777" w:rsidR="00D45A03" w:rsidRPr="00FA1245" w:rsidRDefault="009838FC" w:rsidP="00B71F5E">
      <w:pPr>
        <w:spacing w:line="360" w:lineRule="auto"/>
        <w:jc w:val="both"/>
        <w:rPr>
          <w:color w:val="000000" w:themeColor="text1"/>
        </w:rPr>
      </w:pPr>
      <w:r w:rsidRPr="00FA1245">
        <w:rPr>
          <w:color w:val="000000" w:themeColor="text1"/>
        </w:rPr>
        <w:t xml:space="preserve">This was a randomised </w:t>
      </w:r>
      <w:r w:rsidR="00A51561" w:rsidRPr="00FA1245">
        <w:rPr>
          <w:color w:val="000000" w:themeColor="text1"/>
        </w:rPr>
        <w:t>acute tw</w:t>
      </w:r>
      <w:r w:rsidR="00D45A03" w:rsidRPr="00FA1245">
        <w:rPr>
          <w:color w:val="000000" w:themeColor="text1"/>
        </w:rPr>
        <w:t>o</w:t>
      </w:r>
      <w:r w:rsidR="00A51561" w:rsidRPr="00FA1245">
        <w:rPr>
          <w:color w:val="000000" w:themeColor="text1"/>
        </w:rPr>
        <w:t xml:space="preserve">-way </w:t>
      </w:r>
      <w:r w:rsidRPr="00FA1245">
        <w:rPr>
          <w:color w:val="000000" w:themeColor="text1"/>
        </w:rPr>
        <w:t xml:space="preserve">cross-over study </w:t>
      </w:r>
      <w:r w:rsidR="007976D5" w:rsidRPr="00FA1245">
        <w:rPr>
          <w:color w:val="000000" w:themeColor="text1"/>
        </w:rPr>
        <w:t xml:space="preserve">to compare </w:t>
      </w:r>
      <w:r w:rsidRPr="00FA1245">
        <w:rPr>
          <w:color w:val="000000" w:themeColor="text1"/>
        </w:rPr>
        <w:t>the</w:t>
      </w:r>
      <w:r w:rsidR="007976D5" w:rsidRPr="00FA1245">
        <w:rPr>
          <w:color w:val="000000" w:themeColor="text1"/>
        </w:rPr>
        <w:t xml:space="preserve"> relative</w:t>
      </w:r>
      <w:r w:rsidRPr="00FA1245">
        <w:rPr>
          <w:color w:val="000000" w:themeColor="text1"/>
        </w:rPr>
        <w:t xml:space="preserve"> bioavailability </w:t>
      </w:r>
      <w:r w:rsidR="007976D5" w:rsidRPr="00FA1245">
        <w:rPr>
          <w:color w:val="000000" w:themeColor="text1"/>
        </w:rPr>
        <w:t xml:space="preserve">between consuming </w:t>
      </w:r>
      <w:r w:rsidR="004141FF" w:rsidRPr="00FA1245">
        <w:rPr>
          <w:color w:val="000000" w:themeColor="text1"/>
        </w:rPr>
        <w:t>juiced blueberries</w:t>
      </w:r>
      <w:r w:rsidRPr="00FA1245">
        <w:rPr>
          <w:color w:val="000000" w:themeColor="text1"/>
        </w:rPr>
        <w:t xml:space="preserve"> </w:t>
      </w:r>
      <w:r w:rsidR="004141FF" w:rsidRPr="00FA1245">
        <w:rPr>
          <w:color w:val="000000" w:themeColor="text1"/>
        </w:rPr>
        <w:t>versus</w:t>
      </w:r>
      <w:r w:rsidRPr="00FA1245">
        <w:rPr>
          <w:color w:val="000000" w:themeColor="text1"/>
        </w:rPr>
        <w:t xml:space="preserve"> </w:t>
      </w:r>
      <w:r w:rsidR="007976D5" w:rsidRPr="00FA1245">
        <w:rPr>
          <w:color w:val="000000" w:themeColor="text1"/>
        </w:rPr>
        <w:t xml:space="preserve">whole </w:t>
      </w:r>
      <w:r w:rsidRPr="00FA1245">
        <w:rPr>
          <w:color w:val="000000" w:themeColor="text1"/>
        </w:rPr>
        <w:t>blueber</w:t>
      </w:r>
      <w:r w:rsidR="0078159D" w:rsidRPr="00FA1245">
        <w:rPr>
          <w:color w:val="000000" w:themeColor="text1"/>
        </w:rPr>
        <w:t>rie</w:t>
      </w:r>
      <w:r w:rsidR="007976D5" w:rsidRPr="00FA1245">
        <w:rPr>
          <w:color w:val="000000" w:themeColor="text1"/>
        </w:rPr>
        <w:t>s i</w:t>
      </w:r>
      <w:r w:rsidRPr="00FA1245">
        <w:rPr>
          <w:color w:val="000000" w:themeColor="text1"/>
        </w:rPr>
        <w:t xml:space="preserve">n </w:t>
      </w:r>
      <w:r w:rsidR="007976D5" w:rsidRPr="00FA1245">
        <w:rPr>
          <w:color w:val="000000" w:themeColor="text1"/>
        </w:rPr>
        <w:t xml:space="preserve">humans. </w:t>
      </w:r>
    </w:p>
    <w:p w14:paraId="429274C6" w14:textId="77777777" w:rsidR="004141FF" w:rsidRPr="00FA1245" w:rsidRDefault="004141FF" w:rsidP="00B71F5E">
      <w:pPr>
        <w:spacing w:line="360" w:lineRule="auto"/>
        <w:jc w:val="both"/>
        <w:rPr>
          <w:color w:val="000000" w:themeColor="text1"/>
        </w:rPr>
      </w:pPr>
    </w:p>
    <w:p w14:paraId="0796ACB2" w14:textId="5140C488" w:rsidR="0078159D" w:rsidRPr="00FA1245" w:rsidRDefault="0078159D" w:rsidP="00B71F5E">
      <w:pPr>
        <w:spacing w:line="360" w:lineRule="auto"/>
        <w:jc w:val="both"/>
        <w:rPr>
          <w:color w:val="000000" w:themeColor="text1"/>
        </w:rPr>
      </w:pPr>
      <w:r w:rsidRPr="00FA1245">
        <w:rPr>
          <w:color w:val="000000" w:themeColor="text1"/>
        </w:rPr>
        <w:t xml:space="preserve">Following recruitment, participants were randomised into their treatment arms </w:t>
      </w:r>
      <w:r w:rsidR="004141FF" w:rsidRPr="00FA1245">
        <w:rPr>
          <w:color w:val="000000" w:themeColor="text1"/>
        </w:rPr>
        <w:t>to</w:t>
      </w:r>
      <w:r w:rsidRPr="00FA1245">
        <w:rPr>
          <w:color w:val="000000" w:themeColor="text1"/>
        </w:rPr>
        <w:t xml:space="preserve"> receive either </w:t>
      </w:r>
      <w:r w:rsidR="004141FF" w:rsidRPr="00FA1245">
        <w:rPr>
          <w:color w:val="000000" w:themeColor="text1"/>
        </w:rPr>
        <w:t>whole</w:t>
      </w:r>
      <w:r w:rsidRPr="00FA1245">
        <w:rPr>
          <w:color w:val="000000" w:themeColor="text1"/>
        </w:rPr>
        <w:t xml:space="preserve"> or </w:t>
      </w:r>
      <w:r w:rsidR="004141FF" w:rsidRPr="00FA1245">
        <w:rPr>
          <w:color w:val="000000" w:themeColor="text1"/>
        </w:rPr>
        <w:t>juiced</w:t>
      </w:r>
      <w:r w:rsidRPr="00FA1245">
        <w:rPr>
          <w:color w:val="000000" w:themeColor="text1"/>
        </w:rPr>
        <w:t xml:space="preserve"> blueberries first, using </w:t>
      </w:r>
      <w:r w:rsidR="00BC297A" w:rsidRPr="00FA1245">
        <w:rPr>
          <w:color w:val="000000" w:themeColor="text1"/>
        </w:rPr>
        <w:t>a</w:t>
      </w:r>
      <w:r w:rsidRPr="00FA1245">
        <w:rPr>
          <w:color w:val="000000" w:themeColor="text1"/>
        </w:rPr>
        <w:t xml:space="preserve"> web-based tool </w:t>
      </w:r>
      <w:r w:rsidR="00BC297A" w:rsidRPr="00FA1245">
        <w:rPr>
          <w:color w:val="000000" w:themeColor="text1"/>
        </w:rPr>
        <w:t>(</w:t>
      </w:r>
      <w:r w:rsidRPr="00FA1245">
        <w:rPr>
          <w:color w:val="000000" w:themeColor="text1"/>
        </w:rPr>
        <w:t>Randomisation.com</w:t>
      </w:r>
      <w:r w:rsidR="00BC297A" w:rsidRPr="00FA1245">
        <w:rPr>
          <w:color w:val="000000" w:themeColor="text1"/>
        </w:rPr>
        <w:t>)</w:t>
      </w:r>
      <w:r w:rsidRPr="00FA1245">
        <w:rPr>
          <w:color w:val="000000" w:themeColor="text1"/>
        </w:rPr>
        <w:t xml:space="preserve">. </w:t>
      </w:r>
      <w:r w:rsidR="00E60816" w:rsidRPr="00FA1245">
        <w:rPr>
          <w:color w:val="000000" w:themeColor="text1"/>
        </w:rPr>
        <w:t xml:space="preserve">Five subjects received the whole blueberry treatment first and four received the juiced berries.  </w:t>
      </w:r>
      <w:r w:rsidRPr="00FA1245">
        <w:rPr>
          <w:color w:val="000000" w:themeColor="text1"/>
        </w:rPr>
        <w:t xml:space="preserve">Participants were told to avoid consumption of all berries for a period of 5 days prior to study days as this may compromise the results of the study.  </w:t>
      </w:r>
    </w:p>
    <w:p w14:paraId="3A6BD732" w14:textId="77777777" w:rsidR="009838FC" w:rsidRPr="00FA1245" w:rsidRDefault="009838FC" w:rsidP="00B71F5E">
      <w:pPr>
        <w:spacing w:line="360" w:lineRule="auto"/>
        <w:jc w:val="both"/>
        <w:rPr>
          <w:color w:val="000000" w:themeColor="text1"/>
        </w:rPr>
      </w:pPr>
    </w:p>
    <w:p w14:paraId="5ABFAC5B" w14:textId="5775D8F7" w:rsidR="00FA7E3A" w:rsidRPr="00FA1245" w:rsidRDefault="0078159D" w:rsidP="00FA0827">
      <w:pPr>
        <w:spacing w:line="360" w:lineRule="auto"/>
        <w:jc w:val="both"/>
        <w:rPr>
          <w:color w:val="000000" w:themeColor="text1"/>
        </w:rPr>
      </w:pPr>
      <w:r w:rsidRPr="00FA1245">
        <w:rPr>
          <w:color w:val="000000" w:themeColor="text1"/>
        </w:rPr>
        <w:t xml:space="preserve">The day prior to the study day, </w:t>
      </w:r>
      <w:r w:rsidR="009838FC" w:rsidRPr="00FA1245">
        <w:rPr>
          <w:color w:val="000000" w:themeColor="text1"/>
        </w:rPr>
        <w:t xml:space="preserve">participants fasted overnight (no food after 8pm the previous evening, only water to be consumed) and did not consume any foods </w:t>
      </w:r>
      <w:r w:rsidRPr="00FA1245">
        <w:rPr>
          <w:color w:val="000000" w:themeColor="text1"/>
        </w:rPr>
        <w:t xml:space="preserve">or beverages </w:t>
      </w:r>
      <w:r w:rsidR="009838FC" w:rsidRPr="00FA1245">
        <w:rPr>
          <w:color w:val="000000" w:themeColor="text1"/>
        </w:rPr>
        <w:t>before testing on each occasion.</w:t>
      </w:r>
      <w:r w:rsidR="00622C01" w:rsidRPr="00FA1245">
        <w:rPr>
          <w:color w:val="000000" w:themeColor="text1"/>
        </w:rPr>
        <w:t xml:space="preserve"> </w:t>
      </w:r>
      <w:r w:rsidRPr="00FA1245">
        <w:rPr>
          <w:color w:val="000000" w:themeColor="text1"/>
        </w:rPr>
        <w:t xml:space="preserve">The participants visited the clinical nutrition unit according to </w:t>
      </w:r>
      <w:r w:rsidR="004141FF" w:rsidRPr="00FA1245">
        <w:rPr>
          <w:color w:val="000000" w:themeColor="text1"/>
        </w:rPr>
        <w:t>a</w:t>
      </w:r>
      <w:r w:rsidRPr="00FA1245">
        <w:rPr>
          <w:color w:val="000000" w:themeColor="text1"/>
        </w:rPr>
        <w:t xml:space="preserve"> scheduled timetable. P</w:t>
      </w:r>
      <w:r w:rsidR="009838FC" w:rsidRPr="00FA1245">
        <w:rPr>
          <w:color w:val="000000" w:themeColor="text1"/>
        </w:rPr>
        <w:t xml:space="preserve">articipants were weighed (kg) using SECA scales and had their height (m) measured on their first visit. </w:t>
      </w:r>
      <w:r w:rsidR="00AE3C39" w:rsidRPr="00FA1245">
        <w:rPr>
          <w:color w:val="000000" w:themeColor="text1"/>
        </w:rPr>
        <w:t xml:space="preserve"> Participants firstly provided a blood and spot urine sample as described below. Then participants were given their blueberry treatment</w:t>
      </w:r>
      <w:r w:rsidR="00FA7E3A" w:rsidRPr="00FA1245">
        <w:rPr>
          <w:color w:val="000000" w:themeColor="text1"/>
        </w:rPr>
        <w:t xml:space="preserve"> </w:t>
      </w:r>
      <w:r w:rsidR="00AE3C39" w:rsidRPr="00FA1245">
        <w:rPr>
          <w:color w:val="000000" w:themeColor="text1"/>
        </w:rPr>
        <w:t xml:space="preserve">but no other food or drink was provided. Participants relaxed in the clinical unit for 2 h duration after which they provided a second 2 h post blood and spot urine collection. After </w:t>
      </w:r>
      <w:r w:rsidR="00F50C3C" w:rsidRPr="00FA1245">
        <w:rPr>
          <w:color w:val="000000" w:themeColor="text1"/>
        </w:rPr>
        <w:t>these</w:t>
      </w:r>
      <w:r w:rsidR="00AE3C39" w:rsidRPr="00FA1245">
        <w:rPr>
          <w:color w:val="000000" w:themeColor="text1"/>
        </w:rPr>
        <w:t xml:space="preserve"> samples were </w:t>
      </w:r>
      <w:r w:rsidR="00AE3C39" w:rsidRPr="00FA1245">
        <w:rPr>
          <w:rFonts w:ascii="Cambria" w:hAnsi="Cambria"/>
          <w:color w:val="000000" w:themeColor="text1"/>
        </w:rPr>
        <w:t>collected</w:t>
      </w:r>
      <w:r w:rsidR="005D1A0C" w:rsidRPr="00FA1245">
        <w:rPr>
          <w:rFonts w:ascii="Cambria" w:hAnsi="Cambria"/>
          <w:color w:val="000000" w:themeColor="text1"/>
        </w:rPr>
        <w:t>,</w:t>
      </w:r>
      <w:r w:rsidR="00AE3C39" w:rsidRPr="00FA1245">
        <w:rPr>
          <w:rFonts w:ascii="Cambria" w:hAnsi="Cambria"/>
          <w:color w:val="000000" w:themeColor="text1"/>
        </w:rPr>
        <w:t xml:space="preserve"> they were free to leave.</w:t>
      </w:r>
    </w:p>
    <w:p w14:paraId="0643FAED" w14:textId="09CA56DE" w:rsidR="00FA7E3A" w:rsidRPr="00FA1245" w:rsidRDefault="003C7170" w:rsidP="00FA0827">
      <w:pPr>
        <w:spacing w:line="360" w:lineRule="auto"/>
        <w:jc w:val="both"/>
        <w:rPr>
          <w:rFonts w:ascii="Cambria" w:hAnsi="Cambria" w:cstheme="minorHAnsi"/>
          <w:color w:val="000000" w:themeColor="text1"/>
        </w:rPr>
      </w:pPr>
      <w:r w:rsidRPr="00FA1245">
        <w:rPr>
          <w:rFonts w:ascii="Cambria" w:hAnsi="Cambria"/>
          <w:color w:val="000000" w:themeColor="text1"/>
        </w:rPr>
        <w:t xml:space="preserve">The washout period used was </w:t>
      </w:r>
      <w:r w:rsidR="00FA7E3A" w:rsidRPr="00FA1245">
        <w:rPr>
          <w:rFonts w:ascii="Cambria" w:hAnsi="Cambria"/>
          <w:color w:val="000000" w:themeColor="text1"/>
        </w:rPr>
        <w:t>7</w:t>
      </w:r>
      <w:r w:rsidR="005D1A0C" w:rsidRPr="00FA1245">
        <w:rPr>
          <w:rFonts w:ascii="Cambria" w:hAnsi="Cambria"/>
          <w:color w:val="000000" w:themeColor="text1"/>
        </w:rPr>
        <w:t>-</w:t>
      </w:r>
      <w:r w:rsidR="00FA7E3A" w:rsidRPr="00FA1245">
        <w:rPr>
          <w:rFonts w:ascii="Cambria" w:hAnsi="Cambria"/>
          <w:color w:val="000000" w:themeColor="text1"/>
        </w:rPr>
        <w:t>day</w:t>
      </w:r>
      <w:r w:rsidRPr="00FA1245">
        <w:rPr>
          <w:rFonts w:ascii="Cambria" w:hAnsi="Cambria"/>
          <w:color w:val="000000" w:themeColor="text1"/>
        </w:rPr>
        <w:t>s</w:t>
      </w:r>
      <w:r w:rsidR="00FA7E3A" w:rsidRPr="00FA1245">
        <w:rPr>
          <w:rFonts w:ascii="Cambria" w:hAnsi="Cambria"/>
          <w:color w:val="000000" w:themeColor="text1"/>
        </w:rPr>
        <w:t xml:space="preserve">, </w:t>
      </w:r>
      <w:r w:rsidR="009F1D8E" w:rsidRPr="00FA1245">
        <w:rPr>
          <w:rFonts w:ascii="Cambria" w:hAnsi="Cambria"/>
          <w:color w:val="000000" w:themeColor="text1"/>
        </w:rPr>
        <w:t xml:space="preserve">based on previous observations </w:t>
      </w:r>
      <w:r w:rsidRPr="00FA1245">
        <w:rPr>
          <w:rFonts w:ascii="Cambria" w:hAnsi="Cambria"/>
          <w:color w:val="000000" w:themeColor="text1"/>
        </w:rPr>
        <w:fldChar w:fldCharType="begin"/>
      </w:r>
      <w:r w:rsidR="00712D70" w:rsidRPr="00FA1245">
        <w:rPr>
          <w:rFonts w:ascii="Cambria" w:hAnsi="Cambria"/>
          <w:color w:val="000000" w:themeColor="text1"/>
        </w:rPr>
        <w:instrText xml:space="preserve"> ADDIN EN.CITE &lt;EndNote&gt;&lt;Cite&gt;&lt;Author&gt;Serafini&lt;/Author&gt;&lt;Year&gt;2009&lt;/Year&gt;&lt;RecNum&gt;5109&lt;/RecNum&gt;&lt;DisplayText&gt;&lt;style face="superscript"&gt;(30)&lt;/style&gt;&lt;/DisplayText&gt;&lt;record&gt;&lt;rec-number&gt;5109&lt;/rec-number&gt;&lt;foreign-keys&gt;&lt;key app="EN" db-id="2edvxess8tpetoe0dwavxvftt5patp9t9xsp" timestamp="1487156934"&gt;5109&lt;/key&gt;&lt;/foreign-keys&gt;&lt;ref-type name="Journal Article"&gt;17&lt;/ref-type&gt;&lt;contributors&gt;&lt;authors&gt;&lt;author&gt;Serafini, M.&lt;/author&gt;&lt;author&gt;Testa, M. F.&lt;/author&gt;&lt;author&gt;Villano, D.&lt;/author&gt;&lt;author&gt;Pecorari, M.&lt;/author&gt;&lt;author&gt;van Wieren, K.&lt;/author&gt;&lt;author&gt;Azzini, E.&lt;/author&gt;&lt;author&gt;Brambilla, A.&lt;/author&gt;&lt;author&gt;Maiani, G.&lt;/author&gt;&lt;/authors&gt;&lt;/contributors&gt;&lt;auth-address&gt;Antioxidant Research Laboratory, Unit of Human Nutrition, Istituto Nazionale di Ricerca per gli Alimenti e la Nutrizione, 00178 Rome, Italy. serafini_mauro@yahoo.it&lt;/auth-address&gt;&lt;titles&gt;&lt;title&gt;Antioxidant activity of blueberry fruit is impaired by association with milk&lt;/title&gt;&lt;secondary-title&gt;Free Radic Biol Med&lt;/secondary-title&gt;&lt;/titles&gt;&lt;periodical&gt;&lt;full-title&gt;Free Radic Biol Med&lt;/full-title&gt;&lt;/periodical&gt;&lt;pages&gt;769-74&lt;/pages&gt;&lt;volume&gt;46&lt;/volume&gt;&lt;number&gt;6&lt;/number&gt;&lt;keywords&gt;&lt;keyword&gt;Absorption&lt;/keyword&gt;&lt;keyword&gt;Animals&lt;/keyword&gt;&lt;keyword&gt;Antioxidants/*metabolism&lt;/keyword&gt;&lt;keyword&gt;Biological Availability&lt;/keyword&gt;&lt;keyword&gt;Blueberry Plants/*metabolism&lt;/keyword&gt;&lt;keyword&gt;Caffeic Acids/blood&lt;/keyword&gt;&lt;keyword&gt;Coumaric Acids/blood&lt;/keyword&gt;&lt;keyword&gt;Fruit/*metabolism&lt;/keyword&gt;&lt;keyword&gt;Humans&lt;/keyword&gt;&lt;keyword&gt;Milk/*metabolism&lt;/keyword&gt;&lt;keyword&gt;Protein Binding&lt;/keyword&gt;&lt;/keywords&gt;&lt;dates&gt;&lt;year&gt;2009&lt;/year&gt;&lt;pub-dates&gt;&lt;date&gt;Mar 15&lt;/date&gt;&lt;/pub-dates&gt;&lt;/dates&gt;&lt;isbn&gt;1873-4596 (Electronic)&amp;#xD;0891-5849 (Linking)&lt;/isbn&gt;&lt;accession-num&gt;19135520&lt;/accession-num&gt;&lt;urls&gt;&lt;related-urls&gt;&lt;url&gt;https://www.ncbi.nlm.nih.gov/pubmed/19135520&lt;/url&gt;&lt;/related-urls&gt;&lt;/urls&gt;&lt;electronic-resource-num&gt;10.1016/j.freeradbiomed.2008.11.023&lt;/electronic-resource-num&gt;&lt;/record&gt;&lt;/Cite&gt;&lt;/EndNote&gt;</w:instrText>
      </w:r>
      <w:r w:rsidRPr="00FA1245">
        <w:rPr>
          <w:rFonts w:ascii="Cambria" w:hAnsi="Cambria"/>
          <w:color w:val="000000" w:themeColor="text1"/>
        </w:rPr>
        <w:fldChar w:fldCharType="separate"/>
      </w:r>
      <w:r w:rsidR="00712D70" w:rsidRPr="00FA1245">
        <w:rPr>
          <w:rFonts w:ascii="Cambria" w:hAnsi="Cambria"/>
          <w:noProof/>
          <w:color w:val="000000" w:themeColor="text1"/>
          <w:vertAlign w:val="superscript"/>
        </w:rPr>
        <w:t>(30)</w:t>
      </w:r>
      <w:r w:rsidRPr="00FA1245">
        <w:rPr>
          <w:rFonts w:ascii="Cambria" w:hAnsi="Cambria"/>
          <w:color w:val="000000" w:themeColor="text1"/>
        </w:rPr>
        <w:fldChar w:fldCharType="end"/>
      </w:r>
      <w:r w:rsidRPr="00FA1245">
        <w:rPr>
          <w:rFonts w:ascii="Cambria" w:hAnsi="Cambria"/>
          <w:color w:val="000000" w:themeColor="text1"/>
        </w:rPr>
        <w:t xml:space="preserve">, following which </w:t>
      </w:r>
      <w:r w:rsidR="00FA7E3A" w:rsidRPr="00FA1245">
        <w:rPr>
          <w:rFonts w:ascii="Cambria" w:hAnsi="Cambria"/>
          <w:color w:val="000000" w:themeColor="text1"/>
        </w:rPr>
        <w:t>the participant underwent the same testing methods with the other t</w:t>
      </w:r>
      <w:r w:rsidR="00AE3C39" w:rsidRPr="00FA1245">
        <w:rPr>
          <w:rFonts w:ascii="Cambria" w:hAnsi="Cambria"/>
          <w:color w:val="000000" w:themeColor="text1"/>
        </w:rPr>
        <w:t>reatment arm, and during this</w:t>
      </w:r>
      <w:r w:rsidR="00FA7E3A" w:rsidRPr="00FA1245">
        <w:rPr>
          <w:rFonts w:ascii="Cambria" w:hAnsi="Cambria" w:cstheme="minorHAnsi"/>
          <w:color w:val="000000" w:themeColor="text1"/>
        </w:rPr>
        <w:t xml:space="preserve"> washout period participants were </w:t>
      </w:r>
      <w:r w:rsidR="005D1A0C" w:rsidRPr="00FA1245">
        <w:rPr>
          <w:rFonts w:ascii="Cambria" w:hAnsi="Cambria" w:cstheme="minorHAnsi"/>
          <w:color w:val="000000" w:themeColor="text1"/>
        </w:rPr>
        <w:t xml:space="preserve">instructed </w:t>
      </w:r>
      <w:r w:rsidR="00FA7E3A" w:rsidRPr="00FA1245">
        <w:rPr>
          <w:rFonts w:ascii="Cambria" w:hAnsi="Cambria" w:cstheme="minorHAnsi"/>
          <w:color w:val="000000" w:themeColor="text1"/>
        </w:rPr>
        <w:t xml:space="preserve">again not to consume any berries as part of the exclusion criteria. </w:t>
      </w:r>
    </w:p>
    <w:p w14:paraId="78FDFDBB" w14:textId="77777777" w:rsidR="00FA7E3A" w:rsidRPr="00FA1245" w:rsidRDefault="00FA7E3A" w:rsidP="00FA0827">
      <w:pPr>
        <w:spacing w:line="360" w:lineRule="auto"/>
        <w:jc w:val="both"/>
        <w:rPr>
          <w:rFonts w:ascii="Cambria" w:hAnsi="Cambria" w:cstheme="minorHAnsi"/>
          <w:color w:val="000000" w:themeColor="text1"/>
        </w:rPr>
      </w:pPr>
    </w:p>
    <w:p w14:paraId="4DDA301C" w14:textId="5725BE6E" w:rsidR="006443CB" w:rsidRPr="00FA1245" w:rsidRDefault="006443CB" w:rsidP="00FA0827">
      <w:pPr>
        <w:spacing w:line="360" w:lineRule="auto"/>
        <w:rPr>
          <w:rFonts w:ascii="Cambria" w:eastAsia="Times New Roman" w:hAnsi="Cambria" w:cs="Times New Roman"/>
          <w:color w:val="000000" w:themeColor="text1"/>
          <w:lang w:eastAsia="en-GB"/>
        </w:rPr>
      </w:pPr>
      <w:r w:rsidRPr="00FA1245">
        <w:rPr>
          <w:rFonts w:ascii="Cambria" w:eastAsia="Times New Roman" w:hAnsi="Cambria" w:cs="Times New Roman"/>
          <w:color w:val="000000" w:themeColor="text1"/>
          <w:shd w:val="clear" w:color="auto" w:fill="FFFFFF"/>
          <w:lang w:eastAsia="en-GB"/>
        </w:rPr>
        <w:t xml:space="preserve">This study was conducted according to the guidelines laid down in the Declaration of Helsinki and all procedures involving human subjects/patients were approved by the </w:t>
      </w:r>
      <w:r w:rsidRPr="00FA1245">
        <w:rPr>
          <w:rFonts w:ascii="Cambria" w:hAnsi="Cambria"/>
          <w:color w:val="000000" w:themeColor="text1"/>
        </w:rPr>
        <w:t>Department of Applied Sciences Ethical Committee,</w:t>
      </w:r>
      <w:r w:rsidR="00FA0827" w:rsidRPr="00FA1245">
        <w:rPr>
          <w:rFonts w:ascii="Cambria" w:hAnsi="Cambria"/>
          <w:color w:val="000000" w:themeColor="text1"/>
        </w:rPr>
        <w:t xml:space="preserve"> reference RE120612950</w:t>
      </w:r>
      <w:r w:rsidRPr="00FA1245">
        <w:rPr>
          <w:rFonts w:ascii="Cambria" w:eastAsia="Times New Roman" w:hAnsi="Cambria" w:cs="Times New Roman"/>
          <w:color w:val="000000" w:themeColor="text1"/>
          <w:shd w:val="clear" w:color="auto" w:fill="FFFFFF"/>
          <w:lang w:eastAsia="en-GB"/>
        </w:rPr>
        <w:t xml:space="preserve">. Written informed consent was obtained from all participants. </w:t>
      </w:r>
    </w:p>
    <w:p w14:paraId="56933D91" w14:textId="77777777" w:rsidR="00FA7E3A" w:rsidRPr="00FA1245" w:rsidRDefault="00FA7E3A" w:rsidP="00FA0827">
      <w:pPr>
        <w:spacing w:line="360" w:lineRule="auto"/>
        <w:jc w:val="both"/>
        <w:rPr>
          <w:rFonts w:ascii="Cambria" w:hAnsi="Cambria"/>
          <w:b/>
          <w:color w:val="000000" w:themeColor="text1"/>
        </w:rPr>
      </w:pPr>
    </w:p>
    <w:p w14:paraId="69ADC36F" w14:textId="4FBCF215" w:rsidR="00CC32C7" w:rsidRPr="00FA1245" w:rsidRDefault="00CC32C7" w:rsidP="00640615">
      <w:pPr>
        <w:spacing w:line="360" w:lineRule="auto"/>
        <w:jc w:val="both"/>
        <w:outlineLvl w:val="0"/>
        <w:rPr>
          <w:color w:val="000000" w:themeColor="text1"/>
        </w:rPr>
      </w:pPr>
      <w:r w:rsidRPr="00FA1245">
        <w:rPr>
          <w:b/>
          <w:color w:val="000000" w:themeColor="text1"/>
        </w:rPr>
        <w:t>Subjects</w:t>
      </w:r>
      <w:r w:rsidR="001D1268" w:rsidRPr="00FA1245">
        <w:rPr>
          <w:b/>
          <w:color w:val="000000" w:themeColor="text1"/>
        </w:rPr>
        <w:t xml:space="preserve"> and sample size</w:t>
      </w:r>
    </w:p>
    <w:p w14:paraId="6FC9BEAF" w14:textId="6D07106C" w:rsidR="001D1268" w:rsidRPr="00FA1245" w:rsidRDefault="001D1268" w:rsidP="001D1268">
      <w:pPr>
        <w:spacing w:line="360" w:lineRule="auto"/>
        <w:jc w:val="both"/>
        <w:rPr>
          <w:rFonts w:cs="Calibri"/>
          <w:color w:val="000000" w:themeColor="text1"/>
        </w:rPr>
      </w:pPr>
      <w:r w:rsidRPr="00FA1245">
        <w:rPr>
          <w:rFonts w:cs="Calibri"/>
          <w:color w:val="000000" w:themeColor="text1"/>
        </w:rPr>
        <w:t xml:space="preserve">The non-targeted metabolite profiling used in this study involves identifying an unknown number of species with unknown inter-individual variation from complex high dimensional data, with no effect size, and therefore it is not straight forward to perform a sample size calculation </w:t>
      </w:r>
      <w:r w:rsidRPr="00FA1245">
        <w:rPr>
          <w:rFonts w:cs="Calibri"/>
          <w:color w:val="000000" w:themeColor="text1"/>
        </w:rPr>
        <w:fldChar w:fldCharType="begin"/>
      </w:r>
      <w:r w:rsidR="00712D70" w:rsidRPr="00FA1245">
        <w:rPr>
          <w:rFonts w:cs="Calibri"/>
          <w:color w:val="000000" w:themeColor="text1"/>
        </w:rPr>
        <w:instrText xml:space="preserve"> ADDIN EN.CITE &lt;EndNote&gt;&lt;Cite&gt;&lt;Author&gt;Nyamundanda&lt;/Author&gt;&lt;Year&gt;2013&lt;/Year&gt;&lt;RecNum&gt;5272&lt;/RecNum&gt;&lt;DisplayText&gt;&lt;style face="superscript"&gt;(31)&lt;/style&gt;&lt;/DisplayText&gt;&lt;record&gt;&lt;rec-number&gt;5272&lt;/rec-number&gt;&lt;foreign-keys&gt;&lt;key app="EN" db-id="2edvxess8tpetoe0dwavxvftt5patp9t9xsp" timestamp="1507732385"&gt;5272&lt;/key&gt;&lt;/foreign-keys&gt;&lt;ref-type name="Journal Article"&gt;17&lt;/ref-type&gt;&lt;contributors&gt;&lt;authors&gt;&lt;author&gt;Nyamundanda, G.&lt;/author&gt;&lt;author&gt;Gormley, I. C.&lt;/author&gt;&lt;author&gt;Fan, Y.&lt;/author&gt;&lt;author&gt;Gallagher, W. M.&lt;/author&gt;&lt;author&gt;Brennan, L.&lt;/author&gt;&lt;/authors&gt;&lt;/contributors&gt;&lt;auth-address&gt;School of Mathematical Sciences, University College Dublin, Dublin, Ireland. claire.gormley@ucd.ie.&lt;/auth-address&gt;&lt;titles&gt;&lt;title&gt;MetSizeR: selecting the optimal sample size for metabolomic studies using an analysis based approach&lt;/title&gt;&lt;secondary-title&gt;BMC Bioinformatics&lt;/secondary-title&gt;&lt;/titles&gt;&lt;periodical&gt;&lt;full-title&gt;BMC Bioinformatics&lt;/full-title&gt;&lt;/periodical&gt;&lt;pages&gt;338&lt;/pages&gt;&lt;volume&gt;14&lt;/volume&gt;&lt;keywords&gt;&lt;keyword&gt;Algorithms&lt;/keyword&gt;&lt;keyword&gt;Animals&lt;/keyword&gt;&lt;keyword&gt;Computer Simulation&lt;/keyword&gt;&lt;keyword&gt;Longitudinal Studies&lt;/keyword&gt;&lt;keyword&gt;Metabolomics/*statistics &amp;amp; numerical data&lt;/keyword&gt;&lt;keyword&gt;Models, Statistical&lt;/keyword&gt;&lt;keyword&gt;Nuclear Magnetic Resonance, Biomolecular/methods&lt;/keyword&gt;&lt;keyword&gt;Pilot Projects&lt;/keyword&gt;&lt;keyword&gt;Principal Component Analysis/standards&lt;/keyword&gt;&lt;keyword&gt;Sample Size&lt;/keyword&gt;&lt;keyword&gt;Software&lt;/keyword&gt;&lt;/keywords&gt;&lt;dates&gt;&lt;year&gt;2013&lt;/year&gt;&lt;pub-dates&gt;&lt;date&gt;Nov 21&lt;/date&gt;&lt;/pub-dates&gt;&lt;/dates&gt;&lt;isbn&gt;1471-2105 (Electronic)&amp;#xD;1471-2105 (Linking)&lt;/isbn&gt;&lt;accession-num&gt;24261687&lt;/accession-num&gt;&lt;urls&gt;&lt;related-urls&gt;&lt;url&gt;https://www.ncbi.nlm.nih.gov/pubmed/24261687&lt;/url&gt;&lt;/related-urls&gt;&lt;/urls&gt;&lt;custom2&gt;PMC4222287&lt;/custom2&gt;&lt;electronic-resource-num&gt;10.1186/1471-2105-14-338&lt;/electronic-resource-num&gt;&lt;/record&gt;&lt;/Cite&gt;&lt;/EndNote&gt;</w:instrText>
      </w:r>
      <w:r w:rsidRPr="00FA1245">
        <w:rPr>
          <w:rFonts w:cs="Calibri"/>
          <w:color w:val="000000" w:themeColor="text1"/>
        </w:rPr>
        <w:fldChar w:fldCharType="separate"/>
      </w:r>
      <w:r w:rsidR="00712D70" w:rsidRPr="00FA1245">
        <w:rPr>
          <w:rFonts w:cs="Calibri"/>
          <w:noProof/>
          <w:color w:val="000000" w:themeColor="text1"/>
          <w:vertAlign w:val="superscript"/>
        </w:rPr>
        <w:t>(31)</w:t>
      </w:r>
      <w:r w:rsidRPr="00FA1245">
        <w:rPr>
          <w:rFonts w:cs="Calibri"/>
          <w:color w:val="000000" w:themeColor="text1"/>
        </w:rPr>
        <w:fldChar w:fldCharType="end"/>
      </w:r>
      <w:r w:rsidR="00A273E6" w:rsidRPr="00FA1245">
        <w:rPr>
          <w:rFonts w:cs="Calibri"/>
          <w:color w:val="000000" w:themeColor="text1"/>
        </w:rPr>
        <w:t>. Furthermore,</w:t>
      </w:r>
      <w:r w:rsidRPr="00FA1245">
        <w:rPr>
          <w:rFonts w:cs="Calibri"/>
          <w:color w:val="000000" w:themeColor="text1"/>
        </w:rPr>
        <w:t xml:space="preserve"> no standard methods for determination of sample size in metabolomic studies</w:t>
      </w:r>
      <w:r w:rsidR="00A273E6" w:rsidRPr="00FA1245">
        <w:rPr>
          <w:rFonts w:cs="Calibri"/>
          <w:color w:val="000000" w:themeColor="text1"/>
        </w:rPr>
        <w:t xml:space="preserve"> are available</w:t>
      </w:r>
      <w:r w:rsidRPr="00FA1245">
        <w:rPr>
          <w:rFonts w:cs="Calibri"/>
          <w:color w:val="000000" w:themeColor="text1"/>
        </w:rPr>
        <w:t xml:space="preserve"> </w:t>
      </w:r>
      <w:r w:rsidRPr="00FA1245">
        <w:rPr>
          <w:rFonts w:cs="Calibri"/>
          <w:color w:val="000000" w:themeColor="text1"/>
        </w:rPr>
        <w:fldChar w:fldCharType="begin"/>
      </w:r>
      <w:r w:rsidR="00712D70" w:rsidRPr="00FA1245">
        <w:rPr>
          <w:rFonts w:cs="Calibri"/>
          <w:color w:val="000000" w:themeColor="text1"/>
        </w:rPr>
        <w:instrText xml:space="preserve"> ADDIN EN.CITE &lt;EndNote&gt;&lt;Cite&gt;&lt;Author&gt;Nyamundanda&lt;/Author&gt;&lt;Year&gt;2013&lt;/Year&gt;&lt;RecNum&gt;5272&lt;/RecNum&gt;&lt;DisplayText&gt;&lt;style face="superscript"&gt;(31)&lt;/style&gt;&lt;/DisplayText&gt;&lt;record&gt;&lt;rec-number&gt;5272&lt;/rec-number&gt;&lt;foreign-keys&gt;&lt;key app="EN" db-id="2edvxess8tpetoe0dwavxvftt5patp9t9xsp" timestamp="1507732385"&gt;5272&lt;/key&gt;&lt;/foreign-keys&gt;&lt;ref-type name="Journal Article"&gt;17&lt;/ref-type&gt;&lt;contributors&gt;&lt;authors&gt;&lt;author&gt;Nyamundanda, G.&lt;/author&gt;&lt;author&gt;Gormley, I. C.&lt;/author&gt;&lt;author&gt;Fan, Y.&lt;/author&gt;&lt;author&gt;Gallagher, W. M.&lt;/author&gt;&lt;author&gt;Brennan, L.&lt;/author&gt;&lt;/authors&gt;&lt;/contributors&gt;&lt;auth-address&gt;School of Mathematical Sciences, University College Dublin, Dublin, Ireland. claire.gormley@ucd.ie.&lt;/auth-address&gt;&lt;titles&gt;&lt;title&gt;MetSizeR: selecting the optimal sample size for metabolomic studies using an analysis based approach&lt;/title&gt;&lt;secondary-title&gt;BMC Bioinformatics&lt;/secondary-title&gt;&lt;/titles&gt;&lt;periodical&gt;&lt;full-title&gt;BMC Bioinformatics&lt;/full-title&gt;&lt;/periodical&gt;&lt;pages&gt;338&lt;/pages&gt;&lt;volume&gt;14&lt;/volume&gt;&lt;keywords&gt;&lt;keyword&gt;Algorithms&lt;/keyword&gt;&lt;keyword&gt;Animals&lt;/keyword&gt;&lt;keyword&gt;Computer Simulation&lt;/keyword&gt;&lt;keyword&gt;Longitudinal Studies&lt;/keyword&gt;&lt;keyword&gt;Metabolomics/*statistics &amp;amp; numerical data&lt;/keyword&gt;&lt;keyword&gt;Models, Statistical&lt;/keyword&gt;&lt;keyword&gt;Nuclear Magnetic Resonance, Biomolecular/methods&lt;/keyword&gt;&lt;keyword&gt;Pilot Projects&lt;/keyword&gt;&lt;keyword&gt;Principal Component Analysis/standards&lt;/keyword&gt;&lt;keyword&gt;Sample Size&lt;/keyword&gt;&lt;keyword&gt;Software&lt;/keyword&gt;&lt;/keywords&gt;&lt;dates&gt;&lt;year&gt;2013&lt;/year&gt;&lt;pub-dates&gt;&lt;date&gt;Nov 21&lt;/date&gt;&lt;/pub-dates&gt;&lt;/dates&gt;&lt;isbn&gt;1471-2105 (Electronic)&amp;#xD;1471-2105 (Linking)&lt;/isbn&gt;&lt;accession-num&gt;24261687&lt;/accession-num&gt;&lt;urls&gt;&lt;related-urls&gt;&lt;url&gt;https://www.ncbi.nlm.nih.gov/pubmed/24261687&lt;/url&gt;&lt;/related-urls&gt;&lt;/urls&gt;&lt;custom2&gt;PMC4222287&lt;/custom2&gt;&lt;electronic-resource-num&gt;10.1186/1471-2105-14-338&lt;/electronic-resource-num&gt;&lt;/record&gt;&lt;/Cite&gt;&lt;/EndNote&gt;</w:instrText>
      </w:r>
      <w:r w:rsidRPr="00FA1245">
        <w:rPr>
          <w:rFonts w:cs="Calibri"/>
          <w:color w:val="000000" w:themeColor="text1"/>
        </w:rPr>
        <w:fldChar w:fldCharType="separate"/>
      </w:r>
      <w:r w:rsidR="00712D70" w:rsidRPr="00FA1245">
        <w:rPr>
          <w:rFonts w:cs="Calibri"/>
          <w:noProof/>
          <w:color w:val="000000" w:themeColor="text1"/>
          <w:vertAlign w:val="superscript"/>
        </w:rPr>
        <w:t>(31)</w:t>
      </w:r>
      <w:r w:rsidRPr="00FA1245">
        <w:rPr>
          <w:rFonts w:cs="Calibri"/>
          <w:color w:val="000000" w:themeColor="text1"/>
        </w:rPr>
        <w:fldChar w:fldCharType="end"/>
      </w:r>
      <w:r w:rsidRPr="00FA1245">
        <w:rPr>
          <w:rFonts w:cs="Calibri"/>
          <w:color w:val="000000" w:themeColor="text1"/>
        </w:rPr>
        <w:t xml:space="preserve">. For discriminant analysis methods, </w:t>
      </w:r>
      <w:r w:rsidR="00D9420E" w:rsidRPr="00FA1245">
        <w:rPr>
          <w:rFonts w:cs="Calibri"/>
          <w:color w:val="000000" w:themeColor="text1"/>
        </w:rPr>
        <w:t xml:space="preserve">such as </w:t>
      </w:r>
      <w:r w:rsidR="00D9420E" w:rsidRPr="00FA1245">
        <w:rPr>
          <w:rFonts w:cs="Arial"/>
          <w:color w:val="000000" w:themeColor="text1"/>
          <w:lang w:val="en-US"/>
        </w:rPr>
        <w:t>partial least squared discriminant analysis</w:t>
      </w:r>
      <w:r w:rsidR="00D9420E" w:rsidRPr="00FA1245">
        <w:rPr>
          <w:rFonts w:cs="Calibri"/>
          <w:color w:val="000000" w:themeColor="text1"/>
        </w:rPr>
        <w:t xml:space="preserve">, </w:t>
      </w:r>
      <w:r w:rsidRPr="00FA1245">
        <w:rPr>
          <w:rFonts w:cs="Calibri"/>
          <w:color w:val="000000" w:themeColor="text1"/>
        </w:rPr>
        <w:t xml:space="preserve">which rely on data reduction into vectors of co-variance or principal components, you need at least the same number of samples as the number of relevant principal components. For most data the first 8-10 principal components contain most of the variance; hence this would be an absolute minimum. </w:t>
      </w:r>
      <w:r w:rsidRPr="00FA1245">
        <w:rPr>
          <w:color w:val="000000" w:themeColor="text1"/>
        </w:rPr>
        <w:t>Initially we aimed for 12 participants, a</w:t>
      </w:r>
      <w:r w:rsidR="00D9420E" w:rsidRPr="00FA1245">
        <w:rPr>
          <w:color w:val="000000" w:themeColor="text1"/>
        </w:rPr>
        <w:t>nd</w:t>
      </w:r>
      <w:r w:rsidRPr="00FA1245">
        <w:rPr>
          <w:color w:val="000000" w:themeColor="text1"/>
        </w:rPr>
        <w:t xml:space="preserve"> this sample size has been used in a number of studies aimed at blueberry bioactive bioavailability </w:t>
      </w:r>
      <w:r w:rsidRPr="00FA1245">
        <w:rPr>
          <w:color w:val="000000" w:themeColor="text1"/>
        </w:rPr>
        <w:fldChar w:fldCharType="begin">
          <w:fldData xml:space="preserve">PEVuZE5vdGU+PENpdGU+PEF1dGhvcj5LdW50ejwvQXV0aG9yPjxZZWFyPjIwMTU8L1llYXI+PFJl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</w:fldData>
        </w:fldChar>
      </w:r>
      <w:r w:rsidR="00712D70" w:rsidRPr="00FA1245">
        <w:rPr>
          <w:color w:val="000000" w:themeColor="text1"/>
        </w:rPr>
        <w:instrText xml:space="preserve"> ADDIN EN.CITE </w:instrText>
      </w:r>
      <w:r w:rsidR="00712D70" w:rsidRPr="00FA1245">
        <w:rPr>
          <w:color w:val="000000" w:themeColor="text1"/>
        </w:rPr>
        <w:fldChar w:fldCharType="begin">
          <w:fldData xml:space="preserve">PEVuZE5vdGU+PENpdGU+PEF1dGhvcj5LdW50ejwvQXV0aG9yPjxZZWFyPjIwMTU8L1llYXI+PFJl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</w:fldData>
        </w:fldChar>
      </w:r>
      <w:r w:rsidR="00712D70" w:rsidRPr="00FA1245">
        <w:rPr>
          <w:color w:val="000000" w:themeColor="text1"/>
        </w:rPr>
        <w:instrText xml:space="preserve"> ADDIN EN.CITE.DATA </w:instrText>
      </w:r>
      <w:r w:rsidR="00712D70" w:rsidRPr="00FA1245">
        <w:rPr>
          <w:color w:val="000000" w:themeColor="text1"/>
        </w:rPr>
      </w:r>
      <w:r w:rsidR="00712D70" w:rsidRPr="00FA1245">
        <w:rPr>
          <w:color w:val="000000" w:themeColor="text1"/>
        </w:rPr>
        <w:fldChar w:fldCharType="end"/>
      </w:r>
      <w:r w:rsidRPr="00FA1245">
        <w:rPr>
          <w:color w:val="000000" w:themeColor="text1"/>
        </w:rPr>
      </w:r>
      <w:r w:rsidRPr="00FA1245">
        <w:rPr>
          <w:color w:val="000000" w:themeColor="text1"/>
        </w:rPr>
        <w:fldChar w:fldCharType="separate"/>
      </w:r>
      <w:r w:rsidR="00712D70" w:rsidRPr="00FA1245">
        <w:rPr>
          <w:noProof/>
          <w:color w:val="000000" w:themeColor="text1"/>
          <w:vertAlign w:val="superscript"/>
        </w:rPr>
        <w:t>(7; 32; 33)</w:t>
      </w:r>
      <w:r w:rsidRPr="00FA1245">
        <w:rPr>
          <w:color w:val="000000" w:themeColor="text1"/>
        </w:rPr>
        <w:fldChar w:fldCharType="end"/>
      </w:r>
      <w:r w:rsidRPr="00FA1245">
        <w:rPr>
          <w:color w:val="000000" w:themeColor="text1"/>
        </w:rPr>
        <w:t xml:space="preserve">. Two subjects withdrew before the study began and a further subject withdrew after the first treatment arm so full data were obtained from </w:t>
      </w:r>
      <w:r w:rsidR="000D699F" w:rsidRPr="00FA1245">
        <w:rPr>
          <w:color w:val="000000" w:themeColor="text1"/>
        </w:rPr>
        <w:t>nine</w:t>
      </w:r>
      <w:r w:rsidRPr="00FA1245">
        <w:rPr>
          <w:color w:val="000000" w:themeColor="text1"/>
        </w:rPr>
        <w:t xml:space="preserve"> participants.</w:t>
      </w:r>
    </w:p>
    <w:p w14:paraId="4A2F5868" w14:textId="2184CC6A" w:rsidR="00D45A03" w:rsidRPr="00FA1245" w:rsidRDefault="00D45A03" w:rsidP="001D1268">
      <w:pPr>
        <w:spacing w:line="360" w:lineRule="auto"/>
        <w:jc w:val="both"/>
        <w:rPr>
          <w:color w:val="000000" w:themeColor="text1"/>
        </w:rPr>
      </w:pPr>
      <w:r w:rsidRPr="00FA1245">
        <w:rPr>
          <w:color w:val="000000" w:themeColor="text1"/>
        </w:rPr>
        <w:t xml:space="preserve">The participants were healthy males and females aged between 18 and 35 years. Participants were </w:t>
      </w:r>
      <w:r w:rsidR="00FA7E3A" w:rsidRPr="00FA1245">
        <w:rPr>
          <w:color w:val="000000" w:themeColor="text1"/>
        </w:rPr>
        <w:t>excluded</w:t>
      </w:r>
      <w:r w:rsidRPr="00FA1245">
        <w:rPr>
          <w:color w:val="000000" w:themeColor="text1"/>
        </w:rPr>
        <w:t xml:space="preserve"> if they had a history of repeated illness, GI problems, high or low blood pressure, a diagnosed illness, if they were currently taking prescribed medication or supplements and were pregnant or were</w:t>
      </w:r>
      <w:r w:rsidR="008A600E" w:rsidRPr="00FA1245">
        <w:rPr>
          <w:color w:val="000000" w:themeColor="text1"/>
        </w:rPr>
        <w:t xml:space="preserve"> currently trying to conceive. </w:t>
      </w:r>
    </w:p>
    <w:p w14:paraId="155F7AE1" w14:textId="77777777" w:rsidR="00CC32C7" w:rsidRPr="00FA1245" w:rsidRDefault="00CC32C7" w:rsidP="00B71F5E">
      <w:pPr>
        <w:spacing w:line="360" w:lineRule="auto"/>
        <w:jc w:val="both"/>
        <w:rPr>
          <w:color w:val="000000" w:themeColor="text1"/>
        </w:rPr>
      </w:pPr>
    </w:p>
    <w:p w14:paraId="0AF9CF33" w14:textId="77777777" w:rsidR="00AE3C39" w:rsidRPr="00FA1245" w:rsidRDefault="00AE3C39" w:rsidP="00640615">
      <w:pPr>
        <w:spacing w:line="360" w:lineRule="auto"/>
        <w:jc w:val="both"/>
        <w:outlineLvl w:val="0"/>
        <w:rPr>
          <w:b/>
          <w:color w:val="000000" w:themeColor="text1"/>
        </w:rPr>
      </w:pPr>
      <w:r w:rsidRPr="00FA1245">
        <w:rPr>
          <w:b/>
          <w:color w:val="000000" w:themeColor="text1"/>
        </w:rPr>
        <w:t>Blueberry preparation</w:t>
      </w:r>
    </w:p>
    <w:p w14:paraId="2C8E999E" w14:textId="002EE287" w:rsidR="00AE3C39" w:rsidRPr="00FA1245" w:rsidRDefault="00AE3C39" w:rsidP="00B71F5E">
      <w:pPr>
        <w:spacing w:line="360" w:lineRule="auto"/>
        <w:jc w:val="both"/>
        <w:rPr>
          <w:rFonts w:cstheme="minorHAnsi"/>
          <w:color w:val="000000" w:themeColor="text1"/>
        </w:rPr>
      </w:pPr>
      <w:r w:rsidRPr="00FA1245">
        <w:rPr>
          <w:rFonts w:cstheme="minorHAnsi"/>
          <w:color w:val="000000" w:themeColor="text1"/>
        </w:rPr>
        <w:t xml:space="preserve">Blueberries were purchased from a local supermarket the day prior to the study day. </w:t>
      </w:r>
      <w:r w:rsidRPr="00FA1245">
        <w:rPr>
          <w:color w:val="000000" w:themeColor="text1"/>
        </w:rPr>
        <w:t>All procedures were standardized to ensure all samples underwent the same processing technique which resulted in an identical final product.</w:t>
      </w:r>
      <w:r w:rsidRPr="00FA1245">
        <w:rPr>
          <w:rFonts w:cstheme="minorHAnsi"/>
          <w:color w:val="000000" w:themeColor="text1"/>
        </w:rPr>
        <w:t xml:space="preserve"> The blueberries were washed and weighed into 250</w:t>
      </w:r>
      <w:r w:rsidR="000D699F" w:rsidRPr="00FA1245">
        <w:rPr>
          <w:rFonts w:cstheme="minorHAnsi"/>
          <w:color w:val="000000" w:themeColor="text1"/>
        </w:rPr>
        <w:t xml:space="preserve"> </w:t>
      </w:r>
      <w:r w:rsidRPr="00FA1245">
        <w:rPr>
          <w:rFonts w:cstheme="minorHAnsi"/>
          <w:color w:val="000000" w:themeColor="text1"/>
        </w:rPr>
        <w:t>g portions using a digital scale, and stored refrigerated overnight (4˚C). For the juiced blueberry treatment</w:t>
      </w:r>
      <w:r w:rsidR="00BE7528" w:rsidRPr="00FA1245">
        <w:rPr>
          <w:rFonts w:cstheme="minorHAnsi"/>
          <w:color w:val="000000" w:themeColor="text1"/>
        </w:rPr>
        <w:t>,</w:t>
      </w:r>
      <w:r w:rsidRPr="00FA1245">
        <w:rPr>
          <w:rFonts w:cstheme="minorHAnsi"/>
          <w:color w:val="000000" w:themeColor="text1"/>
        </w:rPr>
        <w:t xml:space="preserve"> individual 250</w:t>
      </w:r>
      <w:r w:rsidR="000D699F" w:rsidRPr="00FA1245">
        <w:rPr>
          <w:rFonts w:cstheme="minorHAnsi"/>
          <w:color w:val="000000" w:themeColor="text1"/>
        </w:rPr>
        <w:t xml:space="preserve"> </w:t>
      </w:r>
      <w:r w:rsidRPr="00FA1245">
        <w:rPr>
          <w:rFonts w:cstheme="minorHAnsi"/>
          <w:color w:val="000000" w:themeColor="text1"/>
        </w:rPr>
        <w:t xml:space="preserve">g portions were gradually added to a juicer and once all the blueberries were added, the blueberries were juiced using a </w:t>
      </w:r>
      <w:r w:rsidRPr="00FA1245">
        <w:rPr>
          <w:color w:val="000000" w:themeColor="text1"/>
        </w:rPr>
        <w:t xml:space="preserve">Primra juice extractor </w:t>
      </w:r>
      <w:r w:rsidRPr="00FA1245">
        <w:rPr>
          <w:rFonts w:cstheme="minorHAnsi"/>
          <w:color w:val="000000" w:themeColor="text1"/>
        </w:rPr>
        <w:t>for 60 seconds. The remnants from the juiced berries were squeezed through a muslin cloth into a measuring beaker. The b</w:t>
      </w:r>
      <w:r w:rsidR="00F50C3C" w:rsidRPr="00FA1245">
        <w:rPr>
          <w:rFonts w:cstheme="minorHAnsi"/>
          <w:color w:val="000000" w:themeColor="text1"/>
        </w:rPr>
        <w:t>lueberry</w:t>
      </w:r>
      <w:r w:rsidRPr="00FA1245">
        <w:rPr>
          <w:rFonts w:cstheme="minorHAnsi"/>
          <w:color w:val="000000" w:themeColor="text1"/>
        </w:rPr>
        <w:t xml:space="preserve"> juice was poured into a sealable bottle (per participant) ready for consumption, and stored in the </w:t>
      </w:r>
      <w:r w:rsidR="003401A6" w:rsidRPr="00FA1245">
        <w:rPr>
          <w:rFonts w:cstheme="minorHAnsi"/>
          <w:color w:val="000000" w:themeColor="text1"/>
        </w:rPr>
        <w:t>refrigerator</w:t>
      </w:r>
      <w:r w:rsidRPr="00FA1245">
        <w:rPr>
          <w:rFonts w:cstheme="minorHAnsi"/>
          <w:color w:val="000000" w:themeColor="text1"/>
        </w:rPr>
        <w:t xml:space="preserve"> at 4˚C overnight.</w:t>
      </w:r>
      <w:r w:rsidR="00F50C3C" w:rsidRPr="00FA1245">
        <w:rPr>
          <w:rFonts w:cstheme="minorHAnsi"/>
          <w:color w:val="000000" w:themeColor="text1"/>
        </w:rPr>
        <w:t xml:space="preserve"> No other treatment was applied to the 250</w:t>
      </w:r>
      <w:r w:rsidR="000D699F" w:rsidRPr="00FA1245">
        <w:rPr>
          <w:rFonts w:cstheme="minorHAnsi"/>
          <w:color w:val="000000" w:themeColor="text1"/>
        </w:rPr>
        <w:t xml:space="preserve"> </w:t>
      </w:r>
      <w:r w:rsidR="00F50C3C" w:rsidRPr="00FA1245">
        <w:rPr>
          <w:rFonts w:cstheme="minorHAnsi"/>
          <w:color w:val="000000" w:themeColor="text1"/>
        </w:rPr>
        <w:t>g portion of whole blueberries.</w:t>
      </w:r>
    </w:p>
    <w:p w14:paraId="75A7FDD0" w14:textId="7B3B3B25" w:rsidR="00AE3C39" w:rsidRPr="00FA1245" w:rsidRDefault="00AE3C39" w:rsidP="00B71F5E">
      <w:pPr>
        <w:spacing w:line="360" w:lineRule="auto"/>
        <w:jc w:val="both"/>
        <w:rPr>
          <w:color w:val="000000" w:themeColor="text1"/>
        </w:rPr>
      </w:pPr>
      <w:r w:rsidRPr="00FA1245">
        <w:rPr>
          <w:color w:val="000000" w:themeColor="text1"/>
        </w:rPr>
        <w:t>On the study day</w:t>
      </w:r>
      <w:r w:rsidR="00BE7528" w:rsidRPr="00FA1245">
        <w:rPr>
          <w:color w:val="000000" w:themeColor="text1"/>
        </w:rPr>
        <w:t>,</w:t>
      </w:r>
      <w:r w:rsidRPr="00FA1245">
        <w:rPr>
          <w:color w:val="000000" w:themeColor="text1"/>
        </w:rPr>
        <w:t xml:space="preserve"> each participant received 250 g of fresh b</w:t>
      </w:r>
      <w:r w:rsidR="00F50C3C" w:rsidRPr="00FA1245">
        <w:rPr>
          <w:color w:val="000000" w:themeColor="text1"/>
        </w:rPr>
        <w:t xml:space="preserve">lueberries either in the whole or juiced </w:t>
      </w:r>
      <w:r w:rsidRPr="00FA1245">
        <w:rPr>
          <w:color w:val="000000" w:themeColor="text1"/>
        </w:rPr>
        <w:t xml:space="preserve">form. They were told to consume the treatment </w:t>
      </w:r>
      <w:r w:rsidRPr="00FA1245">
        <w:rPr>
          <w:rFonts w:cstheme="minorHAnsi"/>
          <w:color w:val="000000" w:themeColor="text1"/>
        </w:rPr>
        <w:t>within 5 minutes and no other food and drink was allowed for the duration of the sam</w:t>
      </w:r>
      <w:r w:rsidR="00F50C3C" w:rsidRPr="00FA1245">
        <w:rPr>
          <w:rFonts w:cstheme="minorHAnsi"/>
          <w:color w:val="000000" w:themeColor="text1"/>
        </w:rPr>
        <w:t>p</w:t>
      </w:r>
      <w:r w:rsidRPr="00FA1245">
        <w:rPr>
          <w:rFonts w:cstheme="minorHAnsi"/>
          <w:color w:val="000000" w:themeColor="text1"/>
        </w:rPr>
        <w:t>le collection period (2</w:t>
      </w:r>
      <w:r w:rsidR="00712D70" w:rsidRPr="00FA1245">
        <w:rPr>
          <w:rFonts w:cstheme="minorHAnsi"/>
          <w:color w:val="000000" w:themeColor="text1"/>
        </w:rPr>
        <w:t xml:space="preserve"> </w:t>
      </w:r>
      <w:r w:rsidRPr="00FA1245">
        <w:rPr>
          <w:rFonts w:cstheme="minorHAnsi"/>
          <w:color w:val="000000" w:themeColor="text1"/>
        </w:rPr>
        <w:t>h).</w:t>
      </w:r>
    </w:p>
    <w:p w14:paraId="48C11657" w14:textId="77777777" w:rsidR="00AE3C39" w:rsidRPr="00FA1245" w:rsidRDefault="00AE3C39" w:rsidP="00B71F5E">
      <w:pPr>
        <w:spacing w:line="360" w:lineRule="auto"/>
        <w:jc w:val="both"/>
        <w:rPr>
          <w:color w:val="000000" w:themeColor="text1"/>
        </w:rPr>
      </w:pPr>
    </w:p>
    <w:p w14:paraId="3282D229" w14:textId="597BFCA5" w:rsidR="00F82F1E" w:rsidRPr="00FA1245" w:rsidRDefault="00E65E11" w:rsidP="00640615">
      <w:pPr>
        <w:spacing w:line="360" w:lineRule="auto"/>
        <w:jc w:val="both"/>
        <w:outlineLvl w:val="0"/>
        <w:rPr>
          <w:b/>
          <w:color w:val="000000" w:themeColor="text1"/>
        </w:rPr>
      </w:pPr>
      <w:r w:rsidRPr="00FA1245">
        <w:rPr>
          <w:b/>
          <w:color w:val="000000" w:themeColor="text1"/>
        </w:rPr>
        <w:t>Spot u</w:t>
      </w:r>
      <w:r w:rsidR="00F82F1E" w:rsidRPr="00FA1245">
        <w:rPr>
          <w:b/>
          <w:color w:val="000000" w:themeColor="text1"/>
        </w:rPr>
        <w:t>rine collection and preparation</w:t>
      </w:r>
    </w:p>
    <w:p w14:paraId="5FC53E77" w14:textId="04F42D2C" w:rsidR="00F82F1E" w:rsidRPr="00FA1245" w:rsidRDefault="00F82F1E" w:rsidP="00B71F5E">
      <w:pPr>
        <w:spacing w:line="360" w:lineRule="auto"/>
        <w:jc w:val="both"/>
        <w:rPr>
          <w:color w:val="000000" w:themeColor="text1"/>
        </w:rPr>
      </w:pPr>
      <w:r w:rsidRPr="00FA1245">
        <w:rPr>
          <w:color w:val="000000" w:themeColor="text1"/>
        </w:rPr>
        <w:t>A urine sample (no preservatives</w:t>
      </w:r>
      <w:r w:rsidR="00BE7528" w:rsidRPr="00FA1245">
        <w:rPr>
          <w:color w:val="000000" w:themeColor="text1"/>
        </w:rPr>
        <w:t xml:space="preserve"> added</w:t>
      </w:r>
      <w:r w:rsidRPr="00FA1245">
        <w:rPr>
          <w:color w:val="000000" w:themeColor="text1"/>
        </w:rPr>
        <w:t>) was taken from each participant on two occasions</w:t>
      </w:r>
      <w:r w:rsidR="00BE7528" w:rsidRPr="00FA1245">
        <w:rPr>
          <w:color w:val="000000" w:themeColor="text1"/>
        </w:rPr>
        <w:t>:</w:t>
      </w:r>
      <w:r w:rsidRPr="00FA1245">
        <w:rPr>
          <w:color w:val="000000" w:themeColor="text1"/>
        </w:rPr>
        <w:t xml:space="preserve"> at baseline prior to berry consumption and 2 h post berry consumption. </w:t>
      </w:r>
      <w:r w:rsidR="00E65E11" w:rsidRPr="00FA1245">
        <w:rPr>
          <w:color w:val="000000" w:themeColor="text1"/>
        </w:rPr>
        <w:t xml:space="preserve">These were spot urine collections with no collection window and this approach has previously been shown to be </w:t>
      </w:r>
      <w:r w:rsidR="00C329F6" w:rsidRPr="00FA1245">
        <w:rPr>
          <w:color w:val="000000" w:themeColor="text1"/>
        </w:rPr>
        <w:t xml:space="preserve">robust for nutritional metabolomic studies </w:t>
      </w:r>
      <w:r w:rsidR="00C329F6" w:rsidRPr="00FA1245">
        <w:rPr>
          <w:color w:val="000000" w:themeColor="text1"/>
        </w:rPr>
        <w:fldChar w:fldCharType="begin"/>
      </w:r>
      <w:r w:rsidR="00712D70" w:rsidRPr="00FA1245">
        <w:rPr>
          <w:color w:val="000000" w:themeColor="text1"/>
        </w:rPr>
        <w:instrText xml:space="preserve"> ADDIN EN.CITE &lt;EndNote&gt;&lt;Cite&gt;&lt;Author&gt;Fave&lt;/Author&gt;&lt;Year&gt;2011&lt;/Year&gt;&lt;RecNum&gt;4699&lt;/RecNum&gt;&lt;DisplayText&gt;&lt;style face="superscript"&gt;(34)&lt;/style&gt;&lt;/DisplayText&gt;&lt;record&gt;&lt;rec-number&gt;4699&lt;/rec-number&gt;&lt;foreign-keys&gt;&lt;key app="EN" db-id="2edvxess8tpetoe0dwavxvftt5patp9t9xsp" timestamp="1429710676"&gt;4699&lt;/key&gt;&lt;/foreign-keys&gt;&lt;ref-type name="Journal Article"&gt;17&lt;/ref-type&gt;&lt;contributors&gt;&lt;authors&gt;&lt;author&gt;Fave, G.&lt;/author&gt;&lt;author&gt;Beckmann, M.&lt;/author&gt;&lt;author&gt;Lloyd, A. J.&lt;/author&gt;&lt;author&gt;Zhou, S.&lt;/author&gt;&lt;author&gt;Harold, G.&lt;/author&gt;&lt;author&gt;Lin, W.&lt;/author&gt;&lt;author&gt;Tailliart, K.&lt;/author&gt;&lt;author&gt;Xie, L.&lt;/author&gt;&lt;author&gt;Draper, J.&lt;/author&gt;&lt;author&gt;Mathers, J. C.&lt;/author&gt;&lt;/authors&gt;&lt;/contributors&gt;&lt;titles&gt;&lt;title&gt;Development and validation of a standardized protocol to monitor human dietary exposure by metabolite fingerprinting of urine samples&lt;/title&gt;&lt;secondary-title&gt;Metabolomics&lt;/secondary-title&gt;&lt;alt-title&gt;Metabolomics : Official journal of the Metabolomic Society&lt;/alt-title&gt;&lt;/titles&gt;&lt;periodical&gt;&lt;full-title&gt;Metabolomics&lt;/full-title&gt;&lt;/periodical&gt;&lt;pages&gt;469-484&lt;/pages&gt;&lt;volume&gt;7&lt;/volume&gt;&lt;number&gt;4&lt;/number&gt;&lt;dates&gt;&lt;year&gt;2011&lt;/year&gt;&lt;pub-dates&gt;&lt;date&gt;Dec&lt;/date&gt;&lt;/pub-dates&gt;&lt;/dates&gt;&lt;isbn&gt;1573-3882 (Print)&lt;/isbn&gt;&lt;accession-num&gt;22039364&lt;/accession-num&gt;&lt;urls&gt;&lt;related-urls&gt;&lt;url&gt;http://www.ncbi.nlm.nih.gov/pubmed/22039364&lt;/url&gt;&lt;/related-urls&gt;&lt;/urls&gt;&lt;custom2&gt;3193537&lt;/custom2&gt;&lt;electronic-resource-num&gt;10.1007/s11306-011-0289-0&lt;/electronic-resource-num&gt;&lt;/record&gt;&lt;/Cite&gt;&lt;/EndNote&gt;</w:instrText>
      </w:r>
      <w:r w:rsidR="00C329F6" w:rsidRPr="00FA1245">
        <w:rPr>
          <w:color w:val="000000" w:themeColor="text1"/>
        </w:rPr>
        <w:fldChar w:fldCharType="separate"/>
      </w:r>
      <w:r w:rsidR="00712D70" w:rsidRPr="00FA1245">
        <w:rPr>
          <w:noProof/>
          <w:color w:val="000000" w:themeColor="text1"/>
          <w:vertAlign w:val="superscript"/>
        </w:rPr>
        <w:t>(34)</w:t>
      </w:r>
      <w:r w:rsidR="00C329F6" w:rsidRPr="00FA1245">
        <w:rPr>
          <w:color w:val="000000" w:themeColor="text1"/>
        </w:rPr>
        <w:fldChar w:fldCharType="end"/>
      </w:r>
      <w:r w:rsidR="00E65E11" w:rsidRPr="00FA1245">
        <w:rPr>
          <w:color w:val="000000" w:themeColor="text1"/>
        </w:rPr>
        <w:t xml:space="preserve">. </w:t>
      </w:r>
      <w:r w:rsidR="00925046" w:rsidRPr="00FA1245">
        <w:rPr>
          <w:color w:val="000000" w:themeColor="text1"/>
        </w:rPr>
        <w:t>Urinations outside of these times were not collected</w:t>
      </w:r>
      <w:r w:rsidR="00E65E11" w:rsidRPr="00FA1245">
        <w:rPr>
          <w:color w:val="000000" w:themeColor="text1"/>
        </w:rPr>
        <w:t xml:space="preserve"> </w:t>
      </w:r>
      <w:r w:rsidR="009E5310" w:rsidRPr="00FA1245">
        <w:rPr>
          <w:color w:val="000000" w:themeColor="text1"/>
        </w:rPr>
        <w:t>and t</w:t>
      </w:r>
      <w:r w:rsidRPr="00FA1245">
        <w:rPr>
          <w:color w:val="000000" w:themeColor="text1"/>
        </w:rPr>
        <w:t xml:space="preserve">he first morning void collection was avoided. </w:t>
      </w:r>
      <w:r w:rsidR="00BE7528" w:rsidRPr="00FA1245">
        <w:rPr>
          <w:color w:val="000000" w:themeColor="text1"/>
        </w:rPr>
        <w:t>A</w:t>
      </w:r>
      <w:r w:rsidRPr="00FA1245">
        <w:rPr>
          <w:color w:val="000000" w:themeColor="text1"/>
        </w:rPr>
        <w:t>n aliquot (10ml) was transferred to a storage tube where it was sealed, immediately frozen and stored at -20</w:t>
      </w:r>
      <w:r w:rsidRPr="00FA1245">
        <w:rPr>
          <w:rFonts w:cstheme="minorHAnsi"/>
          <w:color w:val="000000" w:themeColor="text1"/>
        </w:rPr>
        <w:t>˚</w:t>
      </w:r>
      <w:r w:rsidRPr="00FA1245">
        <w:rPr>
          <w:color w:val="000000" w:themeColor="text1"/>
        </w:rPr>
        <w:t xml:space="preserve"> prior to analysis. </w:t>
      </w:r>
    </w:p>
    <w:p w14:paraId="2CFA57B0" w14:textId="77777777" w:rsidR="00F82F1E" w:rsidRPr="00FA1245" w:rsidRDefault="00F82F1E" w:rsidP="00B71F5E">
      <w:pPr>
        <w:spacing w:line="360" w:lineRule="auto"/>
        <w:jc w:val="both"/>
        <w:rPr>
          <w:color w:val="000000" w:themeColor="text1"/>
        </w:rPr>
      </w:pPr>
    </w:p>
    <w:p w14:paraId="1B02C977" w14:textId="77777777" w:rsidR="00F82F1E" w:rsidRPr="00FA1245" w:rsidRDefault="00F82F1E" w:rsidP="00640615">
      <w:pPr>
        <w:spacing w:line="360" w:lineRule="auto"/>
        <w:jc w:val="both"/>
        <w:outlineLvl w:val="0"/>
        <w:rPr>
          <w:b/>
          <w:color w:val="000000" w:themeColor="text1"/>
        </w:rPr>
      </w:pPr>
      <w:r w:rsidRPr="00FA1245">
        <w:rPr>
          <w:b/>
          <w:color w:val="000000" w:themeColor="text1"/>
        </w:rPr>
        <w:t>Blood collection and preparation</w:t>
      </w:r>
    </w:p>
    <w:p w14:paraId="54F79B7E" w14:textId="77777777" w:rsidR="00F82F1E" w:rsidRPr="00FA1245" w:rsidRDefault="00F82F1E" w:rsidP="00B71F5E">
      <w:pPr>
        <w:spacing w:line="360" w:lineRule="auto"/>
        <w:jc w:val="both"/>
        <w:rPr>
          <w:color w:val="000000" w:themeColor="text1"/>
        </w:rPr>
      </w:pPr>
      <w:r w:rsidRPr="00FA1245">
        <w:rPr>
          <w:color w:val="000000" w:themeColor="text1"/>
        </w:rPr>
        <w:t>A blood sample (20 ml, heparinised) was taken from each of the participants on two occasions</w:t>
      </w:r>
      <w:r w:rsidR="00155747" w:rsidRPr="00FA1245">
        <w:rPr>
          <w:color w:val="000000" w:themeColor="text1"/>
        </w:rPr>
        <w:t>:</w:t>
      </w:r>
      <w:r w:rsidRPr="00FA1245">
        <w:rPr>
          <w:color w:val="000000" w:themeColor="text1"/>
        </w:rPr>
        <w:t xml:space="preserve"> at baseline prior to berry consumption and 2 h post berry consumption. The baseline sample was fasted. Following collection of all samples, the blood was centrifuged for 20</w:t>
      </w:r>
      <w:r w:rsidR="005D6F1B" w:rsidRPr="00FA1245">
        <w:rPr>
          <w:color w:val="000000" w:themeColor="text1"/>
        </w:rPr>
        <w:t xml:space="preserve"> min</w:t>
      </w:r>
      <w:r w:rsidRPr="00FA1245">
        <w:rPr>
          <w:color w:val="000000" w:themeColor="text1"/>
        </w:rPr>
        <w:t xml:space="preserve"> at 3500 rpm at 10</w:t>
      </w:r>
      <w:r w:rsidRPr="00FA1245">
        <w:rPr>
          <w:rFonts w:cstheme="minorHAnsi"/>
          <w:color w:val="000000" w:themeColor="text1"/>
        </w:rPr>
        <w:t>˚</w:t>
      </w:r>
      <w:r w:rsidRPr="00FA1245">
        <w:rPr>
          <w:color w:val="000000" w:themeColor="text1"/>
        </w:rPr>
        <w:t>. Once the sample had been spun, the separated plasma was aliquoted into storage tubes, immediately frozen and stored at -20</w:t>
      </w:r>
      <w:r w:rsidRPr="00FA1245">
        <w:rPr>
          <w:rFonts w:cstheme="minorHAnsi"/>
          <w:color w:val="000000" w:themeColor="text1"/>
        </w:rPr>
        <w:t>˚</w:t>
      </w:r>
      <w:r w:rsidRPr="00FA1245">
        <w:rPr>
          <w:color w:val="000000" w:themeColor="text1"/>
        </w:rPr>
        <w:t xml:space="preserve"> prior to analysis.</w:t>
      </w:r>
    </w:p>
    <w:p w14:paraId="3A1512A1" w14:textId="77777777" w:rsidR="00CC32C7" w:rsidRPr="00FA1245" w:rsidRDefault="00CC32C7" w:rsidP="00B71F5E">
      <w:pPr>
        <w:spacing w:line="360" w:lineRule="auto"/>
        <w:jc w:val="both"/>
        <w:rPr>
          <w:color w:val="000000" w:themeColor="text1"/>
        </w:rPr>
      </w:pPr>
    </w:p>
    <w:p w14:paraId="55788CDE" w14:textId="77777777" w:rsidR="00F82F1E" w:rsidRPr="00FA1245" w:rsidRDefault="00F82F1E" w:rsidP="00640615">
      <w:pPr>
        <w:spacing w:line="360" w:lineRule="auto"/>
        <w:jc w:val="both"/>
        <w:outlineLvl w:val="0"/>
        <w:rPr>
          <w:b/>
          <w:color w:val="000000" w:themeColor="text1"/>
        </w:rPr>
      </w:pPr>
      <w:r w:rsidRPr="00FA1245">
        <w:rPr>
          <w:b/>
          <w:color w:val="000000" w:themeColor="text1"/>
        </w:rPr>
        <w:t>Biological sample processing</w:t>
      </w:r>
    </w:p>
    <w:p w14:paraId="0CC10D73" w14:textId="77777777" w:rsidR="00CC32C7" w:rsidRPr="00FA1245" w:rsidRDefault="009D003B" w:rsidP="00B71F5E">
      <w:pPr>
        <w:spacing w:line="360" w:lineRule="auto"/>
        <w:jc w:val="both"/>
        <w:rPr>
          <w:color w:val="000000" w:themeColor="text1"/>
        </w:rPr>
      </w:pPr>
      <w:r w:rsidRPr="00FA1245">
        <w:rPr>
          <w:rFonts w:cs="Arial"/>
          <w:color w:val="000000" w:themeColor="text1"/>
          <w:lang w:val="en-US"/>
        </w:rPr>
        <w:t>Briefly, plasma (</w:t>
      </w:r>
      <w:r w:rsidR="009A0139" w:rsidRPr="00FA1245">
        <w:rPr>
          <w:rFonts w:cs="Arial"/>
          <w:color w:val="000000" w:themeColor="text1"/>
          <w:lang w:val="en-US"/>
        </w:rPr>
        <w:t>2</w:t>
      </w:r>
      <w:r w:rsidRPr="00FA1245">
        <w:rPr>
          <w:rFonts w:cs="Arial"/>
          <w:color w:val="000000" w:themeColor="text1"/>
          <w:lang w:val="en-US"/>
        </w:rPr>
        <w:t xml:space="preserve">00 μL) was extracted </w:t>
      </w:r>
      <w:r w:rsidR="00976844" w:rsidRPr="00FA1245">
        <w:rPr>
          <w:rFonts w:cs="Arial"/>
          <w:color w:val="000000" w:themeColor="text1"/>
          <w:lang w:val="en-US"/>
        </w:rPr>
        <w:t>with</w:t>
      </w:r>
      <w:r w:rsidRPr="00FA1245">
        <w:rPr>
          <w:rFonts w:cs="Arial"/>
          <w:color w:val="000000" w:themeColor="text1"/>
          <w:lang w:val="en-US"/>
        </w:rPr>
        <w:t xml:space="preserve"> </w:t>
      </w:r>
      <w:r w:rsidR="009A0139" w:rsidRPr="00FA1245">
        <w:rPr>
          <w:rFonts w:cs="Arial"/>
          <w:color w:val="000000" w:themeColor="text1"/>
          <w:lang w:val="en-US"/>
        </w:rPr>
        <w:t>800</w:t>
      </w:r>
      <w:r w:rsidRPr="00FA1245">
        <w:rPr>
          <w:rFonts w:cs="Arial"/>
          <w:color w:val="000000" w:themeColor="text1"/>
          <w:lang w:val="en-US"/>
        </w:rPr>
        <w:t xml:space="preserve"> μL </w:t>
      </w:r>
      <w:r w:rsidR="009A0139" w:rsidRPr="00FA1245">
        <w:rPr>
          <w:rFonts w:cs="Arial"/>
          <w:color w:val="000000" w:themeColor="text1"/>
          <w:lang w:val="en-US"/>
        </w:rPr>
        <w:t>pre</w:t>
      </w:r>
      <w:r w:rsidR="00155747" w:rsidRPr="00FA1245">
        <w:rPr>
          <w:rFonts w:cs="Arial"/>
          <w:color w:val="000000" w:themeColor="text1"/>
          <w:lang w:val="en-US"/>
        </w:rPr>
        <w:t>-</w:t>
      </w:r>
      <w:r w:rsidR="009A0139" w:rsidRPr="00FA1245">
        <w:rPr>
          <w:rFonts w:cs="Arial"/>
          <w:color w:val="000000" w:themeColor="text1"/>
          <w:lang w:val="en-US"/>
        </w:rPr>
        <w:t xml:space="preserve">chilled LCMS grade methanol </w:t>
      </w:r>
      <w:r w:rsidR="00155747" w:rsidRPr="00FA1245">
        <w:rPr>
          <w:rFonts w:cs="Arial"/>
          <w:color w:val="000000" w:themeColor="text1"/>
          <w:lang w:val="en-US"/>
        </w:rPr>
        <w:t xml:space="preserve">(Fisher Scientifc, Loughborough, UK) </w:t>
      </w:r>
      <w:r w:rsidR="009A0139" w:rsidRPr="00FA1245">
        <w:rPr>
          <w:rFonts w:cs="Arial"/>
          <w:color w:val="000000" w:themeColor="text1"/>
          <w:lang w:val="en-US"/>
        </w:rPr>
        <w:t>through three series of</w:t>
      </w:r>
      <w:r w:rsidRPr="00FA1245">
        <w:rPr>
          <w:rFonts w:cs="Arial"/>
          <w:color w:val="000000" w:themeColor="text1"/>
          <w:lang w:val="en-US"/>
        </w:rPr>
        <w:t xml:space="preserve"> vo</w:t>
      </w:r>
      <w:r w:rsidR="009A0139" w:rsidRPr="00FA1245">
        <w:rPr>
          <w:rFonts w:cs="Arial"/>
          <w:color w:val="000000" w:themeColor="text1"/>
          <w:lang w:val="en-US"/>
        </w:rPr>
        <w:t>rtex mixing</w:t>
      </w:r>
      <w:r w:rsidRPr="00FA1245">
        <w:rPr>
          <w:rFonts w:cs="Arial"/>
          <w:color w:val="000000" w:themeColor="text1"/>
          <w:lang w:val="en-US"/>
        </w:rPr>
        <w:t xml:space="preserve">, and then centrifuged for </w:t>
      </w:r>
      <w:r w:rsidR="009A0139" w:rsidRPr="00FA1245">
        <w:rPr>
          <w:rFonts w:cs="Arial"/>
          <w:color w:val="000000" w:themeColor="text1"/>
          <w:lang w:val="en-US"/>
        </w:rPr>
        <w:t xml:space="preserve">2 </w:t>
      </w:r>
      <w:r w:rsidRPr="00FA1245">
        <w:rPr>
          <w:rFonts w:cs="Arial"/>
          <w:color w:val="000000" w:themeColor="text1"/>
          <w:lang w:val="en-US"/>
        </w:rPr>
        <w:t xml:space="preserve">min at 4°C and 13 000 rpm </w:t>
      </w:r>
      <w:r w:rsidR="00976844" w:rsidRPr="00FA1245">
        <w:rPr>
          <w:rFonts w:cs="Arial"/>
          <w:color w:val="000000" w:themeColor="text1"/>
          <w:lang w:val="en-US"/>
        </w:rPr>
        <w:t xml:space="preserve">(Biofuge fresco, Hareaus). For LCMS, 500 μL of the </w:t>
      </w:r>
      <w:r w:rsidRPr="00FA1245">
        <w:rPr>
          <w:rFonts w:cs="Arial"/>
          <w:color w:val="000000" w:themeColor="text1"/>
          <w:lang w:val="en-US"/>
        </w:rPr>
        <w:t>supernatant was dried</w:t>
      </w:r>
      <w:r w:rsidR="00976844" w:rsidRPr="00FA1245">
        <w:rPr>
          <w:rFonts w:cs="Arial"/>
          <w:color w:val="000000" w:themeColor="text1"/>
          <w:lang w:val="en-US"/>
        </w:rPr>
        <w:t xml:space="preserve"> and reconstituted into 500 </w:t>
      </w:r>
      <w:r w:rsidR="00774067" w:rsidRPr="00FA1245">
        <w:rPr>
          <w:rFonts w:cs="Arial"/>
          <w:color w:val="000000" w:themeColor="text1"/>
          <w:lang w:val="en-US"/>
        </w:rPr>
        <w:t xml:space="preserve">µL of mobile phase and transferred to a glass sample vial. </w:t>
      </w:r>
      <w:r w:rsidRPr="00FA1245">
        <w:rPr>
          <w:rFonts w:cs="Arial"/>
          <w:color w:val="000000" w:themeColor="text1"/>
          <w:lang w:val="en-US"/>
        </w:rPr>
        <w:t>Urine samples (50 μL) were diluted with 450 μL o</w:t>
      </w:r>
      <w:r w:rsidR="00774067" w:rsidRPr="00FA1245">
        <w:rPr>
          <w:rFonts w:cs="Arial"/>
          <w:color w:val="000000" w:themeColor="text1"/>
          <w:lang w:val="en-US"/>
        </w:rPr>
        <w:t>f prechilled methanol/water (4</w:t>
      </w:r>
      <w:r w:rsidRPr="00FA1245">
        <w:rPr>
          <w:rFonts w:cs="Arial"/>
          <w:color w:val="000000" w:themeColor="text1"/>
          <w:lang w:val="en-US"/>
        </w:rPr>
        <w:t>:1), vortexed</w:t>
      </w:r>
      <w:r w:rsidR="00155747" w:rsidRPr="00FA1245">
        <w:rPr>
          <w:rFonts w:cs="Arial"/>
          <w:color w:val="000000" w:themeColor="text1"/>
          <w:lang w:val="en-US"/>
        </w:rPr>
        <w:t>,</w:t>
      </w:r>
      <w:r w:rsidRPr="00FA1245">
        <w:rPr>
          <w:rFonts w:cs="Arial"/>
          <w:color w:val="000000" w:themeColor="text1"/>
          <w:lang w:val="en-US"/>
        </w:rPr>
        <w:t xml:space="preserve"> and centrifuged as for plas</w:t>
      </w:r>
      <w:r w:rsidR="00774067" w:rsidRPr="00FA1245">
        <w:rPr>
          <w:rFonts w:cs="Arial"/>
          <w:color w:val="000000" w:themeColor="text1"/>
          <w:lang w:val="en-US"/>
        </w:rPr>
        <w:t>m</w:t>
      </w:r>
      <w:r w:rsidRPr="00FA1245">
        <w:rPr>
          <w:rFonts w:cs="Arial"/>
          <w:color w:val="000000" w:themeColor="text1"/>
          <w:lang w:val="en-US"/>
        </w:rPr>
        <w:t>a</w:t>
      </w:r>
      <w:r w:rsidR="00774067" w:rsidRPr="00FA1245">
        <w:rPr>
          <w:rFonts w:cs="Arial"/>
          <w:color w:val="000000" w:themeColor="text1"/>
          <w:lang w:val="en-US"/>
        </w:rPr>
        <w:t>, and the supernatant transferred to glass sample vials for analysis</w:t>
      </w:r>
      <w:r w:rsidRPr="00FA1245">
        <w:rPr>
          <w:rFonts w:cs="Arial"/>
          <w:color w:val="000000" w:themeColor="text1"/>
          <w:lang w:val="en-US"/>
        </w:rPr>
        <w:t xml:space="preserve">. </w:t>
      </w:r>
    </w:p>
    <w:p w14:paraId="652D9E5C" w14:textId="77777777" w:rsidR="00CC32C7" w:rsidRPr="00FA1245" w:rsidRDefault="00CC32C7" w:rsidP="00B71F5E">
      <w:pPr>
        <w:spacing w:line="360" w:lineRule="auto"/>
        <w:jc w:val="both"/>
        <w:rPr>
          <w:color w:val="000000" w:themeColor="text1"/>
        </w:rPr>
      </w:pPr>
    </w:p>
    <w:p w14:paraId="2221285C" w14:textId="77777777" w:rsidR="00CC32C7" w:rsidRPr="00FA1245" w:rsidRDefault="00CC32C7" w:rsidP="00640615">
      <w:pPr>
        <w:spacing w:line="360" w:lineRule="auto"/>
        <w:jc w:val="both"/>
        <w:outlineLvl w:val="0"/>
        <w:rPr>
          <w:b/>
          <w:color w:val="000000" w:themeColor="text1"/>
        </w:rPr>
      </w:pPr>
      <w:r w:rsidRPr="00FA1245">
        <w:rPr>
          <w:b/>
          <w:color w:val="000000" w:themeColor="text1"/>
        </w:rPr>
        <w:t>LCMS analysis</w:t>
      </w:r>
    </w:p>
    <w:p w14:paraId="6D160B57" w14:textId="2C4711C5" w:rsidR="00CC32C7" w:rsidRPr="00FA1245" w:rsidRDefault="009D003B" w:rsidP="00B71F5E">
      <w:pPr>
        <w:spacing w:line="360" w:lineRule="auto"/>
        <w:jc w:val="both"/>
        <w:rPr>
          <w:color w:val="000000" w:themeColor="text1"/>
        </w:rPr>
      </w:pPr>
      <w:r w:rsidRPr="00FA1245">
        <w:rPr>
          <w:rFonts w:cs="Arial"/>
          <w:color w:val="000000" w:themeColor="text1"/>
          <w:lang w:val="en-US"/>
        </w:rPr>
        <w:t xml:space="preserve">Urine and plasma samples were analyzed separately in randomized batches. </w:t>
      </w:r>
      <w:r w:rsidR="00F82F1E" w:rsidRPr="00FA1245">
        <w:rPr>
          <w:rFonts w:cs="Helvetica Neue"/>
          <w:color w:val="000000" w:themeColor="text1"/>
          <w:lang w:val="en-US"/>
        </w:rPr>
        <w:t>Briefly, LC–MS analyses were carried out on a Dionex UltiMate 3000 RSLC HPLC System (Dionex, Camberly, UK)</w:t>
      </w:r>
      <w:r w:rsidR="008E57E6" w:rsidRPr="00FA1245">
        <w:rPr>
          <w:rFonts w:cs="Helvetica Neue"/>
          <w:color w:val="000000" w:themeColor="text1"/>
          <w:lang w:val="en-US"/>
        </w:rPr>
        <w:t>,</w:t>
      </w:r>
      <w:r w:rsidR="00F82F1E" w:rsidRPr="00FA1245">
        <w:rPr>
          <w:rFonts w:cs="Helvetica Neue"/>
          <w:color w:val="000000" w:themeColor="text1"/>
          <w:lang w:val="en-US"/>
        </w:rPr>
        <w:t xml:space="preserve"> equipped with an UltiMate 3000 RS pump, an UltiMate 3000 RS autosampler and a QExactive Quadrupole-Orbitrap Mass Spectrometer (Thermo Fisher Scientific, Waltham, USA). Electrospray ionisation at both negative and positive ion modes was performed with a spray voltage of 2.00 kV and capillary temperature of 280 °C. The total ion current (TIC) with a range of 50–1000 m/z and 70,000 resolution was measured. Sample aliquots (2 µL) were injected on an </w:t>
      </w:r>
      <w:r w:rsidR="003D0D86" w:rsidRPr="00FA1245">
        <w:rPr>
          <w:rFonts w:cs="Helvetica Neue"/>
          <w:color w:val="000000" w:themeColor="text1"/>
          <w:lang w:val="en-US"/>
        </w:rPr>
        <w:t>Accucore</w:t>
      </w:r>
      <w:r w:rsidR="008E57E6" w:rsidRPr="00FA1245">
        <w:rPr>
          <w:rFonts w:cs="Helvetica Neue"/>
          <w:color w:val="000000" w:themeColor="text1"/>
          <w:lang w:val="en-US"/>
        </w:rPr>
        <w:t xml:space="preserve"> (Thermo Fisher)</w:t>
      </w:r>
      <w:r w:rsidR="003D0D86" w:rsidRPr="00FA1245">
        <w:rPr>
          <w:rFonts w:cs="Helvetica Neue"/>
          <w:color w:val="000000" w:themeColor="text1"/>
          <w:lang w:val="en-US"/>
        </w:rPr>
        <w:t xml:space="preserve"> C18 </w:t>
      </w:r>
      <w:r w:rsidR="00F82F1E" w:rsidRPr="00FA1245">
        <w:rPr>
          <w:rFonts w:cs="Helvetica Neue"/>
          <w:color w:val="000000" w:themeColor="text1"/>
          <w:lang w:val="en-US"/>
        </w:rPr>
        <w:t>(</w:t>
      </w:r>
      <w:r w:rsidR="003D0D86" w:rsidRPr="00FA1245">
        <w:rPr>
          <w:rFonts w:cs="Helvetica Neue"/>
          <w:color w:val="000000" w:themeColor="text1"/>
          <w:lang w:val="en-US"/>
        </w:rPr>
        <w:t>150× 2.5</w:t>
      </w:r>
      <w:r w:rsidR="00F82F1E" w:rsidRPr="00FA1245">
        <w:rPr>
          <w:rFonts w:cs="Helvetica Neue"/>
          <w:color w:val="000000" w:themeColor="text1"/>
          <w:lang w:val="en-US"/>
        </w:rPr>
        <w:t> mm, 5 μm particle size) reverse-phase column</w:t>
      </w:r>
      <w:r w:rsidR="005D6F1B" w:rsidRPr="00FA1245">
        <w:rPr>
          <w:rFonts w:cs="Helvetica Neue"/>
          <w:color w:val="000000" w:themeColor="text1"/>
          <w:lang w:val="en-US"/>
        </w:rPr>
        <w:t>,</w:t>
      </w:r>
      <w:r w:rsidR="00F82F1E" w:rsidRPr="00FA1245">
        <w:rPr>
          <w:rFonts w:cs="Helvetica Neue"/>
          <w:color w:val="000000" w:themeColor="text1"/>
          <w:lang w:val="en-US"/>
        </w:rPr>
        <w:t xml:space="preserve"> thermostatically regulated at 40 °C. The mobile phase consisted of water with </w:t>
      </w:r>
      <w:r w:rsidR="008B2546" w:rsidRPr="00FA1245">
        <w:rPr>
          <w:rFonts w:cs="Helvetica Neue"/>
          <w:color w:val="000000" w:themeColor="text1"/>
          <w:lang w:val="en-US"/>
        </w:rPr>
        <w:t>0.</w:t>
      </w:r>
      <w:r w:rsidR="00F82F1E" w:rsidRPr="00FA1245">
        <w:rPr>
          <w:rFonts w:cs="Helvetica Neue"/>
          <w:color w:val="000000" w:themeColor="text1"/>
          <w:lang w:val="en-US"/>
        </w:rPr>
        <w:t xml:space="preserve">1 % </w:t>
      </w:r>
      <w:r w:rsidR="0072204A" w:rsidRPr="00FA1245">
        <w:rPr>
          <w:rFonts w:cs="Helvetica Neue"/>
          <w:color w:val="000000" w:themeColor="text1"/>
          <w:lang w:val="en-US"/>
        </w:rPr>
        <w:t>formic</w:t>
      </w:r>
      <w:r w:rsidR="00F82F1E" w:rsidRPr="00FA1245">
        <w:rPr>
          <w:rFonts w:cs="Helvetica Neue"/>
          <w:color w:val="000000" w:themeColor="text1"/>
          <w:lang w:val="en-US"/>
        </w:rPr>
        <w:t xml:space="preserve"> acid (solvent A) and acetonitrile with </w:t>
      </w:r>
      <w:r w:rsidR="008B2546" w:rsidRPr="00FA1245">
        <w:rPr>
          <w:rFonts w:cs="Helvetica Neue"/>
          <w:color w:val="000000" w:themeColor="text1"/>
          <w:lang w:val="en-US"/>
        </w:rPr>
        <w:t>0.</w:t>
      </w:r>
      <w:r w:rsidR="00F82F1E" w:rsidRPr="00FA1245">
        <w:rPr>
          <w:rFonts w:cs="Helvetica Neue"/>
          <w:color w:val="000000" w:themeColor="text1"/>
          <w:lang w:val="en-US"/>
        </w:rPr>
        <w:t xml:space="preserve">1 % </w:t>
      </w:r>
      <w:r w:rsidR="0072204A" w:rsidRPr="00FA1245">
        <w:rPr>
          <w:rFonts w:cs="Helvetica Neue"/>
          <w:color w:val="000000" w:themeColor="text1"/>
          <w:lang w:val="en-US"/>
        </w:rPr>
        <w:t>formic</w:t>
      </w:r>
      <w:r w:rsidR="00F82F1E" w:rsidRPr="00FA1245">
        <w:rPr>
          <w:rFonts w:cs="Helvetica Neue"/>
          <w:color w:val="000000" w:themeColor="text1"/>
          <w:lang w:val="en-US"/>
        </w:rPr>
        <w:t xml:space="preserve"> acid (solvent B). </w:t>
      </w:r>
      <w:r w:rsidR="003D0D86" w:rsidRPr="00FA1245">
        <w:rPr>
          <w:rFonts w:cs="Helvetica Neue"/>
          <w:color w:val="000000" w:themeColor="text1"/>
          <w:lang w:val="en-US"/>
        </w:rPr>
        <w:t>Starting conditions were 95% A, and compounds were separated with a gradient of 95%</w:t>
      </w:r>
      <w:r w:rsidR="008353A6" w:rsidRPr="00FA1245">
        <w:rPr>
          <w:rFonts w:cs="Helvetica Neue"/>
          <w:color w:val="000000" w:themeColor="text1"/>
          <w:lang w:val="en-US"/>
        </w:rPr>
        <w:t xml:space="preserve"> </w:t>
      </w:r>
      <w:r w:rsidR="003D0D86" w:rsidRPr="00FA1245">
        <w:rPr>
          <w:rFonts w:cs="Helvetica Neue"/>
          <w:color w:val="000000" w:themeColor="text1"/>
          <w:lang w:val="en-US"/>
        </w:rPr>
        <w:t>A to 5%</w:t>
      </w:r>
      <w:r w:rsidR="008353A6" w:rsidRPr="00FA1245">
        <w:rPr>
          <w:rFonts w:cs="Helvetica Neue"/>
          <w:color w:val="000000" w:themeColor="text1"/>
          <w:lang w:val="en-US"/>
        </w:rPr>
        <w:t xml:space="preserve"> </w:t>
      </w:r>
      <w:r w:rsidR="003D0D86" w:rsidRPr="00FA1245">
        <w:rPr>
          <w:rFonts w:cs="Helvetica Neue"/>
          <w:color w:val="000000" w:themeColor="text1"/>
          <w:lang w:val="en-US"/>
        </w:rPr>
        <w:t xml:space="preserve">A over 18 min, </w:t>
      </w:r>
      <w:r w:rsidR="002E317B" w:rsidRPr="00FA1245">
        <w:rPr>
          <w:rFonts w:cs="Helvetica Neue"/>
          <w:color w:val="000000" w:themeColor="text1"/>
          <w:lang w:val="en-US"/>
        </w:rPr>
        <w:t>with</w:t>
      </w:r>
      <w:r w:rsidR="003D0D86" w:rsidRPr="00FA1245">
        <w:rPr>
          <w:rFonts w:cs="Helvetica Neue"/>
          <w:color w:val="000000" w:themeColor="text1"/>
          <w:lang w:val="en-US"/>
        </w:rPr>
        <w:t xml:space="preserve"> a 5 min wash cycle before re-</w:t>
      </w:r>
      <w:r w:rsidR="002E317B" w:rsidRPr="00FA1245">
        <w:rPr>
          <w:rFonts w:cs="Helvetica Neue"/>
          <w:color w:val="000000" w:themeColor="text1"/>
          <w:lang w:val="en-US"/>
        </w:rPr>
        <w:t>equilibrated</w:t>
      </w:r>
      <w:r w:rsidR="005D6F1B" w:rsidRPr="00FA1245">
        <w:rPr>
          <w:rFonts w:cs="Helvetica Neue"/>
          <w:color w:val="000000" w:themeColor="text1"/>
          <w:lang w:val="en-US"/>
        </w:rPr>
        <w:t xml:space="preserve"> to 95%</w:t>
      </w:r>
      <w:r w:rsidR="008353A6" w:rsidRPr="00FA1245">
        <w:rPr>
          <w:rFonts w:cs="Helvetica Neue"/>
          <w:color w:val="000000" w:themeColor="text1"/>
          <w:lang w:val="en-US"/>
        </w:rPr>
        <w:t xml:space="preserve"> </w:t>
      </w:r>
      <w:r w:rsidR="005D6F1B" w:rsidRPr="00FA1245">
        <w:rPr>
          <w:rFonts w:cs="Helvetica Neue"/>
          <w:color w:val="000000" w:themeColor="text1"/>
          <w:lang w:val="en-US"/>
        </w:rPr>
        <w:t>A;</w:t>
      </w:r>
      <w:r w:rsidR="003D0D86" w:rsidRPr="00FA1245">
        <w:rPr>
          <w:rFonts w:cs="Helvetica Neue"/>
          <w:color w:val="000000" w:themeColor="text1"/>
          <w:lang w:val="en-US"/>
        </w:rPr>
        <w:t xml:space="preserve"> flow rate was 0.35 ml/min.</w:t>
      </w:r>
      <w:r w:rsidR="000D699F" w:rsidRPr="00FA1245">
        <w:rPr>
          <w:rFonts w:cs="Helvetica Neue"/>
          <w:color w:val="000000" w:themeColor="text1"/>
          <w:lang w:val="en-US"/>
        </w:rPr>
        <w:t xml:space="preserve"> </w:t>
      </w:r>
      <w:r w:rsidR="000F4711" w:rsidRPr="00FA1245">
        <w:rPr>
          <w:rFonts w:cs="Helvetica Neue"/>
          <w:color w:val="000000" w:themeColor="text1"/>
          <w:lang w:val="en-US"/>
        </w:rPr>
        <w:t>All samples were randomised in their running order and a</w:t>
      </w:r>
      <w:r w:rsidR="000D699F" w:rsidRPr="00FA1245">
        <w:rPr>
          <w:rFonts w:cs="Helvetica Neue"/>
          <w:color w:val="000000" w:themeColor="text1"/>
          <w:lang w:val="en-US"/>
        </w:rPr>
        <w:t xml:space="preserve"> QC sample was analysed</w:t>
      </w:r>
      <w:r w:rsidR="000F4711" w:rsidRPr="00FA1245">
        <w:rPr>
          <w:rFonts w:cs="Helvetica Neue"/>
          <w:color w:val="000000" w:themeColor="text1"/>
          <w:lang w:val="en-US"/>
        </w:rPr>
        <w:t xml:space="preserve"> on </w:t>
      </w:r>
      <w:r w:rsidR="00B03189" w:rsidRPr="00FA1245">
        <w:rPr>
          <w:rFonts w:cs="Helvetica Neue"/>
          <w:color w:val="000000" w:themeColor="text1"/>
          <w:lang w:val="en-US"/>
        </w:rPr>
        <w:t>ten</w:t>
      </w:r>
      <w:r w:rsidR="000F4711" w:rsidRPr="00FA1245">
        <w:rPr>
          <w:rFonts w:cs="Helvetica Neue"/>
          <w:color w:val="000000" w:themeColor="text1"/>
          <w:lang w:val="en-US"/>
        </w:rPr>
        <w:t xml:space="preserve"> occasions throughout the batch. The QC was a pool of all samples</w:t>
      </w:r>
      <w:r w:rsidR="003605D8" w:rsidRPr="00FA1245">
        <w:rPr>
          <w:rFonts w:cs="Helvetica Neue"/>
          <w:color w:val="000000" w:themeColor="text1"/>
          <w:lang w:val="en-US"/>
        </w:rPr>
        <w:t xml:space="preserve"> in a single aliquot</w:t>
      </w:r>
      <w:r w:rsidR="000F4711" w:rsidRPr="00FA1245">
        <w:rPr>
          <w:rFonts w:cs="Helvetica Neue"/>
          <w:color w:val="000000" w:themeColor="text1"/>
          <w:lang w:val="en-US"/>
        </w:rPr>
        <w:t xml:space="preserve">. </w:t>
      </w:r>
    </w:p>
    <w:p w14:paraId="01BDF21C" w14:textId="77777777" w:rsidR="00CC32C7" w:rsidRPr="00FA1245" w:rsidRDefault="00CC32C7" w:rsidP="00B71F5E">
      <w:pPr>
        <w:spacing w:line="360" w:lineRule="auto"/>
        <w:jc w:val="both"/>
        <w:rPr>
          <w:color w:val="000000" w:themeColor="text1"/>
        </w:rPr>
      </w:pPr>
    </w:p>
    <w:p w14:paraId="6EFDC60E" w14:textId="77777777" w:rsidR="00CC32C7" w:rsidRPr="00FA1245" w:rsidRDefault="00CC32C7" w:rsidP="00640615">
      <w:pPr>
        <w:spacing w:line="360" w:lineRule="auto"/>
        <w:jc w:val="both"/>
        <w:outlineLvl w:val="0"/>
        <w:rPr>
          <w:b/>
          <w:color w:val="000000" w:themeColor="text1"/>
        </w:rPr>
      </w:pPr>
      <w:r w:rsidRPr="00FA1245">
        <w:rPr>
          <w:b/>
          <w:color w:val="000000" w:themeColor="text1"/>
        </w:rPr>
        <w:t>Data processing and mining</w:t>
      </w:r>
    </w:p>
    <w:p w14:paraId="18A3F589" w14:textId="3902E518" w:rsidR="0099618A" w:rsidRPr="00FA1245" w:rsidRDefault="005E64ED" w:rsidP="00B71F5E">
      <w:pPr>
        <w:spacing w:line="360" w:lineRule="auto"/>
        <w:jc w:val="both"/>
        <w:rPr>
          <w:rFonts w:cs="Arial"/>
          <w:color w:val="000000" w:themeColor="text1"/>
          <w:u w:color="0E6C77"/>
          <w:lang w:val="en-US"/>
        </w:rPr>
      </w:pPr>
      <w:r w:rsidRPr="00FA1245">
        <w:rPr>
          <w:rFonts w:cs="Arial"/>
          <w:color w:val="000000" w:themeColor="text1"/>
          <w:lang w:val="en-US"/>
        </w:rPr>
        <w:t xml:space="preserve">LCMS data was processed using the software Progenesis QI (Waters), which incorporates chromatographic alignment, peak picking, statistical analysis and putative identification based on accurate mass. </w:t>
      </w:r>
      <w:r w:rsidR="00CE7D3B" w:rsidRPr="00FA1245">
        <w:rPr>
          <w:rFonts w:cs="Arial"/>
          <w:color w:val="000000" w:themeColor="text1"/>
          <w:lang w:val="en-US"/>
        </w:rPr>
        <w:t>Following alignment, profiles were normalized to all compounds detected</w:t>
      </w:r>
      <w:r w:rsidR="00920303" w:rsidRPr="00FA1245">
        <w:rPr>
          <w:rFonts w:cs="Arial"/>
          <w:color w:val="000000" w:themeColor="text1"/>
          <w:lang w:val="en-US"/>
        </w:rPr>
        <w:t>,</w:t>
      </w:r>
      <w:r w:rsidR="00CE7D3B" w:rsidRPr="00FA1245">
        <w:rPr>
          <w:rFonts w:cs="Arial"/>
          <w:color w:val="000000" w:themeColor="text1"/>
          <w:lang w:val="en-US"/>
        </w:rPr>
        <w:t xml:space="preserve"> using </w:t>
      </w:r>
      <w:r w:rsidR="0000593D" w:rsidRPr="00FA1245">
        <w:rPr>
          <w:rFonts w:cs="Arial"/>
          <w:color w:val="000000" w:themeColor="text1"/>
          <w:lang w:val="en-US"/>
        </w:rPr>
        <w:t>the</w:t>
      </w:r>
      <w:r w:rsidR="00CE7D3B" w:rsidRPr="00FA1245">
        <w:rPr>
          <w:rFonts w:cs="Arial"/>
          <w:color w:val="000000" w:themeColor="text1"/>
          <w:lang w:val="en-US"/>
        </w:rPr>
        <w:t xml:space="preserve"> QC as a reference. </w:t>
      </w:r>
      <w:r w:rsidRPr="00FA1245">
        <w:rPr>
          <w:rFonts w:cs="Arial"/>
          <w:color w:val="000000" w:themeColor="text1"/>
          <w:lang w:val="en-US"/>
        </w:rPr>
        <w:t xml:space="preserve">The data set was subjected to </w:t>
      </w:r>
      <w:r w:rsidR="009D003B" w:rsidRPr="00FA1245">
        <w:rPr>
          <w:rFonts w:cs="Arial"/>
          <w:color w:val="000000" w:themeColor="text1"/>
          <w:lang w:val="en-US"/>
        </w:rPr>
        <w:t>unsupervised and supervised multivariate classification using principal</w:t>
      </w:r>
      <w:r w:rsidR="0072204A" w:rsidRPr="00FA1245">
        <w:rPr>
          <w:rFonts w:cs="Arial"/>
          <w:color w:val="000000" w:themeColor="text1"/>
          <w:lang w:val="en-US"/>
        </w:rPr>
        <w:t xml:space="preserve"> components analysis (PCA) and partial least squared</w:t>
      </w:r>
      <w:r w:rsidR="00D83DF5" w:rsidRPr="00FA1245">
        <w:rPr>
          <w:rFonts w:cs="Arial"/>
          <w:color w:val="000000" w:themeColor="text1"/>
          <w:lang w:val="en-US"/>
        </w:rPr>
        <w:t xml:space="preserve"> discriminant analysis (P</w:t>
      </w:r>
      <w:r w:rsidR="0072204A" w:rsidRPr="00FA1245">
        <w:rPr>
          <w:rFonts w:cs="Arial"/>
          <w:color w:val="000000" w:themeColor="text1"/>
          <w:lang w:val="en-US"/>
        </w:rPr>
        <w:t>LS-D</w:t>
      </w:r>
      <w:r w:rsidR="009D003B" w:rsidRPr="00FA1245">
        <w:rPr>
          <w:rFonts w:cs="Arial"/>
          <w:color w:val="000000" w:themeColor="text1"/>
          <w:lang w:val="en-US"/>
        </w:rPr>
        <w:t>A), respectively</w:t>
      </w:r>
      <w:r w:rsidR="00B66D80" w:rsidRPr="00FA1245">
        <w:rPr>
          <w:rFonts w:cs="Arial"/>
          <w:color w:val="000000" w:themeColor="text1"/>
          <w:lang w:val="en-US"/>
        </w:rPr>
        <w:t xml:space="preserve"> using SIMCA v14.0 (UMetrics, Uppsala)</w:t>
      </w:r>
      <w:r w:rsidR="009D003B" w:rsidRPr="00FA1245">
        <w:rPr>
          <w:rFonts w:cs="Arial"/>
          <w:color w:val="000000" w:themeColor="text1"/>
          <w:lang w:val="en-US"/>
        </w:rPr>
        <w:t xml:space="preserve">. </w:t>
      </w:r>
      <w:r w:rsidR="005B27A7" w:rsidRPr="00FA1245">
        <w:rPr>
          <w:rFonts w:cs="Arial"/>
          <w:color w:val="000000" w:themeColor="text1"/>
          <w:lang w:val="en-US"/>
        </w:rPr>
        <w:t>PCA was used to visualize associations in the data and to identify any outliers, while PLS</w:t>
      </w:r>
      <w:r w:rsidR="00D83DF5" w:rsidRPr="00FA1245">
        <w:rPr>
          <w:rFonts w:cs="Arial"/>
          <w:color w:val="000000" w:themeColor="text1"/>
          <w:lang w:val="en-US"/>
        </w:rPr>
        <w:t>-</w:t>
      </w:r>
      <w:r w:rsidR="005B27A7" w:rsidRPr="00FA1245">
        <w:rPr>
          <w:rFonts w:cs="Arial"/>
          <w:color w:val="000000" w:themeColor="text1"/>
          <w:lang w:val="en-US"/>
        </w:rPr>
        <w:t>DA models were constructed to identify associations in the data based on sample group</w:t>
      </w:r>
      <w:r w:rsidR="00E24F9B" w:rsidRPr="00FA1245">
        <w:rPr>
          <w:rFonts w:cs="Arial"/>
          <w:color w:val="000000" w:themeColor="text1"/>
          <w:lang w:val="en-US"/>
        </w:rPr>
        <w:t xml:space="preserve">. </w:t>
      </w:r>
      <w:r w:rsidR="00171603" w:rsidRPr="00FA1245">
        <w:rPr>
          <w:rFonts w:cs="Arial"/>
          <w:color w:val="000000" w:themeColor="text1"/>
          <w:lang w:val="en-US"/>
        </w:rPr>
        <w:t xml:space="preserve">For further statistical analysis, features were subjected to comparison of means analysis, depending on the study design, </w:t>
      </w:r>
      <w:r w:rsidR="008606F0" w:rsidRPr="00FA1245">
        <w:rPr>
          <w:rFonts w:cs="Arial"/>
          <w:color w:val="000000" w:themeColor="text1"/>
          <w:lang w:val="en-US"/>
        </w:rPr>
        <w:t xml:space="preserve">and </w:t>
      </w:r>
      <w:r w:rsidR="00724ACB" w:rsidRPr="00FA1245">
        <w:rPr>
          <w:rFonts w:cs="Arial"/>
          <w:i/>
          <w:color w:val="000000" w:themeColor="text1"/>
          <w:lang w:val="en-US"/>
        </w:rPr>
        <w:t>P</w:t>
      </w:r>
      <w:r w:rsidR="008606F0" w:rsidRPr="00FA1245">
        <w:rPr>
          <w:rFonts w:cs="Arial"/>
          <w:color w:val="000000" w:themeColor="text1"/>
          <w:lang w:val="en-US"/>
        </w:rPr>
        <w:t xml:space="preserve"> values were corrected for</w:t>
      </w:r>
      <w:r w:rsidR="00171603" w:rsidRPr="00FA1245">
        <w:rPr>
          <w:rFonts w:cs="Arial"/>
          <w:color w:val="000000" w:themeColor="text1"/>
          <w:lang w:val="en-US"/>
        </w:rPr>
        <w:t xml:space="preserve"> false discovery rate (</w:t>
      </w:r>
      <w:r w:rsidR="000842B1" w:rsidRPr="00FA1245">
        <w:rPr>
          <w:rFonts w:cs="Arial"/>
          <w:color w:val="000000" w:themeColor="text1"/>
          <w:lang w:val="en-US"/>
        </w:rPr>
        <w:t>q</w:t>
      </w:r>
      <w:r w:rsidR="00CB06DB" w:rsidRPr="00FA1245">
        <w:rPr>
          <w:rFonts w:cs="Arial"/>
          <w:color w:val="000000" w:themeColor="text1"/>
          <w:lang w:val="en-US"/>
        </w:rPr>
        <w:t xml:space="preserve"> </w:t>
      </w:r>
      <w:r w:rsidR="00171603" w:rsidRPr="00FA1245">
        <w:rPr>
          <w:rFonts w:cs="Arial"/>
          <w:color w:val="000000" w:themeColor="text1"/>
          <w:lang w:val="en-US"/>
        </w:rPr>
        <w:t>value</w:t>
      </w:r>
      <w:r w:rsidR="00CB06DB" w:rsidRPr="00FA1245">
        <w:rPr>
          <w:rFonts w:cs="Arial"/>
          <w:color w:val="000000" w:themeColor="text1"/>
          <w:lang w:val="en-US"/>
        </w:rPr>
        <w:t>s are shown</w:t>
      </w:r>
      <w:r w:rsidR="00171603" w:rsidRPr="00FA1245">
        <w:rPr>
          <w:rFonts w:cs="Arial"/>
          <w:color w:val="000000" w:themeColor="text1"/>
          <w:lang w:val="en-US"/>
        </w:rPr>
        <w:t xml:space="preserve">). </w:t>
      </w:r>
      <w:r w:rsidR="00B12F76" w:rsidRPr="00FA1245">
        <w:rPr>
          <w:rFonts w:cs="Arial"/>
          <w:color w:val="000000" w:themeColor="text1"/>
          <w:lang w:val="en-US"/>
        </w:rPr>
        <w:t>PLS-DA</w:t>
      </w:r>
      <w:r w:rsidR="00415369" w:rsidRPr="00FA1245">
        <w:rPr>
          <w:rFonts w:cs="Arial"/>
          <w:color w:val="000000" w:themeColor="text1"/>
          <w:lang w:val="en-US"/>
        </w:rPr>
        <w:t xml:space="preserve"> models </w:t>
      </w:r>
      <w:r w:rsidR="00B12F76" w:rsidRPr="00FA1245">
        <w:rPr>
          <w:rFonts w:cs="Arial"/>
          <w:color w:val="000000" w:themeColor="text1"/>
          <w:lang w:val="en-US"/>
        </w:rPr>
        <w:t xml:space="preserve">were </w:t>
      </w:r>
      <w:r w:rsidR="00415369" w:rsidRPr="00FA1245">
        <w:rPr>
          <w:rFonts w:cs="Arial"/>
          <w:color w:val="000000" w:themeColor="text1"/>
          <w:lang w:val="en-US"/>
        </w:rPr>
        <w:t xml:space="preserve">comprised of </w:t>
      </w:r>
      <w:r w:rsidR="00B17D61" w:rsidRPr="00FA1245">
        <w:rPr>
          <w:rFonts w:cs="Arial"/>
          <w:color w:val="000000" w:themeColor="text1"/>
          <w:lang w:val="en-US"/>
        </w:rPr>
        <w:t>either 4 groups (</w:t>
      </w:r>
      <w:r w:rsidR="00415369" w:rsidRPr="00FA1245">
        <w:rPr>
          <w:rFonts w:cs="Arial"/>
          <w:color w:val="000000" w:themeColor="text1"/>
          <w:lang w:val="en-US"/>
        </w:rPr>
        <w:t xml:space="preserve">pre </w:t>
      </w:r>
      <w:r w:rsidR="005F2618" w:rsidRPr="00FA1245">
        <w:rPr>
          <w:rFonts w:cs="Arial"/>
          <w:color w:val="000000" w:themeColor="text1"/>
          <w:lang w:val="en-US"/>
        </w:rPr>
        <w:t>whole</w:t>
      </w:r>
      <w:r w:rsidR="00415369" w:rsidRPr="00FA1245">
        <w:rPr>
          <w:rFonts w:cs="Arial"/>
          <w:color w:val="000000" w:themeColor="text1"/>
          <w:lang w:val="en-US"/>
        </w:rPr>
        <w:t xml:space="preserve">, pre </w:t>
      </w:r>
      <w:r w:rsidR="005F2618" w:rsidRPr="00FA1245">
        <w:rPr>
          <w:rFonts w:cs="Arial"/>
          <w:color w:val="000000" w:themeColor="text1"/>
          <w:lang w:val="en-US"/>
        </w:rPr>
        <w:t>juice</w:t>
      </w:r>
      <w:r w:rsidR="00415369" w:rsidRPr="00FA1245">
        <w:rPr>
          <w:rFonts w:cs="Arial"/>
          <w:color w:val="000000" w:themeColor="text1"/>
          <w:lang w:val="en-US"/>
        </w:rPr>
        <w:t xml:space="preserve">, and post </w:t>
      </w:r>
      <w:r w:rsidR="005F2618" w:rsidRPr="00FA1245">
        <w:rPr>
          <w:rFonts w:cs="Arial"/>
          <w:color w:val="000000" w:themeColor="text1"/>
          <w:lang w:val="en-US"/>
        </w:rPr>
        <w:t>whole</w:t>
      </w:r>
      <w:r w:rsidR="00415369" w:rsidRPr="00FA1245">
        <w:rPr>
          <w:rFonts w:cs="Arial"/>
          <w:color w:val="000000" w:themeColor="text1"/>
          <w:lang w:val="en-US"/>
        </w:rPr>
        <w:t xml:space="preserve"> and post </w:t>
      </w:r>
      <w:r w:rsidR="005F2618" w:rsidRPr="00FA1245">
        <w:rPr>
          <w:rFonts w:cs="Arial"/>
          <w:color w:val="000000" w:themeColor="text1"/>
          <w:lang w:val="en-US"/>
        </w:rPr>
        <w:t>juice</w:t>
      </w:r>
      <w:r w:rsidR="00B17D61" w:rsidRPr="00FA1245">
        <w:rPr>
          <w:rFonts w:cs="Arial"/>
          <w:color w:val="000000" w:themeColor="text1"/>
          <w:lang w:val="en-US"/>
        </w:rPr>
        <w:t>) or two groups (post whole and post juice)</w:t>
      </w:r>
      <w:r w:rsidR="003B3C73" w:rsidRPr="00FA1245">
        <w:rPr>
          <w:rFonts w:cs="Arial"/>
          <w:color w:val="000000" w:themeColor="text1"/>
          <w:lang w:val="en-US"/>
        </w:rPr>
        <w:t>. R2Y and</w:t>
      </w:r>
      <w:r w:rsidR="00415369" w:rsidRPr="00FA1245">
        <w:rPr>
          <w:rFonts w:cs="Arial"/>
          <w:color w:val="000000" w:themeColor="text1"/>
          <w:lang w:val="en-US"/>
        </w:rPr>
        <w:t xml:space="preserve"> Q2 </w:t>
      </w:r>
      <w:r w:rsidR="009D003B" w:rsidRPr="00FA1245">
        <w:rPr>
          <w:rFonts w:cs="Arial"/>
          <w:color w:val="000000" w:themeColor="text1"/>
          <w:u w:color="0E6C77"/>
          <w:lang w:val="en-US"/>
        </w:rPr>
        <w:t xml:space="preserve">were </w:t>
      </w:r>
      <w:r w:rsidR="003B3C73" w:rsidRPr="00FA1245">
        <w:rPr>
          <w:rFonts w:cs="Arial"/>
          <w:color w:val="000000" w:themeColor="text1"/>
          <w:u w:color="0E6C77"/>
          <w:lang w:val="en-US"/>
        </w:rPr>
        <w:t>used</w:t>
      </w:r>
      <w:r w:rsidR="009D003B" w:rsidRPr="00FA1245">
        <w:rPr>
          <w:rFonts w:cs="Arial"/>
          <w:color w:val="000000" w:themeColor="text1"/>
          <w:u w:color="0E6C77"/>
          <w:lang w:val="en-US"/>
        </w:rPr>
        <w:t xml:space="preserve"> to provide metrics of </w:t>
      </w:r>
      <w:r w:rsidR="00415369" w:rsidRPr="00FA1245">
        <w:rPr>
          <w:rFonts w:cs="Arial"/>
          <w:color w:val="000000" w:themeColor="text1"/>
          <w:u w:color="0E6C77"/>
          <w:lang w:val="en-US"/>
        </w:rPr>
        <w:t>discrimination and classification</w:t>
      </w:r>
      <w:r w:rsidR="0007248C" w:rsidRPr="00FA1245">
        <w:rPr>
          <w:rFonts w:cs="Arial"/>
          <w:color w:val="000000" w:themeColor="text1"/>
          <w:u w:color="0E6C77"/>
          <w:lang w:val="en-US"/>
        </w:rPr>
        <w:t xml:space="preserve">. </w:t>
      </w:r>
      <w:r w:rsidR="00AD0D3D" w:rsidRPr="00FA1245">
        <w:rPr>
          <w:rFonts w:cs="Arial"/>
          <w:color w:val="000000" w:themeColor="text1"/>
          <w:lang w:val="en-US"/>
        </w:rPr>
        <w:t xml:space="preserve">For all statistical analysis </w:t>
      </w:r>
      <w:r w:rsidR="00AD0D3D" w:rsidRPr="00FA1245">
        <w:rPr>
          <w:color w:val="000000" w:themeColor="text1"/>
        </w:rPr>
        <w:t xml:space="preserve">the two-sided significance level used was 0.05. </w:t>
      </w:r>
      <w:r w:rsidR="006451D6" w:rsidRPr="00FA1245">
        <w:rPr>
          <w:rFonts w:cs="Arial"/>
          <w:color w:val="000000" w:themeColor="text1"/>
          <w:lang w:val="en-US"/>
        </w:rPr>
        <w:t xml:space="preserve">For data filtering purposes, </w:t>
      </w:r>
      <w:r w:rsidR="008F2A28" w:rsidRPr="00FA1245">
        <w:rPr>
          <w:rFonts w:cs="Arial"/>
          <w:color w:val="000000" w:themeColor="text1"/>
          <w:lang w:val="en-US"/>
        </w:rPr>
        <w:t>features</w:t>
      </w:r>
      <w:r w:rsidR="006451D6" w:rsidRPr="00FA1245">
        <w:rPr>
          <w:rFonts w:cs="Arial"/>
          <w:color w:val="000000" w:themeColor="text1"/>
          <w:lang w:val="en-US"/>
        </w:rPr>
        <w:t xml:space="preserve"> with </w:t>
      </w:r>
      <w:r w:rsidR="00B03189" w:rsidRPr="00FA1245">
        <w:rPr>
          <w:rFonts w:cs="Arial"/>
          <w:i/>
          <w:color w:val="000000" w:themeColor="text1"/>
          <w:lang w:val="en-US"/>
        </w:rPr>
        <w:t>P</w:t>
      </w:r>
      <w:r w:rsidR="006451D6" w:rsidRPr="00FA1245">
        <w:rPr>
          <w:rFonts w:cs="Arial"/>
          <w:color w:val="000000" w:themeColor="text1"/>
          <w:lang w:val="en-US"/>
        </w:rPr>
        <w:t xml:space="preserve"> &gt; 0.05 were removed from the data set prior to the two-component model construction. </w:t>
      </w:r>
      <w:r w:rsidR="0007248C" w:rsidRPr="00FA1245">
        <w:rPr>
          <w:rFonts w:cs="Arial"/>
          <w:color w:val="000000" w:themeColor="text1"/>
          <w:u w:color="0E6C77"/>
          <w:lang w:val="en-US"/>
        </w:rPr>
        <w:t xml:space="preserve">Permutation tests were performed to assess </w:t>
      </w:r>
      <w:r w:rsidR="007012EC" w:rsidRPr="00FA1245">
        <w:rPr>
          <w:rFonts w:cs="Arial"/>
          <w:color w:val="000000" w:themeColor="text1"/>
          <w:u w:color="0E6C77"/>
          <w:lang w:val="en-US"/>
        </w:rPr>
        <w:t xml:space="preserve">validity and overfitting of models. </w:t>
      </w:r>
      <w:r w:rsidR="00932C18" w:rsidRPr="00FA1245">
        <w:rPr>
          <w:rFonts w:cs="Arial"/>
          <w:color w:val="000000" w:themeColor="text1"/>
          <w:u w:color="0E6C77"/>
          <w:lang w:val="en-US"/>
        </w:rPr>
        <w:t>Internal c</w:t>
      </w:r>
      <w:r w:rsidR="007012EC" w:rsidRPr="00FA1245">
        <w:rPr>
          <w:rFonts w:cs="Arial"/>
          <w:color w:val="000000" w:themeColor="text1"/>
          <w:u w:color="0E6C77"/>
          <w:lang w:val="en-US"/>
        </w:rPr>
        <w:t xml:space="preserve">ross-validation methods </w:t>
      </w:r>
      <w:r w:rsidR="00885733" w:rsidRPr="00FA1245">
        <w:rPr>
          <w:rFonts w:cs="Arial"/>
          <w:color w:val="000000" w:themeColor="text1"/>
          <w:u w:color="0E6C77"/>
          <w:lang w:val="en-US"/>
        </w:rPr>
        <w:t xml:space="preserve">using a predictive and training set from the data </w:t>
      </w:r>
      <w:r w:rsidR="007A2A6C" w:rsidRPr="00FA1245">
        <w:rPr>
          <w:rFonts w:cs="Arial"/>
          <w:color w:val="000000" w:themeColor="text1"/>
          <w:u w:color="0E6C77"/>
          <w:lang w:val="en-US"/>
        </w:rPr>
        <w:t xml:space="preserve">with seven iterations </w:t>
      </w:r>
      <w:r w:rsidR="007012EC" w:rsidRPr="00FA1245">
        <w:rPr>
          <w:rFonts w:cs="Arial"/>
          <w:color w:val="000000" w:themeColor="text1"/>
          <w:u w:color="0E6C77"/>
          <w:lang w:val="en-US"/>
        </w:rPr>
        <w:t xml:space="preserve">were used to determine classification uncertainties </w:t>
      </w:r>
      <w:r w:rsidR="00CA112C" w:rsidRPr="00FA1245">
        <w:rPr>
          <w:rFonts w:cs="Arial"/>
          <w:color w:val="000000" w:themeColor="text1"/>
          <w:u w:color="0E6C77"/>
          <w:lang w:val="en-US"/>
        </w:rPr>
        <w:t>(SIMCA v14.0)</w:t>
      </w:r>
      <w:r w:rsidR="007012EC" w:rsidRPr="00FA1245">
        <w:rPr>
          <w:rFonts w:cs="Arial"/>
          <w:color w:val="000000" w:themeColor="text1"/>
          <w:u w:color="0E6C77"/>
          <w:lang w:val="en-US"/>
        </w:rPr>
        <w:t>.</w:t>
      </w:r>
      <w:r w:rsidR="0007248C" w:rsidRPr="00FA1245">
        <w:rPr>
          <w:rFonts w:cs="Arial"/>
          <w:color w:val="000000" w:themeColor="text1"/>
          <w:u w:color="0E6C77"/>
          <w:lang w:val="en-US"/>
        </w:rPr>
        <w:t xml:space="preserve"> </w:t>
      </w:r>
      <w:r w:rsidR="007540D3" w:rsidRPr="00FA1245">
        <w:rPr>
          <w:rFonts w:cs="Arial"/>
          <w:color w:val="000000" w:themeColor="text1"/>
          <w:u w:color="0E6C77"/>
          <w:lang w:val="en-US"/>
        </w:rPr>
        <w:t xml:space="preserve"> Variable Importance in Projection (VIP) plots were used to highlight the importance of each variable (ion) in the model</w:t>
      </w:r>
      <w:r w:rsidR="00724ACB" w:rsidRPr="00FA1245">
        <w:rPr>
          <w:rFonts w:cs="Arial"/>
          <w:color w:val="000000" w:themeColor="text1"/>
          <w:u w:color="0E6C77"/>
          <w:lang w:val="en-US"/>
        </w:rPr>
        <w:t xml:space="preserve"> using a threshold</w:t>
      </w:r>
      <w:r w:rsidR="004A2005" w:rsidRPr="00FA1245">
        <w:rPr>
          <w:rFonts w:cs="Arial"/>
          <w:color w:val="000000" w:themeColor="text1"/>
          <w:u w:color="0E6C77"/>
          <w:lang w:val="en-US"/>
        </w:rPr>
        <w:t xml:space="preserve"> of &gt;</w:t>
      </w:r>
      <w:r w:rsidR="00FF3BDB" w:rsidRPr="00FA1245">
        <w:rPr>
          <w:rFonts w:cs="Arial"/>
          <w:color w:val="000000" w:themeColor="text1"/>
          <w:u w:color="0E6C77"/>
          <w:lang w:val="en-US"/>
        </w:rPr>
        <w:t>1.9</w:t>
      </w:r>
      <w:r w:rsidR="007540D3" w:rsidRPr="00FA1245">
        <w:rPr>
          <w:rFonts w:cs="Arial"/>
          <w:color w:val="000000" w:themeColor="text1"/>
          <w:u w:color="0E6C77"/>
          <w:lang w:val="en-US"/>
        </w:rPr>
        <w:t>.</w:t>
      </w:r>
      <w:r w:rsidR="009D003B" w:rsidRPr="00FA1245">
        <w:rPr>
          <w:rFonts w:cs="Arial"/>
          <w:color w:val="000000" w:themeColor="text1"/>
          <w:u w:color="0E6C77"/>
          <w:lang w:val="en-US"/>
        </w:rPr>
        <w:t xml:space="preserve"> </w:t>
      </w:r>
      <w:r w:rsidR="00485C43" w:rsidRPr="00FA1245">
        <w:rPr>
          <w:rFonts w:cs="Arial"/>
          <w:color w:val="000000" w:themeColor="text1"/>
          <w:u w:color="0E6C77"/>
          <w:lang w:val="en-US"/>
        </w:rPr>
        <w:t xml:space="preserve">Those features that were highlighted as discriminatory between </w:t>
      </w:r>
      <w:r w:rsidR="005359A5" w:rsidRPr="00FA1245">
        <w:rPr>
          <w:rFonts w:cs="Arial"/>
          <w:color w:val="000000" w:themeColor="text1"/>
          <w:u w:color="0E6C77"/>
          <w:lang w:val="en-US"/>
        </w:rPr>
        <w:t>whole</w:t>
      </w:r>
      <w:r w:rsidR="00485C43" w:rsidRPr="00FA1245">
        <w:rPr>
          <w:rFonts w:cs="Arial"/>
          <w:color w:val="000000" w:themeColor="text1"/>
          <w:u w:color="0E6C77"/>
          <w:lang w:val="en-US"/>
        </w:rPr>
        <w:t xml:space="preserve"> and </w:t>
      </w:r>
      <w:r w:rsidR="00292DE6" w:rsidRPr="00FA1245">
        <w:rPr>
          <w:rFonts w:cs="Arial"/>
          <w:color w:val="000000" w:themeColor="text1"/>
          <w:u w:color="0E6C77"/>
          <w:lang w:val="en-US"/>
        </w:rPr>
        <w:t>juiced</w:t>
      </w:r>
      <w:r w:rsidR="00485C43" w:rsidRPr="00FA1245">
        <w:rPr>
          <w:rFonts w:cs="Arial"/>
          <w:color w:val="000000" w:themeColor="text1"/>
          <w:u w:color="0E6C77"/>
          <w:lang w:val="en-US"/>
        </w:rPr>
        <w:t xml:space="preserve"> blueberries were then processed further for putative </w:t>
      </w:r>
      <w:r w:rsidR="00724ACB" w:rsidRPr="00FA1245">
        <w:rPr>
          <w:rFonts w:cs="Arial"/>
          <w:color w:val="000000" w:themeColor="text1"/>
          <w:u w:color="0E6C77"/>
          <w:lang w:val="en-US"/>
        </w:rPr>
        <w:t>annotation</w:t>
      </w:r>
      <w:r w:rsidR="00485C43" w:rsidRPr="00FA1245">
        <w:rPr>
          <w:rFonts w:cs="Arial"/>
          <w:color w:val="000000" w:themeColor="text1"/>
          <w:u w:color="0E6C77"/>
          <w:lang w:val="en-US"/>
        </w:rPr>
        <w:t xml:space="preserve"> using </w:t>
      </w:r>
      <w:r w:rsidR="005B52A2" w:rsidRPr="00FA1245">
        <w:rPr>
          <w:color w:val="000000" w:themeColor="text1"/>
        </w:rPr>
        <w:t xml:space="preserve">Progenesis Metascope software that utilises several metabolite databases (e.g HMDB, Metlin, KEGG) and </w:t>
      </w:r>
      <w:r w:rsidR="00BB6EAD" w:rsidRPr="00FA1245">
        <w:rPr>
          <w:color w:val="000000" w:themeColor="text1"/>
        </w:rPr>
        <w:t>searches for</w:t>
      </w:r>
      <w:r w:rsidR="005B52A2" w:rsidRPr="00FA1245">
        <w:rPr>
          <w:color w:val="000000" w:themeColor="text1"/>
        </w:rPr>
        <w:t xml:space="preserve"> matches based on m/z and isotope ratio using </w:t>
      </w:r>
      <w:r w:rsidR="00BB6EAD" w:rsidRPr="00FA1245">
        <w:rPr>
          <w:color w:val="000000" w:themeColor="text1"/>
        </w:rPr>
        <w:t xml:space="preserve">the </w:t>
      </w:r>
      <w:r w:rsidR="005B52A2" w:rsidRPr="00FA1245">
        <w:rPr>
          <w:color w:val="000000" w:themeColor="text1"/>
        </w:rPr>
        <w:t xml:space="preserve">accurate mass data. </w:t>
      </w:r>
    </w:p>
    <w:p w14:paraId="650F4948" w14:textId="77777777" w:rsidR="00115AE6" w:rsidRPr="00FA1245" w:rsidRDefault="00115AE6" w:rsidP="00B71F5E">
      <w:pPr>
        <w:spacing w:line="360" w:lineRule="auto"/>
        <w:jc w:val="both"/>
        <w:rPr>
          <w:color w:val="000000" w:themeColor="text1"/>
        </w:rPr>
      </w:pPr>
    </w:p>
    <w:p w14:paraId="167B380F" w14:textId="77777777" w:rsidR="00115AE6" w:rsidRPr="00FA1245" w:rsidRDefault="00115AE6" w:rsidP="00B71F5E">
      <w:pPr>
        <w:spacing w:line="360" w:lineRule="auto"/>
        <w:jc w:val="both"/>
        <w:rPr>
          <w:color w:val="000000" w:themeColor="text1"/>
        </w:rPr>
      </w:pPr>
      <w:r w:rsidRPr="00FA1245">
        <w:rPr>
          <w:color w:val="000000" w:themeColor="text1"/>
        </w:rPr>
        <w:br w:type="page"/>
      </w:r>
    </w:p>
    <w:p w14:paraId="10225651" w14:textId="77777777" w:rsidR="00115AE6" w:rsidRPr="00FA1245" w:rsidRDefault="00115AE6" w:rsidP="00640615">
      <w:pPr>
        <w:spacing w:line="360" w:lineRule="auto"/>
        <w:jc w:val="both"/>
        <w:outlineLvl w:val="0"/>
        <w:rPr>
          <w:b/>
          <w:color w:val="000000" w:themeColor="text1"/>
        </w:rPr>
      </w:pPr>
      <w:r w:rsidRPr="00FA1245">
        <w:rPr>
          <w:b/>
          <w:color w:val="000000" w:themeColor="text1"/>
        </w:rPr>
        <w:t>Results</w:t>
      </w:r>
    </w:p>
    <w:p w14:paraId="1056241D" w14:textId="77777777" w:rsidR="00115AE6" w:rsidRPr="00FA1245" w:rsidRDefault="00115AE6" w:rsidP="00B71F5E">
      <w:pPr>
        <w:spacing w:line="360" w:lineRule="auto"/>
        <w:jc w:val="both"/>
        <w:rPr>
          <w:color w:val="000000" w:themeColor="text1"/>
        </w:rPr>
      </w:pPr>
    </w:p>
    <w:p w14:paraId="53B43956" w14:textId="77777777" w:rsidR="00962B46" w:rsidRPr="00FA1245" w:rsidRDefault="00962B46" w:rsidP="00640615">
      <w:pPr>
        <w:spacing w:line="360" w:lineRule="auto"/>
        <w:jc w:val="both"/>
        <w:outlineLvl w:val="0"/>
        <w:rPr>
          <w:b/>
          <w:color w:val="000000" w:themeColor="text1"/>
        </w:rPr>
      </w:pPr>
      <w:r w:rsidRPr="00FA1245">
        <w:rPr>
          <w:b/>
          <w:color w:val="000000" w:themeColor="text1"/>
        </w:rPr>
        <w:t>Subjects</w:t>
      </w:r>
    </w:p>
    <w:p w14:paraId="4408790D" w14:textId="6CA5EF26" w:rsidR="00115AE6" w:rsidRPr="00FA1245" w:rsidRDefault="00962B46" w:rsidP="00B71F5E">
      <w:pPr>
        <w:spacing w:line="360" w:lineRule="auto"/>
        <w:jc w:val="both"/>
        <w:rPr>
          <w:color w:val="000000" w:themeColor="text1"/>
        </w:rPr>
      </w:pPr>
      <w:r w:rsidRPr="00FA1245">
        <w:rPr>
          <w:color w:val="000000" w:themeColor="text1"/>
        </w:rPr>
        <w:t xml:space="preserve">The </w:t>
      </w:r>
      <w:r w:rsidR="00336F6F" w:rsidRPr="00FA1245">
        <w:rPr>
          <w:color w:val="000000" w:themeColor="text1"/>
        </w:rPr>
        <w:t>nine</w:t>
      </w:r>
      <w:r w:rsidRPr="00FA1245">
        <w:rPr>
          <w:color w:val="000000" w:themeColor="text1"/>
        </w:rPr>
        <w:t xml:space="preserve"> subjects that completed both arms of the trial had an average age of </w:t>
      </w:r>
      <w:r w:rsidR="00282451" w:rsidRPr="00FA1245">
        <w:rPr>
          <w:color w:val="000000" w:themeColor="text1"/>
        </w:rPr>
        <w:t>23 ± 3 yr,</w:t>
      </w:r>
      <w:r w:rsidRPr="00FA1245">
        <w:rPr>
          <w:color w:val="000000" w:themeColor="text1"/>
        </w:rPr>
        <w:t xml:space="preserve"> </w:t>
      </w:r>
      <w:r w:rsidR="00913BBF" w:rsidRPr="00FA1245">
        <w:rPr>
          <w:color w:val="000000" w:themeColor="text1"/>
        </w:rPr>
        <w:t xml:space="preserve">and </w:t>
      </w:r>
      <w:r w:rsidR="006812B4" w:rsidRPr="00FA1245">
        <w:rPr>
          <w:color w:val="000000" w:themeColor="text1"/>
        </w:rPr>
        <w:t xml:space="preserve">an </w:t>
      </w:r>
      <w:r w:rsidR="00913BBF" w:rsidRPr="00FA1245">
        <w:rPr>
          <w:color w:val="000000" w:themeColor="text1"/>
        </w:rPr>
        <w:t xml:space="preserve">average </w:t>
      </w:r>
      <w:r w:rsidRPr="00FA1245">
        <w:rPr>
          <w:color w:val="000000" w:themeColor="text1"/>
        </w:rPr>
        <w:t xml:space="preserve">BMI </w:t>
      </w:r>
      <w:r w:rsidR="00913BBF" w:rsidRPr="00FA1245">
        <w:rPr>
          <w:color w:val="000000" w:themeColor="text1"/>
        </w:rPr>
        <w:t xml:space="preserve">of </w:t>
      </w:r>
      <w:r w:rsidR="00E976ED" w:rsidRPr="00FA1245">
        <w:rPr>
          <w:color w:val="000000" w:themeColor="text1"/>
        </w:rPr>
        <w:t>23</w:t>
      </w:r>
      <w:r w:rsidR="00913BBF" w:rsidRPr="00FA1245">
        <w:rPr>
          <w:color w:val="000000" w:themeColor="text1"/>
        </w:rPr>
        <w:t xml:space="preserve"> </w:t>
      </w:r>
      <w:r w:rsidR="00E976ED" w:rsidRPr="00FA1245">
        <w:rPr>
          <w:color w:val="000000" w:themeColor="text1"/>
        </w:rPr>
        <w:t>±</w:t>
      </w:r>
      <w:r w:rsidR="00913BBF" w:rsidRPr="00FA1245">
        <w:rPr>
          <w:color w:val="000000" w:themeColor="text1"/>
        </w:rPr>
        <w:t xml:space="preserve"> </w:t>
      </w:r>
      <w:r w:rsidR="00E976ED" w:rsidRPr="00FA1245">
        <w:rPr>
          <w:color w:val="000000" w:themeColor="text1"/>
        </w:rPr>
        <w:t>2</w:t>
      </w:r>
      <w:r w:rsidRPr="00FA1245">
        <w:rPr>
          <w:color w:val="000000" w:themeColor="text1"/>
        </w:rPr>
        <w:t xml:space="preserve"> kg/m</w:t>
      </w:r>
      <w:r w:rsidRPr="00FA1245">
        <w:rPr>
          <w:color w:val="000000" w:themeColor="text1"/>
          <w:vertAlign w:val="superscript"/>
        </w:rPr>
        <w:t>2</w:t>
      </w:r>
      <w:r w:rsidRPr="00FA1245">
        <w:rPr>
          <w:color w:val="000000" w:themeColor="text1"/>
        </w:rPr>
        <w:t xml:space="preserve">. </w:t>
      </w:r>
      <w:r w:rsidR="00282451" w:rsidRPr="00FA1245">
        <w:rPr>
          <w:color w:val="000000" w:themeColor="text1"/>
        </w:rPr>
        <w:t xml:space="preserve">Their lipid status was normal </w:t>
      </w:r>
      <w:r w:rsidR="006812B4" w:rsidRPr="00FA1245">
        <w:rPr>
          <w:color w:val="000000" w:themeColor="text1"/>
        </w:rPr>
        <w:t>(</w:t>
      </w:r>
      <w:r w:rsidR="00282451" w:rsidRPr="00FA1245">
        <w:rPr>
          <w:color w:val="000000" w:themeColor="text1"/>
        </w:rPr>
        <w:t>cholesterol 4.3 ± 1.1 mmol/L; triglyceride 0.7 ± 0.3 mmol/L</w:t>
      </w:r>
      <w:r w:rsidR="006812B4" w:rsidRPr="00FA1245">
        <w:rPr>
          <w:color w:val="000000" w:themeColor="text1"/>
        </w:rPr>
        <w:t>)</w:t>
      </w:r>
      <w:r w:rsidR="00282451" w:rsidRPr="00FA1245">
        <w:rPr>
          <w:color w:val="000000" w:themeColor="text1"/>
        </w:rPr>
        <w:t xml:space="preserve">. </w:t>
      </w:r>
      <w:r w:rsidRPr="00FA1245">
        <w:rPr>
          <w:color w:val="000000" w:themeColor="text1"/>
        </w:rPr>
        <w:t xml:space="preserve">The gender distribution was </w:t>
      </w:r>
      <w:r w:rsidR="00494477" w:rsidRPr="00FA1245">
        <w:rPr>
          <w:color w:val="000000" w:themeColor="text1"/>
        </w:rPr>
        <w:t xml:space="preserve">5 males and </w:t>
      </w:r>
      <w:r w:rsidR="00C951E4" w:rsidRPr="00FA1245">
        <w:rPr>
          <w:color w:val="000000" w:themeColor="text1"/>
        </w:rPr>
        <w:t>4</w:t>
      </w:r>
      <w:r w:rsidRPr="00FA1245">
        <w:rPr>
          <w:color w:val="000000" w:themeColor="text1"/>
        </w:rPr>
        <w:t xml:space="preserve"> females.</w:t>
      </w:r>
    </w:p>
    <w:p w14:paraId="1418B547" w14:textId="77777777" w:rsidR="006A7E13" w:rsidRPr="00FA1245" w:rsidRDefault="006A7E13" w:rsidP="00B71F5E">
      <w:pPr>
        <w:spacing w:line="360" w:lineRule="auto"/>
        <w:jc w:val="both"/>
        <w:rPr>
          <w:color w:val="000000" w:themeColor="text1"/>
        </w:rPr>
      </w:pPr>
    </w:p>
    <w:p w14:paraId="12EF1832" w14:textId="77777777" w:rsidR="006A7E13" w:rsidRPr="00FA1245" w:rsidRDefault="006A7E13" w:rsidP="00640615">
      <w:pPr>
        <w:spacing w:line="360" w:lineRule="auto"/>
        <w:jc w:val="both"/>
        <w:outlineLvl w:val="0"/>
        <w:rPr>
          <w:b/>
          <w:color w:val="000000" w:themeColor="text1"/>
        </w:rPr>
      </w:pPr>
      <w:r w:rsidRPr="00FA1245">
        <w:rPr>
          <w:b/>
          <w:color w:val="000000" w:themeColor="text1"/>
        </w:rPr>
        <w:t>Filtering of metabolomic data</w:t>
      </w:r>
    </w:p>
    <w:p w14:paraId="798000DD" w14:textId="761A05EB" w:rsidR="00CC0534" w:rsidRPr="00FA1245" w:rsidRDefault="007A7528" w:rsidP="00B71F5E">
      <w:pPr>
        <w:spacing w:line="360" w:lineRule="auto"/>
        <w:jc w:val="both"/>
        <w:rPr>
          <w:color w:val="000000" w:themeColor="text1"/>
        </w:rPr>
      </w:pPr>
      <w:r w:rsidRPr="00FA1245">
        <w:rPr>
          <w:color w:val="000000" w:themeColor="text1"/>
        </w:rPr>
        <w:t>To check for sample outliers, data was analysed by principal component analysis to visualise the variation between samples; no outliers were identified or removed (supplementary information, Figures 1</w:t>
      </w:r>
      <w:r w:rsidR="00B03189" w:rsidRPr="00FA1245">
        <w:rPr>
          <w:color w:val="000000" w:themeColor="text1"/>
        </w:rPr>
        <w:t>-3</w:t>
      </w:r>
      <w:r w:rsidRPr="00FA1245">
        <w:rPr>
          <w:color w:val="000000" w:themeColor="text1"/>
        </w:rPr>
        <w:t xml:space="preserve">). PCA also revealed that QC samples </w:t>
      </w:r>
      <w:r w:rsidR="00B03189" w:rsidRPr="00FA1245">
        <w:rPr>
          <w:color w:val="000000" w:themeColor="text1"/>
        </w:rPr>
        <w:t>were clustered closely</w:t>
      </w:r>
      <w:r w:rsidRPr="00FA1245">
        <w:rPr>
          <w:color w:val="000000" w:themeColor="text1"/>
        </w:rPr>
        <w:t xml:space="preserve"> together towards the centre of the axis, indicting low analytical variation</w:t>
      </w:r>
      <w:r w:rsidR="00B03189" w:rsidRPr="00FA1245">
        <w:rPr>
          <w:color w:val="000000" w:themeColor="text1"/>
        </w:rPr>
        <w:t xml:space="preserve"> (supplementary information, Figure 1)</w:t>
      </w:r>
      <w:r w:rsidRPr="00FA1245">
        <w:rPr>
          <w:color w:val="000000" w:themeColor="text1"/>
        </w:rPr>
        <w:t xml:space="preserve">. </w:t>
      </w:r>
      <w:r w:rsidR="00900871" w:rsidRPr="00FA1245">
        <w:rPr>
          <w:color w:val="000000" w:themeColor="text1"/>
        </w:rPr>
        <w:t xml:space="preserve">Analysis resulted in a large number of features in both plasma and urinary analysis, and </w:t>
      </w:r>
      <w:r w:rsidR="00406949" w:rsidRPr="00FA1245">
        <w:rPr>
          <w:color w:val="000000" w:themeColor="text1"/>
        </w:rPr>
        <w:t>the vast majority of these were not significantly different between sample groups (</w:t>
      </w:r>
      <w:r w:rsidR="00406949" w:rsidRPr="00FA1245">
        <w:rPr>
          <w:i/>
          <w:color w:val="000000" w:themeColor="text1"/>
        </w:rPr>
        <w:t>P</w:t>
      </w:r>
      <w:r w:rsidR="00406949" w:rsidRPr="00FA1245">
        <w:rPr>
          <w:color w:val="000000" w:themeColor="text1"/>
        </w:rPr>
        <w:t>&gt;0.05) or were a</w:t>
      </w:r>
      <w:r w:rsidR="00DB1086" w:rsidRPr="00FA1245">
        <w:rPr>
          <w:color w:val="000000" w:themeColor="text1"/>
        </w:rPr>
        <w:t xml:space="preserve">nomalies and false positives. </w:t>
      </w:r>
      <w:r w:rsidR="00913BBF" w:rsidRPr="00FA1245">
        <w:rPr>
          <w:color w:val="000000" w:themeColor="text1"/>
        </w:rPr>
        <w:t>A</w:t>
      </w:r>
      <w:r w:rsidR="00960ED4" w:rsidRPr="00FA1245">
        <w:rPr>
          <w:color w:val="000000" w:themeColor="text1"/>
        </w:rPr>
        <w:t xml:space="preserve">pplying </w:t>
      </w:r>
      <w:r w:rsidR="00913BBF" w:rsidRPr="00FA1245">
        <w:rPr>
          <w:color w:val="000000" w:themeColor="text1"/>
        </w:rPr>
        <w:t>a</w:t>
      </w:r>
      <w:r w:rsidR="00960ED4" w:rsidRPr="00FA1245">
        <w:rPr>
          <w:color w:val="000000" w:themeColor="text1"/>
        </w:rPr>
        <w:t xml:space="preserve"> filter </w:t>
      </w:r>
      <w:r w:rsidR="00913BBF" w:rsidRPr="00FA1245">
        <w:rPr>
          <w:color w:val="000000" w:themeColor="text1"/>
        </w:rPr>
        <w:t xml:space="preserve">to remove </w:t>
      </w:r>
      <w:r w:rsidR="008F2A28" w:rsidRPr="00FA1245">
        <w:rPr>
          <w:color w:val="000000" w:themeColor="text1"/>
        </w:rPr>
        <w:t>features</w:t>
      </w:r>
      <w:r w:rsidR="00913BBF" w:rsidRPr="00FA1245">
        <w:rPr>
          <w:color w:val="000000" w:themeColor="text1"/>
        </w:rPr>
        <w:t xml:space="preserve"> that were</w:t>
      </w:r>
      <w:r w:rsidR="00EA00C0" w:rsidRPr="00FA1245">
        <w:rPr>
          <w:color w:val="000000" w:themeColor="text1"/>
        </w:rPr>
        <w:t xml:space="preserve"> not</w:t>
      </w:r>
      <w:r w:rsidR="00913BBF" w:rsidRPr="00FA1245">
        <w:rPr>
          <w:color w:val="000000" w:themeColor="text1"/>
        </w:rPr>
        <w:t xml:space="preserve"> significantly different between treatment </w:t>
      </w:r>
      <w:r w:rsidR="00960ED4" w:rsidRPr="00FA1245">
        <w:rPr>
          <w:color w:val="000000" w:themeColor="text1"/>
        </w:rPr>
        <w:t xml:space="preserve">removed </w:t>
      </w:r>
      <w:r w:rsidR="00386F2A" w:rsidRPr="00FA1245">
        <w:rPr>
          <w:color w:val="000000" w:themeColor="text1"/>
        </w:rPr>
        <w:t xml:space="preserve">approx. </w:t>
      </w:r>
      <w:r w:rsidR="00960ED4" w:rsidRPr="00FA1245">
        <w:rPr>
          <w:color w:val="000000" w:themeColor="text1"/>
        </w:rPr>
        <w:t xml:space="preserve">94% in </w:t>
      </w:r>
      <w:r w:rsidR="00386F2A" w:rsidRPr="00FA1245">
        <w:rPr>
          <w:color w:val="000000" w:themeColor="text1"/>
        </w:rPr>
        <w:t>urine samples</w:t>
      </w:r>
      <w:r w:rsidR="00960ED4" w:rsidRPr="00FA1245">
        <w:rPr>
          <w:color w:val="000000" w:themeColor="text1"/>
        </w:rPr>
        <w:t xml:space="preserve"> and </w:t>
      </w:r>
      <w:r w:rsidR="00386F2A" w:rsidRPr="00FA1245">
        <w:rPr>
          <w:color w:val="000000" w:themeColor="text1"/>
        </w:rPr>
        <w:t>88</w:t>
      </w:r>
      <w:r w:rsidR="00960ED4" w:rsidRPr="00FA1245">
        <w:rPr>
          <w:color w:val="000000" w:themeColor="text1"/>
        </w:rPr>
        <w:t xml:space="preserve">% in </w:t>
      </w:r>
      <w:r w:rsidR="00AB191A" w:rsidRPr="00FA1245">
        <w:rPr>
          <w:color w:val="000000" w:themeColor="text1"/>
        </w:rPr>
        <w:t>plasma</w:t>
      </w:r>
      <w:r w:rsidR="007C602E" w:rsidRPr="00FA1245">
        <w:rPr>
          <w:color w:val="000000" w:themeColor="text1"/>
        </w:rPr>
        <w:t xml:space="preserve"> </w:t>
      </w:r>
      <w:r w:rsidR="00386F2A" w:rsidRPr="00FA1245">
        <w:rPr>
          <w:color w:val="000000" w:themeColor="text1"/>
        </w:rPr>
        <w:t xml:space="preserve">samples </w:t>
      </w:r>
      <w:r w:rsidR="007C602E" w:rsidRPr="00FA1245">
        <w:rPr>
          <w:color w:val="000000" w:themeColor="text1"/>
        </w:rPr>
        <w:t>(Table 1)</w:t>
      </w:r>
      <w:r w:rsidR="00AB191A" w:rsidRPr="00FA1245">
        <w:rPr>
          <w:color w:val="000000" w:themeColor="text1"/>
        </w:rPr>
        <w:t xml:space="preserve">. </w:t>
      </w:r>
      <w:r w:rsidR="00386F2A" w:rsidRPr="00FA1245">
        <w:rPr>
          <w:color w:val="000000" w:themeColor="text1"/>
        </w:rPr>
        <w:t xml:space="preserve">The number of </w:t>
      </w:r>
      <w:r w:rsidR="008F2A28" w:rsidRPr="00FA1245">
        <w:rPr>
          <w:color w:val="000000" w:themeColor="text1"/>
        </w:rPr>
        <w:t>features</w:t>
      </w:r>
      <w:r w:rsidR="009E3884" w:rsidRPr="00FA1245">
        <w:rPr>
          <w:color w:val="000000" w:themeColor="text1"/>
        </w:rPr>
        <w:t xml:space="preserve"> significantly influenced by b</w:t>
      </w:r>
      <w:r w:rsidR="00386F2A" w:rsidRPr="00FA1245">
        <w:rPr>
          <w:color w:val="000000" w:themeColor="text1"/>
        </w:rPr>
        <w:t xml:space="preserve">lueberry treatment </w:t>
      </w:r>
      <w:r w:rsidR="00F82C6A" w:rsidRPr="00FA1245">
        <w:rPr>
          <w:color w:val="000000" w:themeColor="text1"/>
        </w:rPr>
        <w:t xml:space="preserve">ranged from </w:t>
      </w:r>
      <w:r w:rsidR="00386F2A" w:rsidRPr="00FA1245">
        <w:rPr>
          <w:color w:val="000000" w:themeColor="text1"/>
        </w:rPr>
        <w:t>455 in urine in positive mode to 1004 in urine negative mode</w:t>
      </w:r>
      <w:r w:rsidR="00E4646F" w:rsidRPr="00FA1245">
        <w:rPr>
          <w:color w:val="000000" w:themeColor="text1"/>
        </w:rPr>
        <w:t xml:space="preserve"> (Table 1)</w:t>
      </w:r>
      <w:r w:rsidR="00386F2A" w:rsidRPr="00FA1245">
        <w:rPr>
          <w:color w:val="000000" w:themeColor="text1"/>
        </w:rPr>
        <w:t xml:space="preserve">. </w:t>
      </w:r>
      <w:r w:rsidR="00AB191A" w:rsidRPr="00FA1245">
        <w:rPr>
          <w:color w:val="000000" w:themeColor="text1"/>
        </w:rPr>
        <w:t xml:space="preserve">Overall, urine </w:t>
      </w:r>
      <w:r w:rsidR="00DB1086" w:rsidRPr="00FA1245">
        <w:rPr>
          <w:color w:val="000000" w:themeColor="text1"/>
        </w:rPr>
        <w:t xml:space="preserve">in negative ionisation mode </w:t>
      </w:r>
      <w:r w:rsidR="00960ED4" w:rsidRPr="00FA1245">
        <w:rPr>
          <w:color w:val="000000" w:themeColor="text1"/>
        </w:rPr>
        <w:t xml:space="preserve">was found to be </w:t>
      </w:r>
      <w:r w:rsidR="00D04695" w:rsidRPr="00FA1245">
        <w:rPr>
          <w:color w:val="000000" w:themeColor="text1"/>
        </w:rPr>
        <w:t>the most informati</w:t>
      </w:r>
      <w:r w:rsidR="00913BBF" w:rsidRPr="00FA1245">
        <w:rPr>
          <w:color w:val="000000" w:themeColor="text1"/>
        </w:rPr>
        <w:t>ve</w:t>
      </w:r>
      <w:r w:rsidR="009D0280" w:rsidRPr="00FA1245">
        <w:rPr>
          <w:color w:val="000000" w:themeColor="text1"/>
        </w:rPr>
        <w:t xml:space="preserve"> as</w:t>
      </w:r>
      <w:r w:rsidR="007C602E" w:rsidRPr="00FA1245">
        <w:rPr>
          <w:color w:val="000000" w:themeColor="text1"/>
        </w:rPr>
        <w:t xml:space="preserve"> w</w:t>
      </w:r>
      <w:r w:rsidR="00960ED4" w:rsidRPr="00FA1245">
        <w:rPr>
          <w:color w:val="000000" w:themeColor="text1"/>
        </w:rPr>
        <w:t xml:space="preserve">e found </w:t>
      </w:r>
      <w:r w:rsidR="00F15C9F" w:rsidRPr="00FA1245">
        <w:rPr>
          <w:color w:val="000000" w:themeColor="text1"/>
        </w:rPr>
        <w:t>193</w:t>
      </w:r>
      <w:r w:rsidR="00D04695" w:rsidRPr="00FA1245">
        <w:rPr>
          <w:color w:val="000000" w:themeColor="text1"/>
        </w:rPr>
        <w:t xml:space="preserve"> features that were higher at the 2 h time point, </w:t>
      </w:r>
      <w:r w:rsidR="00960ED4" w:rsidRPr="00FA1245">
        <w:rPr>
          <w:color w:val="000000" w:themeColor="text1"/>
        </w:rPr>
        <w:t xml:space="preserve">of </w:t>
      </w:r>
      <w:r w:rsidR="00EA00C0" w:rsidRPr="00FA1245">
        <w:rPr>
          <w:color w:val="000000" w:themeColor="text1"/>
        </w:rPr>
        <w:t>which</w:t>
      </w:r>
      <w:r w:rsidR="00960ED4" w:rsidRPr="00FA1245">
        <w:rPr>
          <w:color w:val="000000" w:themeColor="text1"/>
        </w:rPr>
        <w:t xml:space="preserve"> </w:t>
      </w:r>
      <w:r w:rsidR="00DB1086" w:rsidRPr="00FA1245">
        <w:rPr>
          <w:color w:val="000000" w:themeColor="text1"/>
        </w:rPr>
        <w:t>157</w:t>
      </w:r>
      <w:r w:rsidR="00D04695" w:rsidRPr="00FA1245">
        <w:rPr>
          <w:color w:val="000000" w:themeColor="text1"/>
        </w:rPr>
        <w:t xml:space="preserve"> </w:t>
      </w:r>
      <w:r w:rsidR="007C602E" w:rsidRPr="00FA1245">
        <w:rPr>
          <w:color w:val="000000" w:themeColor="text1"/>
        </w:rPr>
        <w:t>following</w:t>
      </w:r>
      <w:r w:rsidR="00D04695" w:rsidRPr="00FA1245">
        <w:rPr>
          <w:color w:val="000000" w:themeColor="text1"/>
        </w:rPr>
        <w:t xml:space="preserve"> the </w:t>
      </w:r>
      <w:r w:rsidR="00B40918" w:rsidRPr="00FA1245">
        <w:rPr>
          <w:color w:val="000000" w:themeColor="text1"/>
        </w:rPr>
        <w:t>whole</w:t>
      </w:r>
      <w:r w:rsidR="00D04695" w:rsidRPr="00FA1245">
        <w:rPr>
          <w:color w:val="000000" w:themeColor="text1"/>
        </w:rPr>
        <w:t xml:space="preserve"> blueberr</w:t>
      </w:r>
      <w:r w:rsidR="00EA00C0" w:rsidRPr="00FA1245">
        <w:rPr>
          <w:color w:val="000000" w:themeColor="text1"/>
        </w:rPr>
        <w:t>y</w:t>
      </w:r>
      <w:r w:rsidR="00D04695" w:rsidRPr="00FA1245">
        <w:rPr>
          <w:color w:val="000000" w:themeColor="text1"/>
        </w:rPr>
        <w:t xml:space="preserve"> </w:t>
      </w:r>
      <w:r w:rsidR="007C602E" w:rsidRPr="00FA1245">
        <w:rPr>
          <w:color w:val="000000" w:themeColor="text1"/>
        </w:rPr>
        <w:t xml:space="preserve">treatment </w:t>
      </w:r>
      <w:r w:rsidR="00EA00C0" w:rsidRPr="00FA1245">
        <w:rPr>
          <w:color w:val="000000" w:themeColor="text1"/>
        </w:rPr>
        <w:t xml:space="preserve">and </w:t>
      </w:r>
      <w:r w:rsidR="00DB1086" w:rsidRPr="00FA1245">
        <w:rPr>
          <w:color w:val="000000" w:themeColor="text1"/>
        </w:rPr>
        <w:t>36</w:t>
      </w:r>
      <w:r w:rsidR="00D04695" w:rsidRPr="00FA1245">
        <w:rPr>
          <w:color w:val="000000" w:themeColor="text1"/>
        </w:rPr>
        <w:t xml:space="preserve"> </w:t>
      </w:r>
      <w:r w:rsidR="007C602E" w:rsidRPr="00FA1245">
        <w:rPr>
          <w:color w:val="000000" w:themeColor="text1"/>
        </w:rPr>
        <w:t>following</w:t>
      </w:r>
      <w:r w:rsidR="00EA00C0" w:rsidRPr="00FA1245">
        <w:rPr>
          <w:color w:val="000000" w:themeColor="text1"/>
        </w:rPr>
        <w:t xml:space="preserve"> </w:t>
      </w:r>
      <w:r w:rsidR="00D04695" w:rsidRPr="00FA1245">
        <w:rPr>
          <w:color w:val="000000" w:themeColor="text1"/>
        </w:rPr>
        <w:t>the juiced blueberr</w:t>
      </w:r>
      <w:r w:rsidR="00EA00C0" w:rsidRPr="00FA1245">
        <w:rPr>
          <w:color w:val="000000" w:themeColor="text1"/>
        </w:rPr>
        <w:t xml:space="preserve">y </w:t>
      </w:r>
      <w:r w:rsidR="007C602E" w:rsidRPr="00FA1245">
        <w:rPr>
          <w:color w:val="000000" w:themeColor="text1"/>
        </w:rPr>
        <w:t>treatment</w:t>
      </w:r>
      <w:r w:rsidR="00EA00C0" w:rsidRPr="00FA1245">
        <w:rPr>
          <w:color w:val="000000" w:themeColor="text1"/>
        </w:rPr>
        <w:t xml:space="preserve">. </w:t>
      </w:r>
      <w:r w:rsidR="00D04695" w:rsidRPr="00FA1245">
        <w:rPr>
          <w:color w:val="000000" w:themeColor="text1"/>
        </w:rPr>
        <w:t xml:space="preserve">This pattern was also found for urine in positive mode. </w:t>
      </w:r>
      <w:r w:rsidR="00DB1086" w:rsidRPr="00FA1245">
        <w:rPr>
          <w:color w:val="000000" w:themeColor="text1"/>
        </w:rPr>
        <w:t>I</w:t>
      </w:r>
      <w:r w:rsidR="00D04695" w:rsidRPr="00FA1245">
        <w:rPr>
          <w:color w:val="000000" w:themeColor="text1"/>
        </w:rPr>
        <w:t>n plasma</w:t>
      </w:r>
      <w:r w:rsidR="00303379" w:rsidRPr="00FA1245">
        <w:rPr>
          <w:color w:val="000000" w:themeColor="text1"/>
        </w:rPr>
        <w:t>,</w:t>
      </w:r>
      <w:r w:rsidR="00D04695" w:rsidRPr="00FA1245">
        <w:rPr>
          <w:color w:val="000000" w:themeColor="text1"/>
        </w:rPr>
        <w:t xml:space="preserve"> fewer</w:t>
      </w:r>
      <w:r w:rsidR="00303379" w:rsidRPr="00FA1245">
        <w:rPr>
          <w:color w:val="000000" w:themeColor="text1"/>
        </w:rPr>
        <w:t xml:space="preserve"> overall</w:t>
      </w:r>
      <w:r w:rsidR="00D04695" w:rsidRPr="00FA1245">
        <w:rPr>
          <w:color w:val="000000" w:themeColor="text1"/>
        </w:rPr>
        <w:t xml:space="preserve"> features were found 2 h after treatment</w:t>
      </w:r>
      <w:r w:rsidR="00303379" w:rsidRPr="00FA1245">
        <w:rPr>
          <w:color w:val="000000" w:themeColor="text1"/>
        </w:rPr>
        <w:t xml:space="preserve">; </w:t>
      </w:r>
      <w:r w:rsidR="001F2CA6" w:rsidRPr="00FA1245">
        <w:rPr>
          <w:color w:val="000000" w:themeColor="text1"/>
        </w:rPr>
        <w:t>29 in positive mode and 31 in negative mode</w:t>
      </w:r>
      <w:r w:rsidR="00D04695" w:rsidRPr="00FA1245">
        <w:rPr>
          <w:color w:val="000000" w:themeColor="text1"/>
        </w:rPr>
        <w:t xml:space="preserve">. </w:t>
      </w:r>
      <w:r w:rsidR="00F82C6A" w:rsidRPr="00FA1245">
        <w:rPr>
          <w:color w:val="000000" w:themeColor="text1"/>
        </w:rPr>
        <w:t>C</w:t>
      </w:r>
      <w:r w:rsidR="00B51EB6" w:rsidRPr="00FA1245">
        <w:rPr>
          <w:color w:val="000000" w:themeColor="text1"/>
        </w:rPr>
        <w:t xml:space="preserve">omparing </w:t>
      </w:r>
      <w:r w:rsidR="005F6743" w:rsidRPr="00FA1245">
        <w:rPr>
          <w:color w:val="000000" w:themeColor="text1"/>
        </w:rPr>
        <w:t>post whole versus post juice samples</w:t>
      </w:r>
      <w:r w:rsidR="00F82C6A" w:rsidRPr="00FA1245">
        <w:rPr>
          <w:color w:val="000000" w:themeColor="text1"/>
        </w:rPr>
        <w:t xml:space="preserve"> in a pairwise manner</w:t>
      </w:r>
      <w:r w:rsidR="005F6743" w:rsidRPr="00FA1245">
        <w:rPr>
          <w:color w:val="000000" w:themeColor="text1"/>
        </w:rPr>
        <w:t xml:space="preserve">, </w:t>
      </w:r>
      <w:r w:rsidR="00F82C6A" w:rsidRPr="00FA1245">
        <w:rPr>
          <w:color w:val="000000" w:themeColor="text1"/>
        </w:rPr>
        <w:t xml:space="preserve">a lower </w:t>
      </w:r>
      <w:r w:rsidR="005F6743" w:rsidRPr="00FA1245">
        <w:rPr>
          <w:color w:val="000000" w:themeColor="text1"/>
        </w:rPr>
        <w:t xml:space="preserve">number of ions </w:t>
      </w:r>
      <w:r w:rsidR="00B57DC0" w:rsidRPr="00FA1245">
        <w:rPr>
          <w:color w:val="000000" w:themeColor="text1"/>
        </w:rPr>
        <w:t>were</w:t>
      </w:r>
      <w:r w:rsidR="005F6743" w:rsidRPr="00FA1245">
        <w:rPr>
          <w:color w:val="000000" w:themeColor="text1"/>
        </w:rPr>
        <w:t xml:space="preserve"> significantly different</w:t>
      </w:r>
      <w:r w:rsidR="00847A96" w:rsidRPr="00FA1245">
        <w:rPr>
          <w:color w:val="000000" w:themeColor="text1"/>
        </w:rPr>
        <w:t xml:space="preserve">; in positive ion mode, 71 features were increased </w:t>
      </w:r>
      <w:r w:rsidR="00A2726F" w:rsidRPr="00FA1245">
        <w:rPr>
          <w:color w:val="000000" w:themeColor="text1"/>
        </w:rPr>
        <w:t>in urine after whole fruit treat</w:t>
      </w:r>
      <w:r w:rsidR="00847A96" w:rsidRPr="00FA1245">
        <w:rPr>
          <w:color w:val="000000" w:themeColor="text1"/>
        </w:rPr>
        <w:t>ment comp</w:t>
      </w:r>
      <w:r w:rsidR="00A2726F" w:rsidRPr="00FA1245">
        <w:rPr>
          <w:color w:val="000000" w:themeColor="text1"/>
        </w:rPr>
        <w:t>ared to juiced</w:t>
      </w:r>
      <w:r w:rsidR="005F6743" w:rsidRPr="00FA1245">
        <w:rPr>
          <w:color w:val="000000" w:themeColor="text1"/>
        </w:rPr>
        <w:t xml:space="preserve"> </w:t>
      </w:r>
      <w:r w:rsidR="007B6F79" w:rsidRPr="00FA1245">
        <w:rPr>
          <w:color w:val="000000" w:themeColor="text1"/>
        </w:rPr>
        <w:t>in which only 1 was higher in intensity</w:t>
      </w:r>
      <w:r w:rsidR="007E767A" w:rsidRPr="00FA1245">
        <w:rPr>
          <w:color w:val="000000" w:themeColor="text1"/>
        </w:rPr>
        <w:t xml:space="preserve"> </w:t>
      </w:r>
      <w:r w:rsidR="005F6743" w:rsidRPr="00FA1245">
        <w:rPr>
          <w:color w:val="000000" w:themeColor="text1"/>
        </w:rPr>
        <w:t>(Table</w:t>
      </w:r>
      <w:r w:rsidR="007B6F79" w:rsidRPr="00FA1245">
        <w:rPr>
          <w:color w:val="000000" w:themeColor="text1"/>
        </w:rPr>
        <w:t xml:space="preserve"> </w:t>
      </w:r>
      <w:r w:rsidR="005F6743" w:rsidRPr="00FA1245">
        <w:rPr>
          <w:color w:val="000000" w:themeColor="text1"/>
        </w:rPr>
        <w:t xml:space="preserve">1). </w:t>
      </w:r>
      <w:r w:rsidR="00293388" w:rsidRPr="00FA1245">
        <w:rPr>
          <w:color w:val="000000" w:themeColor="text1"/>
        </w:rPr>
        <w:t xml:space="preserve">Over seven-fold (positive mode) and four-fold (negative mode) higher number of ions were present following whole blueberry intake rather than the juice in the urinary metabolome, and there was a relatively similar number of ions following either treatment in the plasma metabolome. </w:t>
      </w:r>
    </w:p>
    <w:p w14:paraId="3EAE2229" w14:textId="77777777" w:rsidR="00015C36" w:rsidRPr="00FA1245" w:rsidRDefault="00015C36" w:rsidP="00B71F5E">
      <w:pPr>
        <w:spacing w:line="360" w:lineRule="auto"/>
        <w:jc w:val="both"/>
        <w:rPr>
          <w:color w:val="000000" w:themeColor="text1"/>
        </w:rPr>
      </w:pPr>
    </w:p>
    <w:p w14:paraId="39614CBF" w14:textId="77777777" w:rsidR="00015C36" w:rsidRPr="00FA1245" w:rsidRDefault="00015C36" w:rsidP="00640615">
      <w:pPr>
        <w:spacing w:line="360" w:lineRule="auto"/>
        <w:jc w:val="both"/>
        <w:outlineLvl w:val="0"/>
        <w:rPr>
          <w:b/>
          <w:color w:val="000000" w:themeColor="text1"/>
        </w:rPr>
      </w:pPr>
      <w:r w:rsidRPr="00FA1245">
        <w:rPr>
          <w:b/>
          <w:color w:val="000000" w:themeColor="text1"/>
        </w:rPr>
        <w:t>Discrimination between treatments</w:t>
      </w:r>
    </w:p>
    <w:p w14:paraId="3607D5FA" w14:textId="7BE545E2" w:rsidR="00015C36" w:rsidRPr="00FA1245" w:rsidRDefault="00960ED4" w:rsidP="00B71F5E">
      <w:pPr>
        <w:spacing w:line="360" w:lineRule="auto"/>
        <w:jc w:val="both"/>
        <w:rPr>
          <w:color w:val="000000" w:themeColor="text1"/>
        </w:rPr>
      </w:pPr>
      <w:r w:rsidRPr="00FA1245">
        <w:rPr>
          <w:color w:val="000000" w:themeColor="text1"/>
        </w:rPr>
        <w:t xml:space="preserve">The </w:t>
      </w:r>
      <w:r w:rsidR="009B4B28" w:rsidRPr="00FA1245">
        <w:rPr>
          <w:color w:val="000000" w:themeColor="text1"/>
        </w:rPr>
        <w:t xml:space="preserve">full sample list </w:t>
      </w:r>
      <w:r w:rsidRPr="00FA1245">
        <w:rPr>
          <w:color w:val="000000" w:themeColor="text1"/>
        </w:rPr>
        <w:t xml:space="preserve">with all variables (following removal of false positives and anomalies) </w:t>
      </w:r>
      <w:r w:rsidR="009B4B28" w:rsidRPr="00FA1245">
        <w:rPr>
          <w:color w:val="000000" w:themeColor="text1"/>
        </w:rPr>
        <w:t xml:space="preserve">was used when constructing </w:t>
      </w:r>
      <w:r w:rsidR="00B12F76" w:rsidRPr="00FA1245">
        <w:rPr>
          <w:color w:val="000000" w:themeColor="text1"/>
        </w:rPr>
        <w:t xml:space="preserve">the four-component </w:t>
      </w:r>
      <w:r w:rsidR="00D83DF5" w:rsidRPr="00FA1245">
        <w:rPr>
          <w:color w:val="000000" w:themeColor="text1"/>
        </w:rPr>
        <w:t>PLS-DA</w:t>
      </w:r>
      <w:r w:rsidR="009B4B28" w:rsidRPr="00FA1245">
        <w:rPr>
          <w:color w:val="000000" w:themeColor="text1"/>
        </w:rPr>
        <w:t xml:space="preserve"> models</w:t>
      </w:r>
      <w:r w:rsidR="00FE4D70" w:rsidRPr="00FA1245">
        <w:rPr>
          <w:color w:val="000000" w:themeColor="text1"/>
        </w:rPr>
        <w:t xml:space="preserve"> to determine if the samples could be discriminated by treatment. </w:t>
      </w:r>
      <w:r w:rsidR="00CF012C" w:rsidRPr="00FA1245">
        <w:rPr>
          <w:color w:val="000000" w:themeColor="text1"/>
        </w:rPr>
        <w:t xml:space="preserve">Permutation plots revealed a negative </w:t>
      </w:r>
      <w:r w:rsidR="00827673" w:rsidRPr="00FA1245">
        <w:rPr>
          <w:color w:val="000000" w:themeColor="text1"/>
        </w:rPr>
        <w:t xml:space="preserve">Q2 </w:t>
      </w:r>
      <w:r w:rsidR="00CF012C" w:rsidRPr="00FA1245">
        <w:rPr>
          <w:color w:val="000000" w:themeColor="text1"/>
        </w:rPr>
        <w:t>intercept showing the models were valid</w:t>
      </w:r>
      <w:r w:rsidR="0089754E" w:rsidRPr="00FA1245">
        <w:rPr>
          <w:color w:val="000000" w:themeColor="text1"/>
        </w:rPr>
        <w:t xml:space="preserve"> (</w:t>
      </w:r>
      <w:r w:rsidR="00827673" w:rsidRPr="00FA1245">
        <w:rPr>
          <w:color w:val="000000" w:themeColor="text1"/>
        </w:rPr>
        <w:t>urine negative -0.30 &amp; -0.27; urine positive -0.61 &amp; -0.54; plasma negative -0.09 &amp; -0.1</w:t>
      </w:r>
      <w:r w:rsidR="00181586" w:rsidRPr="00FA1245">
        <w:rPr>
          <w:color w:val="000000" w:themeColor="text1"/>
        </w:rPr>
        <w:t>6; plasma positive -0.27 &amp; -0.1</w:t>
      </w:r>
      <w:r w:rsidR="00827673" w:rsidRPr="00FA1245">
        <w:rPr>
          <w:color w:val="000000" w:themeColor="text1"/>
        </w:rPr>
        <w:t xml:space="preserve">; </w:t>
      </w:r>
      <w:r w:rsidR="0089754E" w:rsidRPr="00FA1245">
        <w:rPr>
          <w:color w:val="000000" w:themeColor="text1"/>
        </w:rPr>
        <w:t>supplementary information</w:t>
      </w:r>
      <w:r w:rsidR="00515104" w:rsidRPr="00FA1245">
        <w:rPr>
          <w:color w:val="000000" w:themeColor="text1"/>
        </w:rPr>
        <w:t>, F</w:t>
      </w:r>
      <w:r w:rsidR="0089754E" w:rsidRPr="00FA1245">
        <w:rPr>
          <w:color w:val="000000" w:themeColor="text1"/>
        </w:rPr>
        <w:t xml:space="preserve">igure </w:t>
      </w:r>
      <w:r w:rsidR="003B251F" w:rsidRPr="00FA1245">
        <w:rPr>
          <w:color w:val="000000" w:themeColor="text1"/>
        </w:rPr>
        <w:t>4</w:t>
      </w:r>
      <w:r w:rsidR="0089754E" w:rsidRPr="00FA1245">
        <w:rPr>
          <w:color w:val="000000" w:themeColor="text1"/>
        </w:rPr>
        <w:t>)</w:t>
      </w:r>
      <w:r w:rsidR="00CF012C" w:rsidRPr="00FA1245">
        <w:rPr>
          <w:color w:val="000000" w:themeColor="text1"/>
        </w:rPr>
        <w:t xml:space="preserve">. </w:t>
      </w:r>
      <w:r w:rsidR="00611D16" w:rsidRPr="00FA1245">
        <w:rPr>
          <w:color w:val="000000" w:themeColor="text1"/>
        </w:rPr>
        <w:t>A</w:t>
      </w:r>
      <w:r w:rsidR="00876CA1" w:rsidRPr="00FA1245">
        <w:rPr>
          <w:color w:val="000000" w:themeColor="text1"/>
        </w:rPr>
        <w:t xml:space="preserve"> representative score plot</w:t>
      </w:r>
      <w:r w:rsidRPr="00FA1245">
        <w:rPr>
          <w:color w:val="000000" w:themeColor="text1"/>
        </w:rPr>
        <w:t xml:space="preserve"> </w:t>
      </w:r>
      <w:r w:rsidR="001360A3" w:rsidRPr="00FA1245">
        <w:rPr>
          <w:color w:val="000000" w:themeColor="text1"/>
        </w:rPr>
        <w:t xml:space="preserve">for </w:t>
      </w:r>
      <w:r w:rsidR="00B12F76" w:rsidRPr="00FA1245">
        <w:rPr>
          <w:color w:val="000000" w:themeColor="text1"/>
        </w:rPr>
        <w:t xml:space="preserve">urine </w:t>
      </w:r>
      <w:r w:rsidR="001360A3" w:rsidRPr="00FA1245">
        <w:rPr>
          <w:color w:val="000000" w:themeColor="text1"/>
        </w:rPr>
        <w:t>samples using negative ion</w:t>
      </w:r>
      <w:r w:rsidR="00B12F76" w:rsidRPr="00FA1245">
        <w:rPr>
          <w:color w:val="000000" w:themeColor="text1"/>
        </w:rPr>
        <w:t>isation</w:t>
      </w:r>
      <w:r w:rsidR="001360A3" w:rsidRPr="00FA1245">
        <w:rPr>
          <w:color w:val="000000" w:themeColor="text1"/>
        </w:rPr>
        <w:t xml:space="preserve"> mode </w:t>
      </w:r>
      <w:r w:rsidR="00876CA1" w:rsidRPr="00FA1245">
        <w:rPr>
          <w:color w:val="000000" w:themeColor="text1"/>
        </w:rPr>
        <w:t>is</w:t>
      </w:r>
      <w:r w:rsidRPr="00FA1245">
        <w:rPr>
          <w:color w:val="000000" w:themeColor="text1"/>
        </w:rPr>
        <w:t xml:space="preserve"> shown in Figure 1. </w:t>
      </w:r>
      <w:r w:rsidR="00A27CEC" w:rsidRPr="00FA1245">
        <w:rPr>
          <w:color w:val="000000" w:themeColor="text1"/>
        </w:rPr>
        <w:t xml:space="preserve">Although some </w:t>
      </w:r>
      <w:r w:rsidR="0087089A" w:rsidRPr="00FA1245">
        <w:rPr>
          <w:color w:val="000000" w:themeColor="text1"/>
        </w:rPr>
        <w:t>visual</w:t>
      </w:r>
      <w:r w:rsidR="00A27CEC" w:rsidRPr="00FA1245">
        <w:rPr>
          <w:color w:val="000000" w:themeColor="text1"/>
        </w:rPr>
        <w:t xml:space="preserve"> differences were observed, </w:t>
      </w:r>
      <w:r w:rsidRPr="00FA1245">
        <w:rPr>
          <w:color w:val="000000" w:themeColor="text1"/>
        </w:rPr>
        <w:t>PLS</w:t>
      </w:r>
      <w:r w:rsidR="00D83DF5" w:rsidRPr="00FA1245">
        <w:rPr>
          <w:color w:val="000000" w:themeColor="text1"/>
        </w:rPr>
        <w:t>-</w:t>
      </w:r>
      <w:r w:rsidRPr="00FA1245">
        <w:rPr>
          <w:color w:val="000000" w:themeColor="text1"/>
        </w:rPr>
        <w:t xml:space="preserve">DA demonstrated only weak </w:t>
      </w:r>
      <w:r w:rsidR="00A27CEC" w:rsidRPr="00FA1245">
        <w:rPr>
          <w:color w:val="000000" w:themeColor="text1"/>
        </w:rPr>
        <w:t xml:space="preserve">discriminating </w:t>
      </w:r>
      <w:r w:rsidRPr="00FA1245">
        <w:rPr>
          <w:color w:val="000000" w:themeColor="text1"/>
        </w:rPr>
        <w:t>models in all the data sets (R2Y and Q2 &lt;0.5) and therefore weak discriminating ability between treatment</w:t>
      </w:r>
      <w:r w:rsidR="00E22258" w:rsidRPr="00FA1245">
        <w:rPr>
          <w:color w:val="000000" w:themeColor="text1"/>
        </w:rPr>
        <w:t xml:space="preserve"> (Table 2)</w:t>
      </w:r>
      <w:r w:rsidRPr="00FA1245">
        <w:rPr>
          <w:color w:val="000000" w:themeColor="text1"/>
        </w:rPr>
        <w:t xml:space="preserve">. </w:t>
      </w:r>
      <w:r w:rsidR="00DA7E3D" w:rsidRPr="00FA1245">
        <w:rPr>
          <w:color w:val="000000" w:themeColor="text1"/>
        </w:rPr>
        <w:t>Nevertheless</w:t>
      </w:r>
      <w:r w:rsidR="0081668F" w:rsidRPr="00FA1245">
        <w:rPr>
          <w:color w:val="000000" w:themeColor="text1"/>
        </w:rPr>
        <w:t>, i</w:t>
      </w:r>
      <w:r w:rsidR="00613CDB" w:rsidRPr="00FA1245">
        <w:rPr>
          <w:color w:val="000000" w:themeColor="text1"/>
        </w:rPr>
        <w:t>t is noticeable that samples taken pri</w:t>
      </w:r>
      <w:r w:rsidR="00AB3E83" w:rsidRPr="00FA1245">
        <w:rPr>
          <w:color w:val="000000" w:themeColor="text1"/>
        </w:rPr>
        <w:t xml:space="preserve">or to </w:t>
      </w:r>
      <w:r w:rsidR="005B5D77" w:rsidRPr="00FA1245">
        <w:rPr>
          <w:color w:val="000000" w:themeColor="text1"/>
        </w:rPr>
        <w:t xml:space="preserve">the </w:t>
      </w:r>
      <w:r w:rsidR="00AB3E83" w:rsidRPr="00FA1245">
        <w:rPr>
          <w:color w:val="000000" w:themeColor="text1"/>
        </w:rPr>
        <w:t xml:space="preserve">treatment </w:t>
      </w:r>
      <w:r w:rsidR="005B5D77" w:rsidRPr="00FA1245">
        <w:rPr>
          <w:color w:val="000000" w:themeColor="text1"/>
        </w:rPr>
        <w:t xml:space="preserve">(pre) clustered </w:t>
      </w:r>
      <w:r w:rsidR="00AB3E83" w:rsidRPr="00FA1245">
        <w:rPr>
          <w:color w:val="000000" w:themeColor="text1"/>
        </w:rPr>
        <w:t>together</w:t>
      </w:r>
      <w:r w:rsidR="00613CDB" w:rsidRPr="00FA1245">
        <w:rPr>
          <w:color w:val="000000" w:themeColor="text1"/>
        </w:rPr>
        <w:t xml:space="preserve"> and</w:t>
      </w:r>
      <w:r w:rsidR="00611D16" w:rsidRPr="00FA1245">
        <w:rPr>
          <w:color w:val="000000" w:themeColor="text1"/>
        </w:rPr>
        <w:t xml:space="preserve"> lie apart</w:t>
      </w:r>
      <w:r w:rsidR="00613CDB" w:rsidRPr="00FA1245">
        <w:rPr>
          <w:color w:val="000000" w:themeColor="text1"/>
        </w:rPr>
        <w:t xml:space="preserve"> fr</w:t>
      </w:r>
      <w:r w:rsidR="005B5258" w:rsidRPr="00FA1245">
        <w:rPr>
          <w:color w:val="000000" w:themeColor="text1"/>
        </w:rPr>
        <w:t xml:space="preserve">om samples taken </w:t>
      </w:r>
      <w:r w:rsidR="00AA3BB3" w:rsidRPr="00FA1245">
        <w:rPr>
          <w:color w:val="000000" w:themeColor="text1"/>
        </w:rPr>
        <w:t>post treatment.</w:t>
      </w:r>
      <w:r w:rsidR="00613CDB" w:rsidRPr="00FA1245">
        <w:rPr>
          <w:color w:val="000000" w:themeColor="text1"/>
        </w:rPr>
        <w:t xml:space="preserve"> </w:t>
      </w:r>
      <w:r w:rsidR="00D9420E" w:rsidRPr="00FA1245">
        <w:rPr>
          <w:color w:val="000000" w:themeColor="text1"/>
        </w:rPr>
        <w:t xml:space="preserve">Power analysis of these models revealed that </w:t>
      </w:r>
      <w:r w:rsidR="00FA12AB" w:rsidRPr="00FA1245">
        <w:rPr>
          <w:color w:val="000000" w:themeColor="text1"/>
        </w:rPr>
        <w:t xml:space="preserve">a high percentage of species had power &gt;0.8 in urine samples, </w:t>
      </w:r>
      <w:r w:rsidR="00401322" w:rsidRPr="00FA1245">
        <w:rPr>
          <w:color w:val="000000" w:themeColor="text1"/>
        </w:rPr>
        <w:t>but</w:t>
      </w:r>
      <w:r w:rsidR="00FA12AB" w:rsidRPr="00FA1245">
        <w:rPr>
          <w:color w:val="000000" w:themeColor="text1"/>
        </w:rPr>
        <w:t xml:space="preserve"> lower for plasma samples.</w:t>
      </w:r>
      <w:r w:rsidR="006E55A1" w:rsidRPr="00FA1245">
        <w:rPr>
          <w:color w:val="000000" w:themeColor="text1"/>
        </w:rPr>
        <w:t xml:space="preserve"> </w:t>
      </w:r>
      <w:r w:rsidR="00AA3BB3" w:rsidRPr="00FA1245">
        <w:rPr>
          <w:color w:val="000000" w:themeColor="text1"/>
        </w:rPr>
        <w:t>A</w:t>
      </w:r>
      <w:r w:rsidR="006F6C3F" w:rsidRPr="00FA1245">
        <w:rPr>
          <w:color w:val="000000" w:themeColor="text1"/>
        </w:rPr>
        <w:t xml:space="preserve">s </w:t>
      </w:r>
      <w:r w:rsidR="009F3B34" w:rsidRPr="00FA1245">
        <w:rPr>
          <w:color w:val="000000" w:themeColor="text1"/>
        </w:rPr>
        <w:t xml:space="preserve">we are interested in the </w:t>
      </w:r>
      <w:r w:rsidR="00F83A88" w:rsidRPr="00FA1245">
        <w:rPr>
          <w:color w:val="000000" w:themeColor="text1"/>
        </w:rPr>
        <w:t>ion species discriminating</w:t>
      </w:r>
      <w:r w:rsidR="009F3B34" w:rsidRPr="00FA1245">
        <w:rPr>
          <w:color w:val="000000" w:themeColor="text1"/>
        </w:rPr>
        <w:t xml:space="preserve"> </w:t>
      </w:r>
      <w:r w:rsidR="00D83DF5" w:rsidRPr="00FA1245">
        <w:rPr>
          <w:color w:val="000000" w:themeColor="text1"/>
        </w:rPr>
        <w:t>between</w:t>
      </w:r>
      <w:r w:rsidR="00DD7CD8" w:rsidRPr="00FA1245">
        <w:rPr>
          <w:color w:val="000000" w:themeColor="text1"/>
        </w:rPr>
        <w:t xml:space="preserve"> </w:t>
      </w:r>
      <w:r w:rsidR="009F3B34" w:rsidRPr="00FA1245">
        <w:rPr>
          <w:color w:val="000000" w:themeColor="text1"/>
        </w:rPr>
        <w:t xml:space="preserve">whole and juiced treatments, </w:t>
      </w:r>
      <w:r w:rsidR="0081668F" w:rsidRPr="00FA1245">
        <w:rPr>
          <w:color w:val="000000" w:themeColor="text1"/>
        </w:rPr>
        <w:t xml:space="preserve">we constructed </w:t>
      </w:r>
      <w:r w:rsidR="006F6C3F" w:rsidRPr="00FA1245">
        <w:rPr>
          <w:color w:val="000000" w:themeColor="text1"/>
        </w:rPr>
        <w:t>PLS-DA models of post-treatment</w:t>
      </w:r>
      <w:r w:rsidR="00A6716D" w:rsidRPr="00FA1245">
        <w:rPr>
          <w:color w:val="000000" w:themeColor="text1"/>
        </w:rPr>
        <w:t xml:space="preserve"> samples only</w:t>
      </w:r>
      <w:r w:rsidR="00F83A88" w:rsidRPr="00FA1245">
        <w:rPr>
          <w:color w:val="000000" w:themeColor="text1"/>
        </w:rPr>
        <w:t xml:space="preserve">, and score plots of these models are </w:t>
      </w:r>
      <w:r w:rsidR="009D0280" w:rsidRPr="00FA1245">
        <w:rPr>
          <w:color w:val="000000" w:themeColor="text1"/>
        </w:rPr>
        <w:t>provided</w:t>
      </w:r>
      <w:r w:rsidR="00F83A88" w:rsidRPr="00FA1245">
        <w:rPr>
          <w:color w:val="000000" w:themeColor="text1"/>
        </w:rPr>
        <w:t xml:space="preserve"> </w:t>
      </w:r>
      <w:r w:rsidR="00496C75" w:rsidRPr="00FA1245">
        <w:rPr>
          <w:color w:val="000000" w:themeColor="text1"/>
        </w:rPr>
        <w:t>(</w:t>
      </w:r>
      <w:r w:rsidR="00515104" w:rsidRPr="00FA1245">
        <w:rPr>
          <w:color w:val="000000" w:themeColor="text1"/>
        </w:rPr>
        <w:t xml:space="preserve">supplementary information, </w:t>
      </w:r>
      <w:r w:rsidR="00F83A88" w:rsidRPr="00FA1245">
        <w:rPr>
          <w:color w:val="000000" w:themeColor="text1"/>
        </w:rPr>
        <w:t xml:space="preserve">Figure </w:t>
      </w:r>
      <w:r w:rsidR="009D0280" w:rsidRPr="00FA1245">
        <w:rPr>
          <w:color w:val="000000" w:themeColor="text1"/>
        </w:rPr>
        <w:t>5)</w:t>
      </w:r>
      <w:r w:rsidR="009B2AA9" w:rsidRPr="00FA1245">
        <w:rPr>
          <w:color w:val="000000" w:themeColor="text1"/>
        </w:rPr>
        <w:t xml:space="preserve">. This </w:t>
      </w:r>
      <w:r w:rsidR="006F6C3F" w:rsidRPr="00FA1245">
        <w:rPr>
          <w:color w:val="000000" w:themeColor="text1"/>
        </w:rPr>
        <w:t>resulted in high di</w:t>
      </w:r>
      <w:r w:rsidR="005A13D7" w:rsidRPr="00FA1245">
        <w:rPr>
          <w:color w:val="000000" w:themeColor="text1"/>
        </w:rPr>
        <w:t>scriminating ability</w:t>
      </w:r>
      <w:r w:rsidR="009B2AA9" w:rsidRPr="00FA1245">
        <w:rPr>
          <w:color w:val="000000" w:themeColor="text1"/>
        </w:rPr>
        <w:t xml:space="preserve"> in urine </w:t>
      </w:r>
      <w:r w:rsidR="000D02F2" w:rsidRPr="00FA1245">
        <w:rPr>
          <w:color w:val="000000" w:themeColor="text1"/>
        </w:rPr>
        <w:t>samples especially</w:t>
      </w:r>
      <w:r w:rsidR="00CF012C" w:rsidRPr="00FA1245">
        <w:rPr>
          <w:color w:val="000000" w:themeColor="text1"/>
        </w:rPr>
        <w:t xml:space="preserve">, with a high % of correct classifications </w:t>
      </w:r>
      <w:r w:rsidR="000D02F2" w:rsidRPr="00FA1245">
        <w:rPr>
          <w:color w:val="000000" w:themeColor="text1"/>
        </w:rPr>
        <w:t>(Table 2</w:t>
      </w:r>
      <w:r w:rsidR="00DD6719" w:rsidRPr="00FA1245">
        <w:rPr>
          <w:color w:val="000000" w:themeColor="text1"/>
        </w:rPr>
        <w:t xml:space="preserve"> &amp; supplementary information, </w:t>
      </w:r>
      <w:r w:rsidR="008D39E9" w:rsidRPr="00FA1245">
        <w:rPr>
          <w:color w:val="000000" w:themeColor="text1"/>
        </w:rPr>
        <w:t>Table 1)</w:t>
      </w:r>
      <w:r w:rsidR="00FA12AB" w:rsidRPr="00FA1245">
        <w:rPr>
          <w:color w:val="000000" w:themeColor="text1"/>
        </w:rPr>
        <w:t>. However, these two component models had low power in comparison.</w:t>
      </w:r>
      <w:r w:rsidR="000D02F2" w:rsidRPr="00FA1245">
        <w:rPr>
          <w:color w:val="000000" w:themeColor="text1"/>
        </w:rPr>
        <w:t xml:space="preserve"> To determine which ions were responsible for discrimination </w:t>
      </w:r>
      <w:r w:rsidR="0081668F" w:rsidRPr="00FA1245">
        <w:rPr>
          <w:color w:val="000000" w:themeColor="text1"/>
        </w:rPr>
        <w:t>between treatments, loadings</w:t>
      </w:r>
      <w:r w:rsidR="000D02F2" w:rsidRPr="00FA1245">
        <w:rPr>
          <w:color w:val="000000" w:themeColor="text1"/>
        </w:rPr>
        <w:t xml:space="preserve"> and </w:t>
      </w:r>
      <w:r w:rsidR="00DD7CD8" w:rsidRPr="00FA1245">
        <w:rPr>
          <w:color w:val="000000" w:themeColor="text1"/>
        </w:rPr>
        <w:t>VIP</w:t>
      </w:r>
      <w:r w:rsidR="006B76A4" w:rsidRPr="00FA1245">
        <w:rPr>
          <w:color w:val="000000" w:themeColor="text1"/>
        </w:rPr>
        <w:t xml:space="preserve"> </w:t>
      </w:r>
      <w:r w:rsidR="0081668F" w:rsidRPr="00FA1245">
        <w:rPr>
          <w:color w:val="000000" w:themeColor="text1"/>
        </w:rPr>
        <w:t>plots</w:t>
      </w:r>
      <w:r w:rsidR="000D02F2" w:rsidRPr="00FA1245">
        <w:rPr>
          <w:color w:val="000000" w:themeColor="text1"/>
        </w:rPr>
        <w:t xml:space="preserve"> were generated for each treatment. Figure </w:t>
      </w:r>
      <w:r w:rsidR="008D39E9" w:rsidRPr="00FA1245">
        <w:rPr>
          <w:color w:val="000000" w:themeColor="text1"/>
        </w:rPr>
        <w:t>2</w:t>
      </w:r>
      <w:r w:rsidR="000D02F2" w:rsidRPr="00FA1245">
        <w:rPr>
          <w:color w:val="000000" w:themeColor="text1"/>
        </w:rPr>
        <w:t xml:space="preserve"> shows a </w:t>
      </w:r>
      <w:r w:rsidR="0081668F" w:rsidRPr="00FA1245">
        <w:rPr>
          <w:color w:val="000000" w:themeColor="text1"/>
        </w:rPr>
        <w:t>representative example of a PLS</w:t>
      </w:r>
      <w:r w:rsidR="009E7838" w:rsidRPr="00FA1245">
        <w:rPr>
          <w:color w:val="000000" w:themeColor="text1"/>
        </w:rPr>
        <w:t>-</w:t>
      </w:r>
      <w:r w:rsidR="0081668F" w:rsidRPr="00FA1245">
        <w:rPr>
          <w:color w:val="000000" w:themeColor="text1"/>
        </w:rPr>
        <w:t>DA loadings plot with associated VIP plot</w:t>
      </w:r>
      <w:r w:rsidR="009E7838" w:rsidRPr="00FA1245">
        <w:rPr>
          <w:color w:val="000000" w:themeColor="text1"/>
        </w:rPr>
        <w:t xml:space="preserve"> (urine data, negative mode)</w:t>
      </w:r>
      <w:r w:rsidR="0081668F" w:rsidRPr="00FA1245">
        <w:rPr>
          <w:color w:val="000000" w:themeColor="text1"/>
        </w:rPr>
        <w:t xml:space="preserve">. </w:t>
      </w:r>
      <w:r w:rsidR="00822DFD" w:rsidRPr="00FA1245">
        <w:rPr>
          <w:color w:val="000000" w:themeColor="text1"/>
        </w:rPr>
        <w:t>T</w:t>
      </w:r>
      <w:r w:rsidR="00A27CEC" w:rsidRPr="00FA1245">
        <w:rPr>
          <w:color w:val="000000" w:themeColor="text1"/>
        </w:rPr>
        <w:t>h</w:t>
      </w:r>
      <w:r w:rsidR="000D02F2" w:rsidRPr="00FA1245">
        <w:rPr>
          <w:color w:val="000000" w:themeColor="text1"/>
        </w:rPr>
        <w:t xml:space="preserve">is resulted in a shortlist of ions </w:t>
      </w:r>
      <w:r w:rsidR="005B5258" w:rsidRPr="00FA1245">
        <w:rPr>
          <w:color w:val="000000" w:themeColor="text1"/>
        </w:rPr>
        <w:t xml:space="preserve">for each sample set </w:t>
      </w:r>
      <w:r w:rsidR="000D02F2" w:rsidRPr="00FA1245">
        <w:rPr>
          <w:color w:val="000000" w:themeColor="text1"/>
        </w:rPr>
        <w:t xml:space="preserve">that </w:t>
      </w:r>
      <w:r w:rsidRPr="00FA1245">
        <w:rPr>
          <w:color w:val="000000" w:themeColor="text1"/>
        </w:rPr>
        <w:t xml:space="preserve">were followed </w:t>
      </w:r>
      <w:r w:rsidR="00A6716D" w:rsidRPr="00FA1245">
        <w:rPr>
          <w:color w:val="000000" w:themeColor="text1"/>
        </w:rPr>
        <w:t xml:space="preserve">further </w:t>
      </w:r>
      <w:r w:rsidRPr="00FA1245">
        <w:rPr>
          <w:color w:val="000000" w:themeColor="text1"/>
        </w:rPr>
        <w:t xml:space="preserve">for </w:t>
      </w:r>
      <w:r w:rsidR="0081668F" w:rsidRPr="00FA1245">
        <w:rPr>
          <w:color w:val="000000" w:themeColor="text1"/>
        </w:rPr>
        <w:t xml:space="preserve">further </w:t>
      </w:r>
      <w:r w:rsidRPr="00FA1245">
        <w:rPr>
          <w:color w:val="000000" w:themeColor="text1"/>
        </w:rPr>
        <w:t xml:space="preserve">pairwise statistical analysis </w:t>
      </w:r>
      <w:r w:rsidR="00302715" w:rsidRPr="00FA1245">
        <w:rPr>
          <w:color w:val="000000" w:themeColor="text1"/>
        </w:rPr>
        <w:t xml:space="preserve">of post samples </w:t>
      </w:r>
      <w:r w:rsidRPr="00FA1245">
        <w:rPr>
          <w:color w:val="000000" w:themeColor="text1"/>
        </w:rPr>
        <w:t>and putative identification.</w:t>
      </w:r>
      <w:r w:rsidR="00981239" w:rsidRPr="00FA1245">
        <w:rPr>
          <w:color w:val="000000" w:themeColor="text1"/>
        </w:rPr>
        <w:t xml:space="preserve"> </w:t>
      </w:r>
      <w:r w:rsidR="009E7838" w:rsidRPr="00FA1245">
        <w:rPr>
          <w:color w:val="000000" w:themeColor="text1"/>
        </w:rPr>
        <w:t>The top species from the VIP data for both urine and plasma</w:t>
      </w:r>
      <w:r w:rsidR="00BE7A0B" w:rsidRPr="00FA1245">
        <w:rPr>
          <w:color w:val="000000" w:themeColor="text1"/>
        </w:rPr>
        <w:t xml:space="preserve"> (threshold</w:t>
      </w:r>
      <w:r w:rsidR="00115C41" w:rsidRPr="00FA1245">
        <w:rPr>
          <w:color w:val="000000" w:themeColor="text1"/>
        </w:rPr>
        <w:t xml:space="preserve"> &gt;1.9)</w:t>
      </w:r>
      <w:r w:rsidR="007217E7" w:rsidRPr="00FA1245">
        <w:rPr>
          <w:color w:val="000000" w:themeColor="text1"/>
        </w:rPr>
        <w:t>,</w:t>
      </w:r>
      <w:r w:rsidR="009E7838" w:rsidRPr="00FA1245">
        <w:rPr>
          <w:color w:val="000000" w:themeColor="text1"/>
        </w:rPr>
        <w:t xml:space="preserve"> are shown in Table 3</w:t>
      </w:r>
      <w:r w:rsidR="00662CBC" w:rsidRPr="00FA1245">
        <w:rPr>
          <w:color w:val="000000" w:themeColor="text1"/>
        </w:rPr>
        <w:t xml:space="preserve"> with </w:t>
      </w:r>
      <w:r w:rsidR="00B03189" w:rsidRPr="00FA1245">
        <w:rPr>
          <w:i/>
          <w:color w:val="000000" w:themeColor="text1"/>
        </w:rPr>
        <w:t>P</w:t>
      </w:r>
      <w:r w:rsidR="00662CBC" w:rsidRPr="00FA1245">
        <w:rPr>
          <w:color w:val="000000" w:themeColor="text1"/>
        </w:rPr>
        <w:t xml:space="preserve"> values corrected for false discovery rate (q values).</w:t>
      </w:r>
      <w:r w:rsidR="00645864" w:rsidRPr="00FA1245">
        <w:rPr>
          <w:color w:val="000000" w:themeColor="text1"/>
        </w:rPr>
        <w:t xml:space="preserve"> </w:t>
      </w:r>
      <w:r w:rsidR="00883E2C" w:rsidRPr="00FA1245">
        <w:rPr>
          <w:color w:val="000000" w:themeColor="text1"/>
        </w:rPr>
        <w:t>This</w:t>
      </w:r>
      <w:r w:rsidR="008E7061" w:rsidRPr="00FA1245">
        <w:rPr>
          <w:color w:val="000000" w:themeColor="text1"/>
        </w:rPr>
        <w:t xml:space="preserve"> t</w:t>
      </w:r>
      <w:r w:rsidR="00D049DB" w:rsidRPr="00FA1245">
        <w:rPr>
          <w:color w:val="000000" w:themeColor="text1"/>
        </w:rPr>
        <w:t xml:space="preserve">able </w:t>
      </w:r>
      <w:r w:rsidR="001208CC" w:rsidRPr="00FA1245">
        <w:rPr>
          <w:color w:val="000000" w:themeColor="text1"/>
        </w:rPr>
        <w:t>show</w:t>
      </w:r>
      <w:r w:rsidR="00D049DB" w:rsidRPr="00FA1245">
        <w:rPr>
          <w:color w:val="000000" w:themeColor="text1"/>
        </w:rPr>
        <w:t xml:space="preserve"> statistical analysis of the </w:t>
      </w:r>
      <w:r w:rsidR="00A54D18" w:rsidRPr="00FA1245">
        <w:rPr>
          <w:color w:val="000000" w:themeColor="text1"/>
        </w:rPr>
        <w:t xml:space="preserve">ion </w:t>
      </w:r>
      <w:r w:rsidR="006D2D0C" w:rsidRPr="00FA1245">
        <w:rPr>
          <w:color w:val="000000" w:themeColor="text1"/>
        </w:rPr>
        <w:t>intensities</w:t>
      </w:r>
      <w:r w:rsidR="00D049DB" w:rsidRPr="00FA1245">
        <w:rPr>
          <w:color w:val="000000" w:themeColor="text1"/>
        </w:rPr>
        <w:t xml:space="preserve"> </w:t>
      </w:r>
      <w:r w:rsidR="009F6A06" w:rsidRPr="00FA1245">
        <w:rPr>
          <w:color w:val="000000" w:themeColor="text1"/>
        </w:rPr>
        <w:t xml:space="preserve">between treatments </w:t>
      </w:r>
      <w:r w:rsidR="006D2D0C" w:rsidRPr="00FA1245">
        <w:rPr>
          <w:color w:val="000000" w:themeColor="text1"/>
        </w:rPr>
        <w:t xml:space="preserve">(all sample groups) </w:t>
      </w:r>
      <w:r w:rsidR="009F6A06" w:rsidRPr="00FA1245">
        <w:rPr>
          <w:color w:val="000000" w:themeColor="text1"/>
        </w:rPr>
        <w:t xml:space="preserve">and pairwise analysis of post whole versus post juice, and highlight that although the </w:t>
      </w:r>
      <w:r w:rsidR="00A54D18" w:rsidRPr="00FA1245">
        <w:rPr>
          <w:color w:val="000000" w:themeColor="text1"/>
        </w:rPr>
        <w:t>ion</w:t>
      </w:r>
      <w:r w:rsidR="00662CBC" w:rsidRPr="00FA1245">
        <w:rPr>
          <w:color w:val="000000" w:themeColor="text1"/>
        </w:rPr>
        <w:t xml:space="preserve"> intensities</w:t>
      </w:r>
      <w:r w:rsidR="009F6A06" w:rsidRPr="00FA1245">
        <w:rPr>
          <w:color w:val="000000" w:themeColor="text1"/>
        </w:rPr>
        <w:t xml:space="preserve"> maybe be significantly different </w:t>
      </w:r>
      <w:r w:rsidR="006D2D0C" w:rsidRPr="00FA1245">
        <w:rPr>
          <w:color w:val="000000" w:themeColor="text1"/>
        </w:rPr>
        <w:t>between</w:t>
      </w:r>
      <w:r w:rsidR="009F6A06" w:rsidRPr="00FA1245">
        <w:rPr>
          <w:color w:val="000000" w:themeColor="text1"/>
        </w:rPr>
        <w:t xml:space="preserve"> </w:t>
      </w:r>
      <w:r w:rsidR="00662CBC" w:rsidRPr="00FA1245">
        <w:rPr>
          <w:color w:val="000000" w:themeColor="text1"/>
        </w:rPr>
        <w:t>all sample groups</w:t>
      </w:r>
      <w:r w:rsidR="009F6A06" w:rsidRPr="00FA1245">
        <w:rPr>
          <w:color w:val="000000" w:themeColor="text1"/>
        </w:rPr>
        <w:t xml:space="preserve">, there </w:t>
      </w:r>
      <w:r w:rsidR="006D2D0C" w:rsidRPr="00FA1245">
        <w:rPr>
          <w:color w:val="000000" w:themeColor="text1"/>
        </w:rPr>
        <w:t>was</w:t>
      </w:r>
      <w:r w:rsidR="009F6A06" w:rsidRPr="00FA1245">
        <w:rPr>
          <w:color w:val="000000" w:themeColor="text1"/>
        </w:rPr>
        <w:t xml:space="preserve"> sometimes no statistical difference between</w:t>
      </w:r>
      <w:r w:rsidR="00A54D18" w:rsidRPr="00FA1245">
        <w:rPr>
          <w:color w:val="000000" w:themeColor="text1"/>
        </w:rPr>
        <w:t xml:space="preserve"> </w:t>
      </w:r>
      <w:r w:rsidR="00662CBC" w:rsidRPr="00FA1245">
        <w:rPr>
          <w:color w:val="000000" w:themeColor="text1"/>
        </w:rPr>
        <w:t xml:space="preserve">post samples only. </w:t>
      </w:r>
    </w:p>
    <w:p w14:paraId="65A8B6D4" w14:textId="77777777" w:rsidR="00015C36" w:rsidRPr="00FA1245" w:rsidRDefault="00015C36" w:rsidP="00B71F5E">
      <w:pPr>
        <w:spacing w:line="360" w:lineRule="auto"/>
        <w:jc w:val="both"/>
        <w:rPr>
          <w:color w:val="000000" w:themeColor="text1"/>
        </w:rPr>
      </w:pPr>
    </w:p>
    <w:p w14:paraId="147AC925" w14:textId="77777777" w:rsidR="0087089A" w:rsidRPr="00FA1245" w:rsidRDefault="00E22258" w:rsidP="00640615">
      <w:pPr>
        <w:spacing w:line="360" w:lineRule="auto"/>
        <w:jc w:val="both"/>
        <w:outlineLvl w:val="0"/>
        <w:rPr>
          <w:b/>
          <w:color w:val="000000" w:themeColor="text1"/>
        </w:rPr>
      </w:pPr>
      <w:r w:rsidRPr="00FA1245">
        <w:rPr>
          <w:b/>
          <w:color w:val="000000" w:themeColor="text1"/>
        </w:rPr>
        <w:t>Intensity</w:t>
      </w:r>
      <w:r w:rsidR="0087089A" w:rsidRPr="00FA1245">
        <w:rPr>
          <w:b/>
          <w:color w:val="000000" w:themeColor="text1"/>
        </w:rPr>
        <w:t xml:space="preserve"> Profiles</w:t>
      </w:r>
    </w:p>
    <w:p w14:paraId="45835A05" w14:textId="3BFA4EDE" w:rsidR="006418E9" w:rsidRPr="00FA1245" w:rsidRDefault="0087089A" w:rsidP="00B71F5E">
      <w:pPr>
        <w:spacing w:line="360" w:lineRule="auto"/>
        <w:jc w:val="both"/>
        <w:rPr>
          <w:color w:val="000000" w:themeColor="text1"/>
        </w:rPr>
      </w:pPr>
      <w:r w:rsidRPr="00FA1245">
        <w:rPr>
          <w:color w:val="000000" w:themeColor="text1"/>
        </w:rPr>
        <w:t xml:space="preserve">To verify those features that are only increased by treatment we investigated the abundance profiles for each ion feature. Examples of these for </w:t>
      </w:r>
      <w:r w:rsidR="008D39E9" w:rsidRPr="00FA1245">
        <w:rPr>
          <w:color w:val="000000" w:themeColor="text1"/>
        </w:rPr>
        <w:t xml:space="preserve">urine samples in </w:t>
      </w:r>
      <w:r w:rsidRPr="00FA1245">
        <w:rPr>
          <w:color w:val="000000" w:themeColor="text1"/>
        </w:rPr>
        <w:t xml:space="preserve">negative </w:t>
      </w:r>
      <w:r w:rsidR="008D39E9" w:rsidRPr="00FA1245">
        <w:rPr>
          <w:color w:val="000000" w:themeColor="text1"/>
        </w:rPr>
        <w:t xml:space="preserve">ionisation </w:t>
      </w:r>
      <w:r w:rsidRPr="00FA1245">
        <w:rPr>
          <w:color w:val="000000" w:themeColor="text1"/>
        </w:rPr>
        <w:t xml:space="preserve">mode are shown in Figure </w:t>
      </w:r>
      <w:r w:rsidR="008D39E9" w:rsidRPr="00FA1245">
        <w:rPr>
          <w:color w:val="000000" w:themeColor="text1"/>
        </w:rPr>
        <w:t>3</w:t>
      </w:r>
      <w:r w:rsidRPr="00FA1245">
        <w:rPr>
          <w:color w:val="000000" w:themeColor="text1"/>
        </w:rPr>
        <w:t xml:space="preserve">. </w:t>
      </w:r>
      <w:r w:rsidR="000F0AA9" w:rsidRPr="00FA1245">
        <w:rPr>
          <w:color w:val="000000" w:themeColor="text1"/>
        </w:rPr>
        <w:t>C</w:t>
      </w:r>
      <w:r w:rsidRPr="00FA1245">
        <w:rPr>
          <w:color w:val="000000" w:themeColor="text1"/>
        </w:rPr>
        <w:t xml:space="preserve">ertain metabolites have increased intensity either post </w:t>
      </w:r>
      <w:r w:rsidR="005B751F" w:rsidRPr="00FA1245">
        <w:rPr>
          <w:color w:val="000000" w:themeColor="text1"/>
        </w:rPr>
        <w:t>whole</w:t>
      </w:r>
      <w:r w:rsidR="003747F2" w:rsidRPr="00FA1245">
        <w:rPr>
          <w:color w:val="000000" w:themeColor="text1"/>
        </w:rPr>
        <w:t xml:space="preserve"> or post juiced treatment</w:t>
      </w:r>
      <w:r w:rsidRPr="00FA1245">
        <w:rPr>
          <w:color w:val="000000" w:themeColor="text1"/>
        </w:rPr>
        <w:t xml:space="preserve">. </w:t>
      </w:r>
      <w:r w:rsidR="00324B71" w:rsidRPr="00FA1245">
        <w:rPr>
          <w:color w:val="000000" w:themeColor="text1"/>
        </w:rPr>
        <w:t>Inter-individual d</w:t>
      </w:r>
      <w:r w:rsidRPr="00FA1245">
        <w:rPr>
          <w:color w:val="000000" w:themeColor="text1"/>
        </w:rPr>
        <w:t xml:space="preserve">ifferences </w:t>
      </w:r>
      <w:r w:rsidR="00324B71" w:rsidRPr="00FA1245">
        <w:rPr>
          <w:color w:val="000000" w:themeColor="text1"/>
        </w:rPr>
        <w:t>in response</w:t>
      </w:r>
      <w:r w:rsidRPr="00FA1245">
        <w:rPr>
          <w:color w:val="000000" w:themeColor="text1"/>
        </w:rPr>
        <w:t xml:space="preserve"> are also </w:t>
      </w:r>
      <w:r w:rsidR="00A92015" w:rsidRPr="00FA1245">
        <w:rPr>
          <w:color w:val="000000" w:themeColor="text1"/>
        </w:rPr>
        <w:t>seen</w:t>
      </w:r>
      <w:r w:rsidR="003747F2" w:rsidRPr="00FA1245">
        <w:rPr>
          <w:color w:val="000000" w:themeColor="text1"/>
        </w:rPr>
        <w:t>;</w:t>
      </w:r>
      <w:r w:rsidRPr="00FA1245">
        <w:rPr>
          <w:color w:val="000000" w:themeColor="text1"/>
        </w:rPr>
        <w:t xml:space="preserve"> responses differ by a factor of 10, and this was found to be consistent within an individual.</w:t>
      </w:r>
      <w:r w:rsidR="00E22258" w:rsidRPr="00FA1245">
        <w:rPr>
          <w:color w:val="000000" w:themeColor="text1"/>
        </w:rPr>
        <w:t xml:space="preserve"> </w:t>
      </w:r>
      <w:r w:rsidR="004F696A" w:rsidRPr="00FA1245">
        <w:rPr>
          <w:color w:val="000000" w:themeColor="text1"/>
        </w:rPr>
        <w:t>Differential behaviour between ion species is also shown in the fold difference data in Table</w:t>
      </w:r>
      <w:r w:rsidR="001208CC" w:rsidRPr="00FA1245">
        <w:rPr>
          <w:color w:val="000000" w:themeColor="text1"/>
        </w:rPr>
        <w:t>s</w:t>
      </w:r>
      <w:r w:rsidR="00883E2C" w:rsidRPr="00FA1245">
        <w:rPr>
          <w:color w:val="000000" w:themeColor="text1"/>
        </w:rPr>
        <w:t xml:space="preserve"> 3</w:t>
      </w:r>
      <w:r w:rsidR="001208CC" w:rsidRPr="00FA1245">
        <w:rPr>
          <w:color w:val="000000" w:themeColor="text1"/>
        </w:rPr>
        <w:t xml:space="preserve"> </w:t>
      </w:r>
      <w:r w:rsidR="004F696A" w:rsidRPr="00FA1245">
        <w:rPr>
          <w:color w:val="000000" w:themeColor="text1"/>
        </w:rPr>
        <w:t xml:space="preserve">for the top discriminatory ions. </w:t>
      </w:r>
      <w:r w:rsidR="002406B3" w:rsidRPr="00FA1245">
        <w:rPr>
          <w:color w:val="000000" w:themeColor="text1"/>
        </w:rPr>
        <w:t xml:space="preserve">The majority of signals that were increased post ingestion were present in baseline samples and then </w:t>
      </w:r>
      <w:r w:rsidR="00B843C7" w:rsidRPr="00FA1245">
        <w:rPr>
          <w:color w:val="000000" w:themeColor="text1"/>
        </w:rPr>
        <w:t xml:space="preserve">were </w:t>
      </w:r>
      <w:r w:rsidR="002406B3" w:rsidRPr="00FA1245">
        <w:rPr>
          <w:color w:val="000000" w:themeColor="text1"/>
        </w:rPr>
        <w:t>increased following ingestion of either treatment</w:t>
      </w:r>
      <w:r w:rsidR="00607E9D" w:rsidRPr="00FA1245">
        <w:rPr>
          <w:color w:val="000000" w:themeColor="text1"/>
        </w:rPr>
        <w:t>;</w:t>
      </w:r>
      <w:r w:rsidR="002406B3" w:rsidRPr="00FA1245">
        <w:rPr>
          <w:color w:val="000000" w:themeColor="text1"/>
        </w:rPr>
        <w:t xml:space="preserve"> </w:t>
      </w:r>
      <w:r w:rsidR="00931606" w:rsidRPr="00FA1245">
        <w:rPr>
          <w:color w:val="000000" w:themeColor="text1"/>
        </w:rPr>
        <w:t xml:space="preserve">and </w:t>
      </w:r>
      <w:r w:rsidR="00CF569B" w:rsidRPr="00FA1245">
        <w:rPr>
          <w:color w:val="000000" w:themeColor="text1"/>
        </w:rPr>
        <w:t xml:space="preserve">the differences </w:t>
      </w:r>
      <w:r w:rsidR="002406B3" w:rsidRPr="00FA1245">
        <w:rPr>
          <w:color w:val="000000" w:themeColor="text1"/>
        </w:rPr>
        <w:t>between</w:t>
      </w:r>
      <w:r w:rsidR="00CF569B" w:rsidRPr="00FA1245">
        <w:rPr>
          <w:color w:val="000000" w:themeColor="text1"/>
        </w:rPr>
        <w:t xml:space="preserve"> treatment </w:t>
      </w:r>
      <w:r w:rsidR="00B843C7" w:rsidRPr="00FA1245">
        <w:rPr>
          <w:color w:val="000000" w:themeColor="text1"/>
        </w:rPr>
        <w:t>were highly significant</w:t>
      </w:r>
      <w:r w:rsidR="00931606" w:rsidRPr="00FA1245">
        <w:rPr>
          <w:color w:val="000000" w:themeColor="text1"/>
        </w:rPr>
        <w:t xml:space="preserve"> (Table 3)</w:t>
      </w:r>
      <w:r w:rsidR="002406B3" w:rsidRPr="00FA1245">
        <w:rPr>
          <w:color w:val="000000" w:themeColor="text1"/>
        </w:rPr>
        <w:t>. No signals were found that were only present in samples after eit</w:t>
      </w:r>
      <w:r w:rsidR="000E2589" w:rsidRPr="00FA1245">
        <w:rPr>
          <w:color w:val="000000" w:themeColor="text1"/>
        </w:rPr>
        <w:t>her whole or juiced blueberries</w:t>
      </w:r>
      <w:r w:rsidR="002406B3" w:rsidRPr="00FA1245">
        <w:rPr>
          <w:color w:val="000000" w:themeColor="text1"/>
        </w:rPr>
        <w:t xml:space="preserve">. </w:t>
      </w:r>
      <w:r w:rsidR="002D0ED5" w:rsidRPr="00FA1245">
        <w:rPr>
          <w:color w:val="000000" w:themeColor="text1"/>
        </w:rPr>
        <w:t xml:space="preserve">Examples of </w:t>
      </w:r>
      <w:r w:rsidR="00542C99" w:rsidRPr="00FA1245">
        <w:rPr>
          <w:color w:val="000000" w:themeColor="text1"/>
        </w:rPr>
        <w:t xml:space="preserve">highly discriminating </w:t>
      </w:r>
      <w:r w:rsidR="00A92015" w:rsidRPr="00FA1245">
        <w:rPr>
          <w:color w:val="000000" w:themeColor="text1"/>
        </w:rPr>
        <w:t xml:space="preserve">ion intensities </w:t>
      </w:r>
      <w:r w:rsidR="00E52FE0" w:rsidRPr="00FA1245">
        <w:rPr>
          <w:color w:val="000000" w:themeColor="text1"/>
        </w:rPr>
        <w:t xml:space="preserve">from VIP data </w:t>
      </w:r>
      <w:r w:rsidR="00AC43A1" w:rsidRPr="00FA1245">
        <w:rPr>
          <w:color w:val="000000" w:themeColor="text1"/>
        </w:rPr>
        <w:t xml:space="preserve">following either whole or juiced blueberries </w:t>
      </w:r>
      <w:r w:rsidR="008D39E9" w:rsidRPr="00FA1245">
        <w:rPr>
          <w:color w:val="000000" w:themeColor="text1"/>
        </w:rPr>
        <w:t xml:space="preserve">from both urine and plasma samples </w:t>
      </w:r>
      <w:r w:rsidR="00A92015" w:rsidRPr="00FA1245">
        <w:rPr>
          <w:color w:val="000000" w:themeColor="text1"/>
        </w:rPr>
        <w:t xml:space="preserve">are shown in Figure </w:t>
      </w:r>
      <w:r w:rsidR="008D39E9" w:rsidRPr="00FA1245">
        <w:rPr>
          <w:color w:val="000000" w:themeColor="text1"/>
        </w:rPr>
        <w:t xml:space="preserve">4. </w:t>
      </w:r>
    </w:p>
    <w:p w14:paraId="5B2159E4" w14:textId="77777777" w:rsidR="006418E9" w:rsidRPr="00FA1245" w:rsidRDefault="006418E9" w:rsidP="00B71F5E">
      <w:pPr>
        <w:spacing w:line="360" w:lineRule="auto"/>
        <w:jc w:val="both"/>
        <w:rPr>
          <w:color w:val="000000" w:themeColor="text1"/>
        </w:rPr>
      </w:pPr>
    </w:p>
    <w:p w14:paraId="29826522" w14:textId="70F74318" w:rsidR="00015C36" w:rsidRPr="00FA1245" w:rsidRDefault="008775B1" w:rsidP="00640615">
      <w:pPr>
        <w:spacing w:line="360" w:lineRule="auto"/>
        <w:jc w:val="both"/>
        <w:outlineLvl w:val="0"/>
        <w:rPr>
          <w:b/>
          <w:color w:val="000000" w:themeColor="text1"/>
        </w:rPr>
      </w:pPr>
      <w:r w:rsidRPr="00FA1245">
        <w:rPr>
          <w:b/>
          <w:color w:val="000000" w:themeColor="text1"/>
        </w:rPr>
        <w:t>Annotation</w:t>
      </w:r>
      <w:r w:rsidR="00015C36" w:rsidRPr="00FA1245">
        <w:rPr>
          <w:b/>
          <w:color w:val="000000" w:themeColor="text1"/>
        </w:rPr>
        <w:t xml:space="preserve"> of discriminatory features</w:t>
      </w:r>
    </w:p>
    <w:p w14:paraId="0A6E9302" w14:textId="740D018B" w:rsidR="00875394" w:rsidRPr="00FA1245" w:rsidRDefault="007A207B" w:rsidP="00B71F5E">
      <w:pPr>
        <w:spacing w:line="360" w:lineRule="auto"/>
        <w:jc w:val="both"/>
        <w:rPr>
          <w:color w:val="000000" w:themeColor="text1"/>
        </w:rPr>
      </w:pPr>
      <w:r w:rsidRPr="00FA1245">
        <w:rPr>
          <w:color w:val="000000" w:themeColor="text1"/>
        </w:rPr>
        <w:t xml:space="preserve">Ion spectra were processed using Progenesis Metascope software </w:t>
      </w:r>
      <w:r w:rsidR="00487A93" w:rsidRPr="00FA1245">
        <w:rPr>
          <w:color w:val="000000" w:themeColor="text1"/>
        </w:rPr>
        <w:t xml:space="preserve">and </w:t>
      </w:r>
      <w:r w:rsidR="00E41144" w:rsidRPr="00FA1245">
        <w:rPr>
          <w:color w:val="000000" w:themeColor="text1"/>
        </w:rPr>
        <w:t>potential</w:t>
      </w:r>
      <w:r w:rsidR="00487A93" w:rsidRPr="00FA1245">
        <w:rPr>
          <w:color w:val="000000" w:themeColor="text1"/>
        </w:rPr>
        <w:t xml:space="preserve"> matches are shown in Table </w:t>
      </w:r>
      <w:r w:rsidR="008775B1" w:rsidRPr="00FA1245">
        <w:rPr>
          <w:color w:val="000000" w:themeColor="text1"/>
        </w:rPr>
        <w:t xml:space="preserve">3 &amp; </w:t>
      </w:r>
      <w:r w:rsidR="007C365A" w:rsidRPr="00FA1245">
        <w:rPr>
          <w:color w:val="000000" w:themeColor="text1"/>
        </w:rPr>
        <w:t>4</w:t>
      </w:r>
      <w:r w:rsidR="00487A93" w:rsidRPr="00FA1245">
        <w:rPr>
          <w:color w:val="000000" w:themeColor="text1"/>
        </w:rPr>
        <w:t xml:space="preserve">. Although these </w:t>
      </w:r>
      <w:r w:rsidR="008775B1" w:rsidRPr="00FA1245">
        <w:rPr>
          <w:color w:val="000000" w:themeColor="text1"/>
        </w:rPr>
        <w:t>annotations</w:t>
      </w:r>
      <w:r w:rsidR="00487A93" w:rsidRPr="00FA1245">
        <w:rPr>
          <w:color w:val="000000" w:themeColor="text1"/>
        </w:rPr>
        <w:t xml:space="preserve"> remain putative</w:t>
      </w:r>
      <w:r w:rsidR="00484461" w:rsidRPr="00FA1245">
        <w:rPr>
          <w:color w:val="000000" w:themeColor="text1"/>
        </w:rPr>
        <w:t xml:space="preserve"> and are not confirmed</w:t>
      </w:r>
      <w:r w:rsidR="00E34406" w:rsidRPr="00FA1245">
        <w:rPr>
          <w:color w:val="000000" w:themeColor="text1"/>
        </w:rPr>
        <w:t>,</w:t>
      </w:r>
      <w:r w:rsidR="00487A93" w:rsidRPr="00FA1245">
        <w:rPr>
          <w:color w:val="000000" w:themeColor="text1"/>
        </w:rPr>
        <w:t xml:space="preserve"> they are based on high resolution da</w:t>
      </w:r>
      <w:r w:rsidR="00ED3FAC" w:rsidRPr="00FA1245">
        <w:rPr>
          <w:color w:val="000000" w:themeColor="text1"/>
        </w:rPr>
        <w:t xml:space="preserve">ta (70,000) and closest match </w:t>
      </w:r>
      <w:r w:rsidR="00E34406" w:rsidRPr="00FA1245">
        <w:rPr>
          <w:color w:val="000000" w:themeColor="text1"/>
        </w:rPr>
        <w:t>(</w:t>
      </w:r>
      <w:r w:rsidR="00ED3FAC" w:rsidRPr="00FA1245">
        <w:rPr>
          <w:color w:val="000000" w:themeColor="text1"/>
        </w:rPr>
        <w:t xml:space="preserve">&lt;5 </w:t>
      </w:r>
      <w:r w:rsidR="00487A93" w:rsidRPr="00FA1245">
        <w:rPr>
          <w:color w:val="000000" w:themeColor="text1"/>
        </w:rPr>
        <w:t>ppm</w:t>
      </w:r>
      <w:r w:rsidR="00E34406" w:rsidRPr="00FA1245">
        <w:rPr>
          <w:color w:val="000000" w:themeColor="text1"/>
        </w:rPr>
        <w:t>)</w:t>
      </w:r>
      <w:r w:rsidR="00487A93" w:rsidRPr="00FA1245">
        <w:rPr>
          <w:color w:val="000000" w:themeColor="text1"/>
        </w:rPr>
        <w:t xml:space="preserve">. </w:t>
      </w:r>
      <w:r w:rsidR="00C5441F" w:rsidRPr="00FA1245">
        <w:rPr>
          <w:color w:val="000000" w:themeColor="text1"/>
        </w:rPr>
        <w:t xml:space="preserve">The majority of </w:t>
      </w:r>
      <w:r w:rsidR="008775B1" w:rsidRPr="00FA1245">
        <w:rPr>
          <w:color w:val="000000" w:themeColor="text1"/>
        </w:rPr>
        <w:t>annotated</w:t>
      </w:r>
      <w:r w:rsidR="006B085D" w:rsidRPr="00FA1245">
        <w:rPr>
          <w:color w:val="000000" w:themeColor="text1"/>
        </w:rPr>
        <w:t xml:space="preserve"> species were found in urine </w:t>
      </w:r>
      <w:r w:rsidR="00DD2C5E" w:rsidRPr="00FA1245">
        <w:rPr>
          <w:color w:val="000000" w:themeColor="text1"/>
        </w:rPr>
        <w:t>from negative ionisation data; p</w:t>
      </w:r>
      <w:r w:rsidR="006B085D" w:rsidRPr="00FA1245">
        <w:rPr>
          <w:color w:val="000000" w:themeColor="text1"/>
        </w:rPr>
        <w:t>lasma offered few</w:t>
      </w:r>
      <w:r w:rsidR="00F2346C" w:rsidRPr="00FA1245">
        <w:rPr>
          <w:color w:val="000000" w:themeColor="text1"/>
        </w:rPr>
        <w:t>er</w:t>
      </w:r>
      <w:r w:rsidR="006B085D" w:rsidRPr="00FA1245">
        <w:rPr>
          <w:color w:val="000000" w:themeColor="text1"/>
        </w:rPr>
        <w:t xml:space="preserve"> </w:t>
      </w:r>
      <w:r w:rsidR="008775B1" w:rsidRPr="00FA1245">
        <w:rPr>
          <w:color w:val="000000" w:themeColor="text1"/>
        </w:rPr>
        <w:t>annotations</w:t>
      </w:r>
      <w:r w:rsidR="005254EC" w:rsidRPr="00FA1245">
        <w:rPr>
          <w:color w:val="000000" w:themeColor="text1"/>
        </w:rPr>
        <w:t>. Many assignments were of flavonoids and associated metabolic products; for example</w:t>
      </w:r>
      <w:r w:rsidR="00633F21" w:rsidRPr="00FA1245">
        <w:rPr>
          <w:color w:val="000000" w:themeColor="text1"/>
        </w:rPr>
        <w:t>,</w:t>
      </w:r>
      <w:r w:rsidR="005254EC" w:rsidRPr="00FA1245">
        <w:rPr>
          <w:color w:val="000000" w:themeColor="text1"/>
        </w:rPr>
        <w:t xml:space="preserve"> </w:t>
      </w:r>
      <w:r w:rsidR="00642743" w:rsidRPr="00FA1245">
        <w:rPr>
          <w:color w:val="000000" w:themeColor="text1"/>
        </w:rPr>
        <w:t>caffeic acid, abscisic acid, ferulic acid, citbrasine, lucuminic acid.</w:t>
      </w:r>
      <w:r w:rsidR="005254EC" w:rsidRPr="00FA1245">
        <w:rPr>
          <w:color w:val="000000" w:themeColor="text1"/>
        </w:rPr>
        <w:t xml:space="preserve"> It is noticeable that </w:t>
      </w:r>
      <w:r w:rsidR="00642743" w:rsidRPr="00FA1245">
        <w:rPr>
          <w:color w:val="000000" w:themeColor="text1"/>
        </w:rPr>
        <w:t xml:space="preserve">on occasion </w:t>
      </w:r>
      <w:r w:rsidR="005254EC" w:rsidRPr="00FA1245">
        <w:rPr>
          <w:color w:val="000000" w:themeColor="text1"/>
        </w:rPr>
        <w:t xml:space="preserve">the same </w:t>
      </w:r>
      <w:r w:rsidR="008775B1" w:rsidRPr="00FA1245">
        <w:rPr>
          <w:color w:val="000000" w:themeColor="text1"/>
        </w:rPr>
        <w:t>metabolite</w:t>
      </w:r>
      <w:r w:rsidR="005254EC" w:rsidRPr="00FA1245">
        <w:rPr>
          <w:color w:val="000000" w:themeColor="text1"/>
        </w:rPr>
        <w:t xml:space="preserve"> was found in both plasm</w:t>
      </w:r>
      <w:r w:rsidR="004F696A" w:rsidRPr="00FA1245">
        <w:rPr>
          <w:color w:val="000000" w:themeColor="text1"/>
        </w:rPr>
        <w:t>a</w:t>
      </w:r>
      <w:r w:rsidR="005254EC" w:rsidRPr="00FA1245">
        <w:rPr>
          <w:color w:val="000000" w:themeColor="text1"/>
        </w:rPr>
        <w:t xml:space="preserve"> and urine following the same treatment </w:t>
      </w:r>
      <w:r w:rsidR="00F751F9" w:rsidRPr="00FA1245">
        <w:rPr>
          <w:color w:val="000000" w:themeColor="text1"/>
        </w:rPr>
        <w:t>(e.g. caffeic acid and ferulic acid metabolites)</w:t>
      </w:r>
      <w:r w:rsidR="00F2346C" w:rsidRPr="00FA1245">
        <w:rPr>
          <w:color w:val="000000" w:themeColor="text1"/>
        </w:rPr>
        <w:t>.</w:t>
      </w:r>
      <w:r w:rsidR="00484461" w:rsidRPr="00FA1245">
        <w:rPr>
          <w:color w:val="000000" w:themeColor="text1"/>
        </w:rPr>
        <w:t xml:space="preserve"> </w:t>
      </w:r>
      <w:r w:rsidR="009602C5" w:rsidRPr="00FA1245">
        <w:rPr>
          <w:color w:val="000000" w:themeColor="text1"/>
        </w:rPr>
        <w:t xml:space="preserve">Metabolites </w:t>
      </w:r>
      <w:r w:rsidR="00E34406" w:rsidRPr="00FA1245">
        <w:rPr>
          <w:color w:val="000000" w:themeColor="text1"/>
        </w:rPr>
        <w:t>conjugated to</w:t>
      </w:r>
      <w:r w:rsidR="009602C5" w:rsidRPr="00FA1245">
        <w:rPr>
          <w:color w:val="000000" w:themeColor="text1"/>
        </w:rPr>
        <w:t xml:space="preserve"> glycosides, sulfates</w:t>
      </w:r>
      <w:r w:rsidR="00C44A77" w:rsidRPr="00FA1245">
        <w:rPr>
          <w:color w:val="000000" w:themeColor="text1"/>
        </w:rPr>
        <w:t xml:space="preserve"> and glucuronides </w:t>
      </w:r>
      <w:r w:rsidR="00E34406" w:rsidRPr="00FA1245">
        <w:rPr>
          <w:color w:val="000000" w:themeColor="text1"/>
        </w:rPr>
        <w:t xml:space="preserve">were abundant </w:t>
      </w:r>
      <w:r w:rsidR="00C44A77" w:rsidRPr="00FA1245">
        <w:rPr>
          <w:color w:val="000000" w:themeColor="text1"/>
        </w:rPr>
        <w:t xml:space="preserve">in urine and plasma following ingestion of whole blueberries. Some of the putative </w:t>
      </w:r>
      <w:r w:rsidR="008775B1" w:rsidRPr="00FA1245">
        <w:rPr>
          <w:color w:val="000000" w:themeColor="text1"/>
        </w:rPr>
        <w:t>annotations</w:t>
      </w:r>
      <w:r w:rsidR="00C44A77" w:rsidRPr="00FA1245">
        <w:rPr>
          <w:color w:val="000000" w:themeColor="text1"/>
        </w:rPr>
        <w:t xml:space="preserve"> were lipid related, and found mainly in plasma.</w:t>
      </w:r>
    </w:p>
    <w:p w14:paraId="32C3A8FE" w14:textId="77777777" w:rsidR="00DD7CD8" w:rsidRPr="00FA1245" w:rsidRDefault="00DD7CD8" w:rsidP="00B71F5E">
      <w:pPr>
        <w:spacing w:line="360" w:lineRule="auto"/>
        <w:jc w:val="both"/>
        <w:rPr>
          <w:color w:val="000000" w:themeColor="text1"/>
        </w:rPr>
      </w:pPr>
    </w:p>
    <w:p w14:paraId="605382F6" w14:textId="77777777" w:rsidR="006E2221" w:rsidRPr="00FA1245" w:rsidRDefault="006E2221" w:rsidP="00B71F5E">
      <w:pPr>
        <w:spacing w:line="360" w:lineRule="auto"/>
        <w:jc w:val="both"/>
        <w:rPr>
          <w:color w:val="000000" w:themeColor="text1"/>
        </w:rPr>
      </w:pPr>
      <w:r w:rsidRPr="00FA1245">
        <w:rPr>
          <w:color w:val="000000" w:themeColor="text1"/>
        </w:rPr>
        <w:br w:type="page"/>
      </w:r>
    </w:p>
    <w:p w14:paraId="7ED407C2" w14:textId="77777777" w:rsidR="00015C36" w:rsidRPr="00FA1245" w:rsidRDefault="002E1CFD" w:rsidP="00640615">
      <w:pPr>
        <w:spacing w:line="360" w:lineRule="auto"/>
        <w:jc w:val="both"/>
        <w:outlineLvl w:val="0"/>
        <w:rPr>
          <w:b/>
          <w:color w:val="000000" w:themeColor="text1"/>
        </w:rPr>
      </w:pPr>
      <w:r w:rsidRPr="00FA1245">
        <w:rPr>
          <w:b/>
          <w:color w:val="000000" w:themeColor="text1"/>
        </w:rPr>
        <w:t>Discussion</w:t>
      </w:r>
    </w:p>
    <w:p w14:paraId="273A8900" w14:textId="77777777" w:rsidR="0084366F" w:rsidRPr="00FA1245" w:rsidRDefault="0084366F" w:rsidP="00B71F5E">
      <w:pPr>
        <w:spacing w:line="360" w:lineRule="auto"/>
        <w:jc w:val="both"/>
        <w:rPr>
          <w:color w:val="000000" w:themeColor="text1"/>
        </w:rPr>
      </w:pPr>
    </w:p>
    <w:p w14:paraId="4E92BADD" w14:textId="79257E07" w:rsidR="002F2372" w:rsidRPr="00FA1245" w:rsidRDefault="007A3C06" w:rsidP="008A1FB1">
      <w:pPr>
        <w:spacing w:line="360" w:lineRule="auto"/>
        <w:ind w:firstLine="720"/>
        <w:jc w:val="both"/>
        <w:rPr>
          <w:color w:val="000000" w:themeColor="text1"/>
        </w:rPr>
      </w:pPr>
      <w:r w:rsidRPr="00FA1245">
        <w:rPr>
          <w:color w:val="000000" w:themeColor="text1"/>
        </w:rPr>
        <w:t>We are continually reminded of the health benefits of consuming more fruit</w:t>
      </w:r>
      <w:r w:rsidR="00151F41" w:rsidRPr="00FA1245">
        <w:rPr>
          <w:color w:val="000000" w:themeColor="text1"/>
        </w:rPr>
        <w:t>.</w:t>
      </w:r>
      <w:r w:rsidRPr="00FA1245">
        <w:rPr>
          <w:color w:val="000000" w:themeColor="text1"/>
        </w:rPr>
        <w:t xml:space="preserve"> </w:t>
      </w:r>
      <w:r w:rsidR="00151F41" w:rsidRPr="00FA1245">
        <w:rPr>
          <w:color w:val="000000" w:themeColor="text1"/>
        </w:rPr>
        <w:t>O</w:t>
      </w:r>
      <w:r w:rsidRPr="00FA1245">
        <w:rPr>
          <w:color w:val="000000" w:themeColor="text1"/>
        </w:rPr>
        <w:t xml:space="preserve">ne </w:t>
      </w:r>
      <w:r w:rsidR="00151F41" w:rsidRPr="00FA1245">
        <w:rPr>
          <w:color w:val="000000" w:themeColor="text1"/>
        </w:rPr>
        <w:t xml:space="preserve">consumer-friendly </w:t>
      </w:r>
      <w:r w:rsidRPr="00FA1245">
        <w:rPr>
          <w:color w:val="000000" w:themeColor="text1"/>
        </w:rPr>
        <w:t xml:space="preserve">strategy to increase </w:t>
      </w:r>
      <w:r w:rsidR="00AB2BAC" w:rsidRPr="00FA1245">
        <w:rPr>
          <w:color w:val="000000" w:themeColor="text1"/>
        </w:rPr>
        <w:t xml:space="preserve">fruit </w:t>
      </w:r>
      <w:r w:rsidRPr="00FA1245">
        <w:rPr>
          <w:color w:val="000000" w:themeColor="text1"/>
        </w:rPr>
        <w:t xml:space="preserve">consumption is through juices and smoothies </w:t>
      </w:r>
      <w:r w:rsidR="008E42E0" w:rsidRPr="00FA1245">
        <w:rPr>
          <w:color w:val="000000" w:themeColor="text1"/>
        </w:rPr>
        <w:fldChar w:fldCharType="begin"/>
      </w:r>
      <w:r w:rsidR="000307C7" w:rsidRPr="00FA1245">
        <w:rPr>
          <w:color w:val="000000" w:themeColor="text1"/>
        </w:rPr>
        <w:instrText xml:space="preserve"> ADDIN EN.CITE &lt;EndNote&gt;&lt;Cite&gt;&lt;Author&gt;Ruxton&lt;/Author&gt;&lt;Year&gt;2008&lt;/Year&gt;&lt;RecNum&gt;5102&lt;/RecNum&gt;&lt;DisplayText&gt;&lt;style face="superscript"&gt;(6)&lt;/style&gt;&lt;/DisplayText&gt;&lt;record&gt;&lt;rec-number&gt;5102&lt;/rec-number&gt;&lt;foreign-keys&gt;&lt;key app="EN" db-id="2edvxess8tpetoe0dwavxvftt5patp9t9xsp" timestamp="1486985884"&gt;5102&lt;/key&gt;&lt;/foreign-keys&gt;&lt;ref-type name="Journal Article"&gt;17&lt;/ref-type&gt;&lt;contributors&gt;&lt;authors&gt;&lt;author&gt;Ruxton, C.H.S.&lt;/author&gt;&lt;/authors&gt;&lt;/contributors&gt;&lt;titles&gt;&lt;title&gt;Smoothies: one portion or two?&lt;/title&gt;&lt;secondary-title&gt;Nutrition Bulletin&lt;/secondary-title&gt;&lt;/titles&gt;&lt;periodical&gt;&lt;full-title&gt;Nutrition Bulletin&lt;/full-title&gt;&lt;/periodical&gt;&lt;pages&gt;129-132.&lt;/pages&gt;&lt;volume&gt;33&lt;/volume&gt;&lt;dates&gt;&lt;year&gt;2008&lt;/year&gt;&lt;/dates&gt;&lt;urls&gt;&lt;/urls&gt;&lt;/record&gt;&lt;/Cite&gt;&lt;/EndNote&gt;</w:instrText>
      </w:r>
      <w:r w:rsidR="008E42E0" w:rsidRPr="00FA1245">
        <w:rPr>
          <w:color w:val="000000" w:themeColor="text1"/>
        </w:rPr>
        <w:fldChar w:fldCharType="separate"/>
      </w:r>
      <w:r w:rsidR="000307C7" w:rsidRPr="00FA1245">
        <w:rPr>
          <w:noProof/>
          <w:color w:val="000000" w:themeColor="text1"/>
          <w:vertAlign w:val="superscript"/>
        </w:rPr>
        <w:t>(6)</w:t>
      </w:r>
      <w:r w:rsidR="008E42E0" w:rsidRPr="00FA1245">
        <w:rPr>
          <w:color w:val="000000" w:themeColor="text1"/>
        </w:rPr>
        <w:fldChar w:fldCharType="end"/>
      </w:r>
      <w:r w:rsidRPr="00FA1245">
        <w:rPr>
          <w:color w:val="000000" w:themeColor="text1"/>
        </w:rPr>
        <w:t xml:space="preserve">. </w:t>
      </w:r>
      <w:r w:rsidR="00294C0F" w:rsidRPr="00FA1245">
        <w:rPr>
          <w:color w:val="000000" w:themeColor="text1"/>
        </w:rPr>
        <w:t>However, t</w:t>
      </w:r>
      <w:r w:rsidR="00B40CF4" w:rsidRPr="00FA1245">
        <w:rPr>
          <w:color w:val="000000" w:themeColor="text1"/>
        </w:rPr>
        <w:t>he</w:t>
      </w:r>
      <w:r w:rsidRPr="00FA1245">
        <w:rPr>
          <w:color w:val="000000" w:themeColor="text1"/>
        </w:rPr>
        <w:t xml:space="preserve"> juicing </w:t>
      </w:r>
      <w:r w:rsidR="00B40CF4" w:rsidRPr="00FA1245">
        <w:rPr>
          <w:color w:val="000000" w:themeColor="text1"/>
        </w:rPr>
        <w:t xml:space="preserve">process </w:t>
      </w:r>
      <w:r w:rsidRPr="00FA1245">
        <w:rPr>
          <w:color w:val="000000" w:themeColor="text1"/>
        </w:rPr>
        <w:t>can influence the nutritional value of fruit; for example the content of fibre</w:t>
      </w:r>
      <w:r w:rsidR="00151F41" w:rsidRPr="00FA1245">
        <w:rPr>
          <w:color w:val="000000" w:themeColor="text1"/>
        </w:rPr>
        <w:t xml:space="preserve"> in juices</w:t>
      </w:r>
      <w:r w:rsidRPr="00FA1245">
        <w:rPr>
          <w:color w:val="000000" w:themeColor="text1"/>
        </w:rPr>
        <w:t xml:space="preserve"> is negligible compared to whole fruit or smoothies </w:t>
      </w:r>
      <w:r w:rsidR="008E42E0" w:rsidRPr="00FA1245">
        <w:rPr>
          <w:color w:val="000000" w:themeColor="text1"/>
        </w:rPr>
        <w:fldChar w:fldCharType="begin"/>
      </w:r>
      <w:r w:rsidR="000307C7" w:rsidRPr="00FA1245">
        <w:rPr>
          <w:color w:val="000000" w:themeColor="text1"/>
        </w:rPr>
        <w:instrText xml:space="preserve"> ADDIN EN.CITE &lt;EndNote&gt;&lt;Cite&gt;&lt;Author&gt;C.H.S.&lt;/Author&gt;&lt;Year&gt;2008&lt;/Year&gt;&lt;RecNum&gt;5102&lt;/RecNum&gt;&lt;DisplayText&gt;&lt;style face="superscript"&gt;(6)&lt;/style&gt;&lt;/DisplayText&gt;&lt;record&gt;&lt;rec-number&gt;5102&lt;/rec-number&gt;&lt;foreign-keys&gt;&lt;key app="EN" db-id="2edvxess8tpetoe0dwavxvftt5patp9t9xsp" timestamp="1486985884"&gt;5102&lt;/key&gt;&lt;/foreign-keys&gt;&lt;ref-type name="Journal Article"&gt;17&lt;/ref-type&gt;&lt;contributors&gt;&lt;authors&gt;&lt;author&gt;Ruxton, C.H.S.&lt;/author&gt;&lt;/authors&gt;&lt;/contributors&gt;&lt;titles&gt;&lt;title&gt;Smoothies: one portion or two?&lt;/title&gt;&lt;secondary-title&gt;Nutrition Bulletin&lt;/secondary-title&gt;&lt;/titles&gt;&lt;periodical&gt;&lt;full-title&gt;Nutrition Bulletin&lt;/full-title&gt;&lt;/periodical&gt;&lt;pages&gt;129-132.&lt;/pages&gt;&lt;volume&gt;33&lt;/volume&gt;&lt;dates&gt;&lt;year&gt;2008&lt;/year&gt;&lt;/dates&gt;&lt;urls&gt;&lt;/urls&gt;&lt;/record&gt;&lt;/Cite&gt;&lt;/EndNote&gt;</w:instrText>
      </w:r>
      <w:r w:rsidR="008E42E0" w:rsidRPr="00FA1245">
        <w:rPr>
          <w:color w:val="000000" w:themeColor="text1"/>
        </w:rPr>
        <w:fldChar w:fldCharType="separate"/>
      </w:r>
      <w:r w:rsidR="000307C7" w:rsidRPr="00FA1245">
        <w:rPr>
          <w:noProof/>
          <w:color w:val="000000" w:themeColor="text1"/>
          <w:vertAlign w:val="superscript"/>
        </w:rPr>
        <w:t>(6)</w:t>
      </w:r>
      <w:r w:rsidR="008E42E0" w:rsidRPr="00FA1245">
        <w:rPr>
          <w:color w:val="000000" w:themeColor="text1"/>
        </w:rPr>
        <w:fldChar w:fldCharType="end"/>
      </w:r>
      <w:r w:rsidR="00F16507" w:rsidRPr="00FA1245">
        <w:rPr>
          <w:color w:val="000000" w:themeColor="text1"/>
        </w:rPr>
        <w:t xml:space="preserve">, </w:t>
      </w:r>
      <w:r w:rsidRPr="00FA1245">
        <w:rPr>
          <w:color w:val="000000" w:themeColor="text1"/>
        </w:rPr>
        <w:t xml:space="preserve">research has suggested that the content of </w:t>
      </w:r>
      <w:r w:rsidR="009022D0" w:rsidRPr="00FA1245">
        <w:rPr>
          <w:color w:val="000000" w:themeColor="text1"/>
        </w:rPr>
        <w:t xml:space="preserve">certain </w:t>
      </w:r>
      <w:r w:rsidR="004E364A" w:rsidRPr="00FA1245">
        <w:rPr>
          <w:color w:val="000000" w:themeColor="text1"/>
        </w:rPr>
        <w:t>bioactives</w:t>
      </w:r>
      <w:r w:rsidR="009022D0" w:rsidRPr="00FA1245">
        <w:rPr>
          <w:color w:val="000000" w:themeColor="text1"/>
        </w:rPr>
        <w:t xml:space="preserve"> is lower</w:t>
      </w:r>
      <w:r w:rsidRPr="00FA1245">
        <w:rPr>
          <w:color w:val="000000" w:themeColor="text1"/>
        </w:rPr>
        <w:t xml:space="preserve"> in juices</w:t>
      </w:r>
      <w:r w:rsidR="004E364A" w:rsidRPr="00FA1245">
        <w:rPr>
          <w:color w:val="000000" w:themeColor="text1"/>
        </w:rPr>
        <w:t xml:space="preserve"> </w:t>
      </w:r>
      <w:r w:rsidR="008E42E0" w:rsidRPr="00FA1245">
        <w:rPr>
          <w:color w:val="000000" w:themeColor="text1"/>
        </w:rPr>
        <w:fldChar w:fldCharType="begin">
          <w:fldData xml:space="preserve">PEVuZE5vdGU+PENpdGU+PEF1dGhvcj5LYW1pbG9nbHU8L0F1dGhvcj48WWVhcj4yMDE0PC9ZZWFy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</w:fldData>
        </w:fldChar>
      </w:r>
      <w:r w:rsidR="00CC4F2C" w:rsidRPr="00FA1245">
        <w:rPr>
          <w:color w:val="000000" w:themeColor="text1"/>
        </w:rPr>
        <w:instrText xml:space="preserve"> ADDIN EN.CITE </w:instrText>
      </w:r>
      <w:r w:rsidR="00CC4F2C" w:rsidRPr="00FA1245">
        <w:rPr>
          <w:color w:val="000000" w:themeColor="text1"/>
        </w:rPr>
        <w:fldChar w:fldCharType="begin">
          <w:fldData xml:space="preserve">PEVuZE5vdGU+PENpdGU+PEF1dGhvcj5LYW1pbG9nbHU8L0F1dGhvcj48WWVhcj4yMDE0PC9ZZWFy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</w:fldData>
        </w:fldChar>
      </w:r>
      <w:r w:rsidR="00CC4F2C" w:rsidRPr="00FA1245">
        <w:rPr>
          <w:color w:val="000000" w:themeColor="text1"/>
        </w:rPr>
        <w:instrText xml:space="preserve"> ADDIN EN.CITE.DATA </w:instrText>
      </w:r>
      <w:r w:rsidR="00CC4F2C" w:rsidRPr="00FA1245">
        <w:rPr>
          <w:color w:val="000000" w:themeColor="text1"/>
        </w:rPr>
      </w:r>
      <w:r w:rsidR="00CC4F2C" w:rsidRPr="00FA1245">
        <w:rPr>
          <w:color w:val="000000" w:themeColor="text1"/>
        </w:rPr>
        <w:fldChar w:fldCharType="end"/>
      </w:r>
      <w:r w:rsidR="008E42E0" w:rsidRPr="00FA1245">
        <w:rPr>
          <w:color w:val="000000" w:themeColor="text1"/>
        </w:rPr>
      </w:r>
      <w:r w:rsidR="008E42E0" w:rsidRPr="00FA1245">
        <w:rPr>
          <w:color w:val="000000" w:themeColor="text1"/>
        </w:rPr>
        <w:fldChar w:fldCharType="separate"/>
      </w:r>
      <w:r w:rsidR="00CC4F2C" w:rsidRPr="00FA1245">
        <w:rPr>
          <w:noProof/>
          <w:color w:val="000000" w:themeColor="text1"/>
          <w:vertAlign w:val="superscript"/>
        </w:rPr>
        <w:t>(24)</w:t>
      </w:r>
      <w:r w:rsidR="008E42E0" w:rsidRPr="00FA1245">
        <w:rPr>
          <w:color w:val="000000" w:themeColor="text1"/>
        </w:rPr>
        <w:fldChar w:fldCharType="end"/>
      </w:r>
      <w:r w:rsidR="004946D2" w:rsidRPr="00FA1245">
        <w:rPr>
          <w:color w:val="000000" w:themeColor="text1"/>
        </w:rPr>
        <w:t>. P</w:t>
      </w:r>
      <w:r w:rsidR="004E364A" w:rsidRPr="00FA1245">
        <w:rPr>
          <w:color w:val="000000" w:themeColor="text1"/>
        </w:rPr>
        <w:t xml:space="preserve">rocessing </w:t>
      </w:r>
      <w:r w:rsidRPr="00FA1245">
        <w:rPr>
          <w:color w:val="000000" w:themeColor="text1"/>
        </w:rPr>
        <w:t xml:space="preserve">can </w:t>
      </w:r>
      <w:r w:rsidR="004E364A" w:rsidRPr="00FA1245">
        <w:rPr>
          <w:color w:val="000000" w:themeColor="text1"/>
        </w:rPr>
        <w:t xml:space="preserve">occasionally </w:t>
      </w:r>
      <w:r w:rsidRPr="00FA1245">
        <w:rPr>
          <w:color w:val="000000" w:themeColor="text1"/>
        </w:rPr>
        <w:t>increase the bioavailability of bioactives</w:t>
      </w:r>
      <w:r w:rsidR="007F625D" w:rsidRPr="00FA1245">
        <w:rPr>
          <w:color w:val="000000" w:themeColor="text1"/>
        </w:rPr>
        <w:t xml:space="preserve"> </w:t>
      </w:r>
      <w:r w:rsidR="008E42E0" w:rsidRPr="00FA1245">
        <w:rPr>
          <w:color w:val="000000" w:themeColor="text1"/>
        </w:rPr>
        <w:fldChar w:fldCharType="begin"/>
      </w:r>
      <w:r w:rsidR="00712D70" w:rsidRPr="00FA1245">
        <w:rPr>
          <w:color w:val="000000" w:themeColor="text1"/>
        </w:rPr>
        <w:instrText xml:space="preserve"> ADDIN EN.CITE &lt;EndNote&gt;&lt;Cite&gt;&lt;Author&gt;Porrini&lt;/Author&gt;&lt;Year&gt;1998&lt;/Year&gt;&lt;RecNum&gt;5107&lt;/RecNum&gt;&lt;DisplayText&gt;&lt;style face="superscript"&gt;(35)&lt;/style&gt;&lt;/DisplayText&gt;&lt;record&gt;&lt;rec-number&gt;5107&lt;/rec-number&gt;&lt;foreign-keys&gt;&lt;key app="EN" db-id="2edvxess8tpetoe0dwavxvftt5patp9t9xsp" timestamp="1487071088"&gt;5107&lt;/key&gt;&lt;/foreign-keys&gt;&lt;ref-type name="Journal Article"&gt;17&lt;/ref-type&gt;&lt;contributors&gt;&lt;authors&gt;&lt;author&gt;Porrini, M.&lt;/author&gt;&lt;author&gt;Riso, P.&lt;/author&gt;&lt;author&gt;Testolin, G.&lt;/author&gt;&lt;/authors&gt;&lt;/contributors&gt;&lt;auth-address&gt;Department of Food Science and Technology, University of Milan, Italy. porrini@imiucca.csi.unimi.it&lt;/auth-address&gt;&lt;titles&gt;&lt;title&gt;Absorption of lycopene from single or daily portions of raw and processed tomato&lt;/title&gt;&lt;secondary-title&gt;Br J Nutr&lt;/secondary-title&gt;&lt;/titles&gt;&lt;periodical&gt;&lt;full-title&gt;Br J Nutr&lt;/full-title&gt;&lt;/periodical&gt;&lt;pages&gt;353-61&lt;/pages&gt;&lt;volume&gt;80&lt;/volume&gt;&lt;number&gt;4&lt;/number&gt;&lt;keywords&gt;&lt;keyword&gt;Adult&lt;/keyword&gt;&lt;keyword&gt;Analysis of Variance&lt;/keyword&gt;&lt;keyword&gt;Antioxidants/analysis/*metabolism&lt;/keyword&gt;&lt;keyword&gt;Area Under Curve&lt;/keyword&gt;&lt;keyword&gt;Carotenoids/analysis/*metabolism&lt;/keyword&gt;&lt;keyword&gt;*Diet&lt;/keyword&gt;&lt;keyword&gt;Female&lt;/keyword&gt;&lt;keyword&gt;Food Handling&lt;/keyword&gt;&lt;keyword&gt;Humans&lt;/keyword&gt;&lt;keyword&gt;Intestinal Absorption/*physiology&lt;/keyword&gt;&lt;keyword&gt;*Lycopersicon esculentum&lt;/keyword&gt;&lt;keyword&gt;Stereoisomerism&lt;/keyword&gt;&lt;keyword&gt;Time Factors&lt;/keyword&gt;&lt;/keywords&gt;&lt;dates&gt;&lt;year&gt;1998&lt;/year&gt;&lt;pub-dates&gt;&lt;date&gt;Oct&lt;/date&gt;&lt;/pub-dates&gt;&lt;/dates&gt;&lt;isbn&gt;0007-1145 (Print)&amp;#xD;0007-1145 (Linking)&lt;/isbn&gt;&lt;accession-num&gt;9924277&lt;/accession-num&gt;&lt;urls&gt;&lt;related-urls&gt;&lt;url&gt;https://www.ncbi.nlm.nih.gov/pubmed/9924277&lt;/url&gt;&lt;/related-urls&gt;&lt;/urls&gt;&lt;/record&gt;&lt;/Cite&gt;&lt;/EndNote&gt;</w:instrText>
      </w:r>
      <w:r w:rsidR="008E42E0" w:rsidRPr="00FA1245">
        <w:rPr>
          <w:color w:val="000000" w:themeColor="text1"/>
        </w:rPr>
        <w:fldChar w:fldCharType="separate"/>
      </w:r>
      <w:r w:rsidR="00712D70" w:rsidRPr="00FA1245">
        <w:rPr>
          <w:noProof/>
          <w:color w:val="000000" w:themeColor="text1"/>
          <w:vertAlign w:val="superscript"/>
        </w:rPr>
        <w:t>(35)</w:t>
      </w:r>
      <w:r w:rsidR="008E42E0" w:rsidRPr="00FA1245">
        <w:rPr>
          <w:color w:val="000000" w:themeColor="text1"/>
        </w:rPr>
        <w:fldChar w:fldCharType="end"/>
      </w:r>
      <w:r w:rsidRPr="00FA1245">
        <w:rPr>
          <w:color w:val="000000" w:themeColor="text1"/>
        </w:rPr>
        <w:t>. Nevertheless</w:t>
      </w:r>
      <w:r w:rsidR="00151F41" w:rsidRPr="00FA1245">
        <w:rPr>
          <w:color w:val="000000" w:themeColor="text1"/>
        </w:rPr>
        <w:t>,</w:t>
      </w:r>
      <w:r w:rsidRPr="00FA1245">
        <w:rPr>
          <w:color w:val="000000" w:themeColor="text1"/>
        </w:rPr>
        <w:t xml:space="preserve"> a systematic review has demonstrated that</w:t>
      </w:r>
      <w:r w:rsidR="00151F41" w:rsidRPr="00FA1245">
        <w:rPr>
          <w:color w:val="000000" w:themeColor="text1"/>
        </w:rPr>
        <w:t xml:space="preserve"> the intake of</w:t>
      </w:r>
      <w:r w:rsidRPr="00FA1245">
        <w:rPr>
          <w:color w:val="000000" w:themeColor="text1"/>
        </w:rPr>
        <w:t xml:space="preserve"> fruit </w:t>
      </w:r>
      <w:r w:rsidR="00151F41" w:rsidRPr="00FA1245">
        <w:rPr>
          <w:color w:val="000000" w:themeColor="text1"/>
        </w:rPr>
        <w:t>and</w:t>
      </w:r>
      <w:r w:rsidRPr="00FA1245">
        <w:rPr>
          <w:color w:val="000000" w:themeColor="text1"/>
        </w:rPr>
        <w:t xml:space="preserve"> vegetable juice offered similar health benefits to </w:t>
      </w:r>
      <w:r w:rsidR="00151F41" w:rsidRPr="00FA1245">
        <w:rPr>
          <w:color w:val="000000" w:themeColor="text1"/>
        </w:rPr>
        <w:t xml:space="preserve">the intake of </w:t>
      </w:r>
      <w:r w:rsidRPr="00FA1245">
        <w:rPr>
          <w:color w:val="000000" w:themeColor="text1"/>
        </w:rPr>
        <w:t xml:space="preserve">whole fruit </w:t>
      </w:r>
      <w:r w:rsidR="00151F41" w:rsidRPr="00FA1245">
        <w:rPr>
          <w:color w:val="000000" w:themeColor="text1"/>
        </w:rPr>
        <w:t>and</w:t>
      </w:r>
      <w:r w:rsidRPr="00FA1245">
        <w:rPr>
          <w:color w:val="000000" w:themeColor="text1"/>
        </w:rPr>
        <w:t xml:space="preserve"> vegetable</w:t>
      </w:r>
      <w:r w:rsidR="00D2267F" w:rsidRPr="00FA1245">
        <w:rPr>
          <w:color w:val="000000" w:themeColor="text1"/>
        </w:rPr>
        <w:t>s</w:t>
      </w:r>
      <w:r w:rsidRPr="00FA1245">
        <w:rPr>
          <w:color w:val="000000" w:themeColor="text1"/>
        </w:rPr>
        <w:t xml:space="preserve"> </w:t>
      </w:r>
      <w:r w:rsidR="008E42E0" w:rsidRPr="00FA1245">
        <w:rPr>
          <w:color w:val="000000" w:themeColor="text1"/>
        </w:rPr>
        <w:fldChar w:fldCharType="begin"/>
      </w:r>
      <w:r w:rsidR="00712D70" w:rsidRPr="00FA1245">
        <w:rPr>
          <w:color w:val="000000" w:themeColor="text1"/>
        </w:rPr>
        <w:instrText xml:space="preserve"> ADDIN EN.CITE &lt;EndNote&gt;&lt;Cite&gt;&lt;Author&gt;Ruxton&lt;/Author&gt;&lt;Year&gt;2006&lt;/Year&gt;&lt;RecNum&gt;5099&lt;/RecNum&gt;&lt;DisplayText&gt;&lt;style face="superscript"&gt;(36)&lt;/style&gt;&lt;/DisplayText&gt;&lt;record&gt;&lt;rec-number&gt;5099&lt;/rec-number&gt;&lt;foreign-keys&gt;&lt;key app="EN" db-id="2edvxess8tpetoe0dwavxvftt5patp9t9xsp" timestamp="1486657233"&gt;5099&lt;/key&gt;&lt;/foreign-keys&gt;&lt;ref-type name="Journal Article"&gt;17&lt;/ref-type&gt;&lt;contributors&gt;&lt;authors&gt;&lt;author&gt;Ruxton, C. H. S.&lt;/author&gt;&lt;author&gt;Gardner, E. J.&lt;/author&gt;&lt;author&gt;Walker, D.&lt;/author&gt;&lt;/authors&gt;&lt;/contributors&gt;&lt;auth-address&gt;Front Lebanon, Nutr Commun, Cupar KY15 4EA, Scotland&amp;#xD;Kings Cross Hosp, Tayside NHS, Directorate Publ Hlth, Dundee, Scotland&lt;/auth-address&gt;&lt;titles&gt;&lt;title&gt;Can pure fruit and vegetable juices protect against cancer and cardiovascular disease too? A review of the evidence&lt;/title&gt;&lt;secondary-title&gt;International Journal of Food Sciences and Nutrition&lt;/secondary-title&gt;&lt;alt-title&gt;Int J Food Sci Nutr&lt;/alt-title&gt;&lt;/titles&gt;&lt;alt-periodical&gt;&lt;full-title&gt;Int J Food Sci Nutr&lt;/full-title&gt;&lt;/alt-periodical&gt;&lt;pages&gt;249-272&lt;/pages&gt;&lt;volume&gt;57&lt;/volume&gt;&lt;number&gt;3-4&lt;/number&gt;&lt;keywords&gt;&lt;keyword&gt;pure juice&lt;/keyword&gt;&lt;keyword&gt;cardiovascular disease risk&lt;/keyword&gt;&lt;keyword&gt;cancer risk&lt;/keyword&gt;&lt;keyword&gt;low-density-lipoprotein&lt;/keyword&gt;&lt;keyword&gt;coronary-artery-disease&lt;/keyword&gt;&lt;keyword&gt;human platelet-aggregation&lt;/keyword&gt;&lt;keyword&gt;dietary controlled-trial&lt;/keyword&gt;&lt;keyword&gt;renal-cell carcinoma&lt;/keyword&gt;&lt;keyword&gt;purple grape juice&lt;/keyword&gt;&lt;keyword&gt;in-vitro&lt;/keyword&gt;&lt;keyword&gt;antioxidant capacity&lt;/keyword&gt;&lt;keyword&gt;breast-cancer&lt;/keyword&gt;&lt;keyword&gt;orange juice&lt;/keyword&gt;&lt;/keywords&gt;&lt;dates&gt;&lt;year&gt;2006&lt;/year&gt;&lt;pub-dates&gt;&lt;date&gt;May-Jun&lt;/date&gt;&lt;/pub-dates&gt;&lt;/dates&gt;&lt;isbn&gt;0963-7486&lt;/isbn&gt;&lt;accession-num&gt;WOS:000243204100012&lt;/accession-num&gt;&lt;urls&gt;&lt;related-urls&gt;&lt;url&gt;&amp;lt;Go to ISI&amp;gt;://WOS:000243204100012&lt;/url&gt;&lt;/related-urls&gt;&lt;/urls&gt;&lt;electronic-resource-num&gt;10.1080/0963748060085134&lt;/electronic-resource-num&gt;&lt;language&gt;English&lt;/language&gt;&lt;/record&gt;&lt;/Cite&gt;&lt;/EndNote&gt;</w:instrText>
      </w:r>
      <w:r w:rsidR="008E42E0" w:rsidRPr="00FA1245">
        <w:rPr>
          <w:color w:val="000000" w:themeColor="text1"/>
        </w:rPr>
        <w:fldChar w:fldCharType="separate"/>
      </w:r>
      <w:r w:rsidR="00712D70" w:rsidRPr="00FA1245">
        <w:rPr>
          <w:noProof/>
          <w:color w:val="000000" w:themeColor="text1"/>
          <w:vertAlign w:val="superscript"/>
        </w:rPr>
        <w:t>(36)</w:t>
      </w:r>
      <w:r w:rsidR="008E42E0" w:rsidRPr="00FA1245">
        <w:rPr>
          <w:color w:val="000000" w:themeColor="text1"/>
        </w:rPr>
        <w:fldChar w:fldCharType="end"/>
      </w:r>
      <w:r w:rsidRPr="00FA1245">
        <w:rPr>
          <w:color w:val="000000" w:themeColor="text1"/>
        </w:rPr>
        <w:t xml:space="preserve">, </w:t>
      </w:r>
      <w:r w:rsidR="00151F41" w:rsidRPr="00FA1245">
        <w:rPr>
          <w:color w:val="000000" w:themeColor="text1"/>
        </w:rPr>
        <w:t>thus</w:t>
      </w:r>
      <w:r w:rsidR="00151F41" w:rsidRPr="00FA1245" w:rsidDel="00151F41">
        <w:rPr>
          <w:color w:val="000000" w:themeColor="text1"/>
        </w:rPr>
        <w:t xml:space="preserve"> </w:t>
      </w:r>
      <w:r w:rsidRPr="00FA1245">
        <w:rPr>
          <w:color w:val="000000" w:themeColor="text1"/>
        </w:rPr>
        <w:t xml:space="preserve">a similar proportion of bioactive phytochemicals must remain in the processed products. </w:t>
      </w:r>
      <w:r w:rsidR="006C49F0" w:rsidRPr="00FA1245">
        <w:rPr>
          <w:color w:val="000000" w:themeColor="text1"/>
        </w:rPr>
        <w:t>Juices and whole fruit contain a similar content of sugars, although the juicing process can ‘free’ the naturally occurring sugars</w:t>
      </w:r>
      <w:r w:rsidR="00D2267F" w:rsidRPr="00FA1245">
        <w:rPr>
          <w:color w:val="000000" w:themeColor="text1"/>
        </w:rPr>
        <w:t xml:space="preserve"> </w:t>
      </w:r>
      <w:r w:rsidR="006C49F0" w:rsidRPr="00FA1245">
        <w:rPr>
          <w:color w:val="000000" w:themeColor="text1"/>
        </w:rPr>
        <w:fldChar w:fldCharType="begin"/>
      </w:r>
      <w:r w:rsidR="006C49F0" w:rsidRPr="00FA1245">
        <w:rPr>
          <w:color w:val="000000" w:themeColor="text1"/>
        </w:rPr>
        <w:instrText xml:space="preserve"> ADDIN EN.CITE &lt;EndNote&gt;&lt;Cite&gt;&lt;Author&gt;H&lt;/Author&gt;&lt;Year&gt;2009&lt;/Year&gt;&lt;RecNum&gt;5192&lt;/RecNum&gt;&lt;DisplayText&gt;&lt;style face="superscript"&gt;(8)&lt;/style&gt;&lt;/DisplayText&gt;&lt;record&gt;&lt;rec-number&gt;5192&lt;/rec-number&gt;&lt;foreign-keys&gt;&lt;key app="EN" db-id="2edvxess8tpetoe0dwavxvftt5patp9t9xsp" timestamp="1506779095"&gt;5192&lt;/key&gt;&lt;/foreign-keys&gt;&lt;ref-type name="Journal Article"&gt;17&lt;/ref-type&gt;&lt;contributors&gt;&lt;authors&gt;&lt;author&gt;Caswell, H.&lt;/author&gt;&lt;/authors&gt;&lt;/contributors&gt;&lt;titles&gt;&lt;title&gt;The role of fruit juice in teh diet: an overview&lt;/title&gt;&lt;secondary-title&gt;Nutritio Bulletin&lt;/secondary-title&gt;&lt;/titles&gt;&lt;periodical&gt;&lt;full-title&gt;Nutritio Bulletin&lt;/full-title&gt;&lt;/periodical&gt;&lt;pages&gt;273-288&lt;/pages&gt;&lt;volume&gt;34&lt;/volume&gt;&lt;dates&gt;&lt;year&gt;2009&lt;/year&gt;&lt;/dates&gt;&lt;urls&gt;&lt;/urls&gt;&lt;/record&gt;&lt;/Cite&gt;&lt;/EndNote&gt;</w:instrText>
      </w:r>
      <w:r w:rsidR="006C49F0" w:rsidRPr="00FA1245">
        <w:rPr>
          <w:color w:val="000000" w:themeColor="text1"/>
        </w:rPr>
        <w:fldChar w:fldCharType="separate"/>
      </w:r>
      <w:r w:rsidR="006C49F0" w:rsidRPr="00FA1245">
        <w:rPr>
          <w:noProof/>
          <w:color w:val="000000" w:themeColor="text1"/>
          <w:vertAlign w:val="superscript"/>
        </w:rPr>
        <w:t>(8)</w:t>
      </w:r>
      <w:r w:rsidR="006C49F0" w:rsidRPr="00FA1245">
        <w:rPr>
          <w:color w:val="000000" w:themeColor="text1"/>
        </w:rPr>
        <w:fldChar w:fldCharType="end"/>
      </w:r>
      <w:r w:rsidR="00D2267F" w:rsidRPr="00FA1245">
        <w:rPr>
          <w:color w:val="000000" w:themeColor="text1"/>
        </w:rPr>
        <w:t xml:space="preserve">, </w:t>
      </w:r>
      <w:r w:rsidR="006C49F0" w:rsidRPr="00FA1245">
        <w:rPr>
          <w:color w:val="000000" w:themeColor="text1"/>
        </w:rPr>
        <w:t xml:space="preserve">a study has shown that whole and juiced fruits release similar amounts of fruit acids and sugars into the mouth </w:t>
      </w:r>
      <w:r w:rsidR="006C49F0" w:rsidRPr="00FA1245">
        <w:rPr>
          <w:color w:val="000000" w:themeColor="text1"/>
        </w:rPr>
        <w:fldChar w:fldCharType="begin">
          <w:fldData xml:space="preserve">PEVuZE5vdGU+PENpdGU+PEF1dGhvcj5CZWlnaHRvbjwvQXV0aG9yPjxZZWFyPjIwMDQ8L1llYXI+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</w:fldData>
        </w:fldChar>
      </w:r>
      <w:r w:rsidR="00712D70" w:rsidRPr="00FA1245">
        <w:rPr>
          <w:color w:val="000000" w:themeColor="text1"/>
        </w:rPr>
        <w:instrText xml:space="preserve"> ADDIN EN.CITE </w:instrText>
      </w:r>
      <w:r w:rsidR="00712D70" w:rsidRPr="00FA1245">
        <w:rPr>
          <w:color w:val="000000" w:themeColor="text1"/>
        </w:rPr>
        <w:fldChar w:fldCharType="begin">
          <w:fldData xml:space="preserve">PEVuZE5vdGU+PENpdGU+PEF1dGhvcj5CZWlnaHRvbjwvQXV0aG9yPjxZZWFyPjIwMDQ8L1llYXI+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</w:fldData>
        </w:fldChar>
      </w:r>
      <w:r w:rsidR="00712D70" w:rsidRPr="00FA1245">
        <w:rPr>
          <w:color w:val="000000" w:themeColor="text1"/>
        </w:rPr>
        <w:instrText xml:space="preserve"> ADDIN EN.CITE.DATA </w:instrText>
      </w:r>
      <w:r w:rsidR="00712D70" w:rsidRPr="00FA1245">
        <w:rPr>
          <w:color w:val="000000" w:themeColor="text1"/>
        </w:rPr>
      </w:r>
      <w:r w:rsidR="00712D70" w:rsidRPr="00FA1245">
        <w:rPr>
          <w:color w:val="000000" w:themeColor="text1"/>
        </w:rPr>
        <w:fldChar w:fldCharType="end"/>
      </w:r>
      <w:r w:rsidR="006C49F0" w:rsidRPr="00FA1245">
        <w:rPr>
          <w:color w:val="000000" w:themeColor="text1"/>
        </w:rPr>
      </w:r>
      <w:r w:rsidR="006C49F0" w:rsidRPr="00FA1245">
        <w:rPr>
          <w:color w:val="000000" w:themeColor="text1"/>
        </w:rPr>
        <w:fldChar w:fldCharType="separate"/>
      </w:r>
      <w:r w:rsidR="00712D70" w:rsidRPr="00FA1245">
        <w:rPr>
          <w:noProof/>
          <w:color w:val="000000" w:themeColor="text1"/>
          <w:vertAlign w:val="superscript"/>
        </w:rPr>
        <w:t>(37)</w:t>
      </w:r>
      <w:r w:rsidR="006C49F0" w:rsidRPr="00FA1245">
        <w:rPr>
          <w:color w:val="000000" w:themeColor="text1"/>
        </w:rPr>
        <w:fldChar w:fldCharType="end"/>
      </w:r>
      <w:r w:rsidR="006C49F0" w:rsidRPr="00FA1245">
        <w:rPr>
          <w:color w:val="000000" w:themeColor="text1"/>
        </w:rPr>
        <w:t>, and consumption of fruit juices are not associated with weight status in children</w:t>
      </w:r>
      <w:r w:rsidR="00D2267F" w:rsidRPr="00FA1245">
        <w:rPr>
          <w:color w:val="000000" w:themeColor="text1"/>
        </w:rPr>
        <w:t xml:space="preserve"> </w:t>
      </w:r>
      <w:r w:rsidR="00E928DC" w:rsidRPr="00FA1245">
        <w:rPr>
          <w:color w:val="000000" w:themeColor="text1"/>
        </w:rPr>
        <w:fldChar w:fldCharType="begin">
          <w:fldData xml:space="preserve">PEVuZE5vdGU+PENpdGU+PEF1dGhvcj5OaWNrbGFzPC9BdXRob3I+PFllYXI+MjAwODwvWWVhcj48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</w:fldData>
        </w:fldChar>
      </w:r>
      <w:r w:rsidR="00712D70" w:rsidRPr="00FA1245">
        <w:rPr>
          <w:color w:val="000000" w:themeColor="text1"/>
        </w:rPr>
        <w:instrText xml:space="preserve"> ADDIN EN.CITE </w:instrText>
      </w:r>
      <w:r w:rsidR="00712D70" w:rsidRPr="00FA1245">
        <w:rPr>
          <w:color w:val="000000" w:themeColor="text1"/>
        </w:rPr>
        <w:fldChar w:fldCharType="begin">
          <w:fldData xml:space="preserve">PEVuZE5vdGU+PENpdGU+PEF1dGhvcj5OaWNrbGFzPC9BdXRob3I+PFllYXI+MjAwODwvWWVhcj48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</w:fldData>
        </w:fldChar>
      </w:r>
      <w:r w:rsidR="00712D70" w:rsidRPr="00FA1245">
        <w:rPr>
          <w:color w:val="000000" w:themeColor="text1"/>
        </w:rPr>
        <w:instrText xml:space="preserve"> ADDIN EN.CITE.DATA </w:instrText>
      </w:r>
      <w:r w:rsidR="00712D70" w:rsidRPr="00FA1245">
        <w:rPr>
          <w:color w:val="000000" w:themeColor="text1"/>
        </w:rPr>
      </w:r>
      <w:r w:rsidR="00712D70" w:rsidRPr="00FA1245">
        <w:rPr>
          <w:color w:val="000000" w:themeColor="text1"/>
        </w:rPr>
        <w:fldChar w:fldCharType="end"/>
      </w:r>
      <w:r w:rsidR="00E928DC" w:rsidRPr="00FA1245">
        <w:rPr>
          <w:color w:val="000000" w:themeColor="text1"/>
        </w:rPr>
      </w:r>
      <w:r w:rsidR="00E928DC" w:rsidRPr="00FA1245">
        <w:rPr>
          <w:color w:val="000000" w:themeColor="text1"/>
        </w:rPr>
        <w:fldChar w:fldCharType="separate"/>
      </w:r>
      <w:r w:rsidR="00712D70" w:rsidRPr="00FA1245">
        <w:rPr>
          <w:noProof/>
          <w:color w:val="000000" w:themeColor="text1"/>
          <w:vertAlign w:val="superscript"/>
        </w:rPr>
        <w:t>(38)</w:t>
      </w:r>
      <w:r w:rsidR="00E928DC" w:rsidRPr="00FA1245">
        <w:rPr>
          <w:color w:val="000000" w:themeColor="text1"/>
        </w:rPr>
        <w:fldChar w:fldCharType="end"/>
      </w:r>
      <w:r w:rsidR="00E928DC" w:rsidRPr="00FA1245">
        <w:rPr>
          <w:color w:val="000000" w:themeColor="text1"/>
        </w:rPr>
        <w:t>.</w:t>
      </w:r>
    </w:p>
    <w:p w14:paraId="3A9BA73E" w14:textId="09CFB13D" w:rsidR="001417BC" w:rsidRPr="00FA1245" w:rsidRDefault="00F6344C" w:rsidP="001417BC">
      <w:pPr>
        <w:spacing w:line="360" w:lineRule="auto"/>
        <w:ind w:firstLine="720"/>
        <w:jc w:val="both"/>
        <w:rPr>
          <w:color w:val="000000" w:themeColor="text1"/>
        </w:rPr>
      </w:pPr>
      <w:r w:rsidRPr="00FA1245">
        <w:rPr>
          <w:color w:val="000000" w:themeColor="text1"/>
        </w:rPr>
        <w:t xml:space="preserve">The aim of the present study was to use a more global view of </w:t>
      </w:r>
      <w:r w:rsidR="009E174E" w:rsidRPr="00FA1245">
        <w:rPr>
          <w:color w:val="000000" w:themeColor="text1"/>
        </w:rPr>
        <w:t xml:space="preserve">the appearance </w:t>
      </w:r>
      <w:r w:rsidR="00715E5E" w:rsidRPr="00FA1245">
        <w:rPr>
          <w:color w:val="000000" w:themeColor="text1"/>
        </w:rPr>
        <w:t>of blueberry metabolites into biologica</w:t>
      </w:r>
      <w:r w:rsidR="00737145" w:rsidRPr="00FA1245">
        <w:rPr>
          <w:color w:val="000000" w:themeColor="text1"/>
        </w:rPr>
        <w:t xml:space="preserve">l </w:t>
      </w:r>
      <w:r w:rsidR="00715E5E" w:rsidRPr="00FA1245">
        <w:rPr>
          <w:color w:val="000000" w:themeColor="text1"/>
        </w:rPr>
        <w:t xml:space="preserve">fluids </w:t>
      </w:r>
      <w:r w:rsidRPr="00FA1245">
        <w:rPr>
          <w:color w:val="000000" w:themeColor="text1"/>
        </w:rPr>
        <w:t xml:space="preserve">following </w:t>
      </w:r>
      <w:r w:rsidR="001C4FEB" w:rsidRPr="00FA1245">
        <w:rPr>
          <w:color w:val="000000" w:themeColor="text1"/>
        </w:rPr>
        <w:t>the consumption of whole or juiced fruit</w:t>
      </w:r>
      <w:r w:rsidR="00C0797A" w:rsidRPr="00FA1245">
        <w:rPr>
          <w:color w:val="000000" w:themeColor="text1"/>
        </w:rPr>
        <w:t xml:space="preserve"> using a metabolite profiling approach</w:t>
      </w:r>
      <w:r w:rsidR="001C4FEB" w:rsidRPr="00FA1245">
        <w:rPr>
          <w:color w:val="000000" w:themeColor="text1"/>
        </w:rPr>
        <w:t>.</w:t>
      </w:r>
      <w:r w:rsidRPr="00FA1245">
        <w:rPr>
          <w:color w:val="000000" w:themeColor="text1"/>
        </w:rPr>
        <w:t xml:space="preserve"> </w:t>
      </w:r>
      <w:r w:rsidR="005049A0" w:rsidRPr="00FA1245">
        <w:rPr>
          <w:color w:val="000000" w:themeColor="text1"/>
        </w:rPr>
        <w:t xml:space="preserve">We </w:t>
      </w:r>
      <w:r w:rsidR="00FE2C81" w:rsidRPr="00FA1245">
        <w:rPr>
          <w:color w:val="000000" w:themeColor="text1"/>
        </w:rPr>
        <w:t>show here</w:t>
      </w:r>
      <w:r w:rsidR="005049A0" w:rsidRPr="00FA1245">
        <w:rPr>
          <w:color w:val="000000" w:themeColor="text1"/>
        </w:rPr>
        <w:t xml:space="preserve"> that consumption of </w:t>
      </w:r>
      <w:r w:rsidR="00743116" w:rsidRPr="00FA1245">
        <w:rPr>
          <w:color w:val="000000" w:themeColor="text1"/>
        </w:rPr>
        <w:t xml:space="preserve">either whole or juiced blueberries </w:t>
      </w:r>
      <w:r w:rsidR="00B90A69" w:rsidRPr="00FA1245">
        <w:rPr>
          <w:color w:val="000000" w:themeColor="text1"/>
        </w:rPr>
        <w:t>influences</w:t>
      </w:r>
      <w:r w:rsidR="00743116" w:rsidRPr="00FA1245">
        <w:rPr>
          <w:color w:val="000000" w:themeColor="text1"/>
        </w:rPr>
        <w:t xml:space="preserve"> the plasma and urinary metabolome </w:t>
      </w:r>
      <w:r w:rsidR="00197602" w:rsidRPr="00FA1245">
        <w:rPr>
          <w:color w:val="000000" w:themeColor="text1"/>
        </w:rPr>
        <w:t>2 hrs following consumption</w:t>
      </w:r>
      <w:r w:rsidR="00743116" w:rsidRPr="00FA1245">
        <w:rPr>
          <w:color w:val="000000" w:themeColor="text1"/>
        </w:rPr>
        <w:t>. W</w:t>
      </w:r>
      <w:r w:rsidR="00B94FBE" w:rsidRPr="00FA1245">
        <w:rPr>
          <w:color w:val="000000" w:themeColor="text1"/>
        </w:rPr>
        <w:t xml:space="preserve">hole </w:t>
      </w:r>
      <w:r w:rsidR="00C876AC" w:rsidRPr="00FA1245">
        <w:rPr>
          <w:color w:val="000000" w:themeColor="text1"/>
        </w:rPr>
        <w:t>b</w:t>
      </w:r>
      <w:r w:rsidR="00743116" w:rsidRPr="00FA1245">
        <w:rPr>
          <w:color w:val="000000" w:themeColor="text1"/>
        </w:rPr>
        <w:t>lueberry consumption</w:t>
      </w:r>
      <w:r w:rsidR="00B94FBE" w:rsidRPr="00FA1245">
        <w:rPr>
          <w:color w:val="000000" w:themeColor="text1"/>
        </w:rPr>
        <w:t xml:space="preserve"> result</w:t>
      </w:r>
      <w:r w:rsidR="00515104" w:rsidRPr="00FA1245">
        <w:rPr>
          <w:color w:val="000000" w:themeColor="text1"/>
        </w:rPr>
        <w:t>ed</w:t>
      </w:r>
      <w:r w:rsidR="00B94FBE" w:rsidRPr="00FA1245">
        <w:rPr>
          <w:color w:val="000000" w:themeColor="text1"/>
        </w:rPr>
        <w:t xml:space="preserve"> in </w:t>
      </w:r>
      <w:r w:rsidR="00DB0234" w:rsidRPr="00FA1245">
        <w:rPr>
          <w:color w:val="000000" w:themeColor="text1"/>
        </w:rPr>
        <w:t>a 4-7 fold</w:t>
      </w:r>
      <w:r w:rsidR="008B1D54" w:rsidRPr="00FA1245">
        <w:rPr>
          <w:color w:val="000000" w:themeColor="text1"/>
        </w:rPr>
        <w:t xml:space="preserve"> higher number of</w:t>
      </w:r>
      <w:r w:rsidR="005049A0" w:rsidRPr="00FA1245">
        <w:rPr>
          <w:color w:val="000000" w:themeColor="text1"/>
        </w:rPr>
        <w:t xml:space="preserve"> </w:t>
      </w:r>
      <w:r w:rsidR="00B859FC" w:rsidRPr="00FA1245">
        <w:rPr>
          <w:color w:val="000000" w:themeColor="text1"/>
        </w:rPr>
        <w:t>features</w:t>
      </w:r>
      <w:r w:rsidR="005049A0" w:rsidRPr="00FA1245">
        <w:rPr>
          <w:color w:val="000000" w:themeColor="text1"/>
        </w:rPr>
        <w:t xml:space="preserve"> appearing in the urine </w:t>
      </w:r>
      <w:r w:rsidR="00293388" w:rsidRPr="00FA1245">
        <w:rPr>
          <w:color w:val="000000" w:themeColor="text1"/>
        </w:rPr>
        <w:t xml:space="preserve">and plasma </w:t>
      </w:r>
      <w:r w:rsidR="005049A0" w:rsidRPr="00FA1245">
        <w:rPr>
          <w:color w:val="000000" w:themeColor="text1"/>
        </w:rPr>
        <w:t xml:space="preserve">than juiced </w:t>
      </w:r>
      <w:r w:rsidR="00C10C67" w:rsidRPr="00FA1245">
        <w:rPr>
          <w:color w:val="000000" w:themeColor="text1"/>
        </w:rPr>
        <w:t>b</w:t>
      </w:r>
      <w:r w:rsidR="00AD73F0" w:rsidRPr="00FA1245">
        <w:rPr>
          <w:color w:val="000000" w:themeColor="text1"/>
        </w:rPr>
        <w:t>lueberry consumptio</w:t>
      </w:r>
      <w:r w:rsidR="00743116" w:rsidRPr="00FA1245">
        <w:rPr>
          <w:color w:val="000000" w:themeColor="text1"/>
        </w:rPr>
        <w:t>n</w:t>
      </w:r>
      <w:r w:rsidR="00B53CE7" w:rsidRPr="00FA1245">
        <w:rPr>
          <w:color w:val="000000" w:themeColor="text1"/>
        </w:rPr>
        <w:t>.</w:t>
      </w:r>
      <w:r w:rsidR="005049A0" w:rsidRPr="00FA1245">
        <w:rPr>
          <w:color w:val="000000" w:themeColor="text1"/>
        </w:rPr>
        <w:t xml:space="preserve"> </w:t>
      </w:r>
      <w:r w:rsidR="004946D2" w:rsidRPr="00FA1245">
        <w:rPr>
          <w:color w:val="000000" w:themeColor="text1"/>
        </w:rPr>
        <w:t>T</w:t>
      </w:r>
      <w:r w:rsidR="009B2E75" w:rsidRPr="00FA1245">
        <w:rPr>
          <w:color w:val="000000" w:themeColor="text1"/>
        </w:rPr>
        <w:t xml:space="preserve">he majority of </w:t>
      </w:r>
      <w:r w:rsidR="00197602" w:rsidRPr="00FA1245">
        <w:rPr>
          <w:color w:val="000000" w:themeColor="text1"/>
        </w:rPr>
        <w:t xml:space="preserve">features </w:t>
      </w:r>
      <w:r w:rsidR="00743116" w:rsidRPr="00FA1245">
        <w:rPr>
          <w:color w:val="000000" w:themeColor="text1"/>
        </w:rPr>
        <w:t xml:space="preserve">detected </w:t>
      </w:r>
      <w:r w:rsidR="009B2E75" w:rsidRPr="00FA1245">
        <w:rPr>
          <w:color w:val="000000" w:themeColor="text1"/>
        </w:rPr>
        <w:t xml:space="preserve">(&gt;90%) were not influenced by </w:t>
      </w:r>
      <w:r w:rsidR="00C10C67" w:rsidRPr="00FA1245">
        <w:rPr>
          <w:color w:val="000000" w:themeColor="text1"/>
        </w:rPr>
        <w:t>b</w:t>
      </w:r>
      <w:r w:rsidR="005C1DCF" w:rsidRPr="00FA1245">
        <w:rPr>
          <w:color w:val="000000" w:themeColor="text1"/>
        </w:rPr>
        <w:t>lueberr</w:t>
      </w:r>
      <w:r w:rsidR="00D2267F" w:rsidRPr="00FA1245">
        <w:rPr>
          <w:color w:val="000000" w:themeColor="text1"/>
        </w:rPr>
        <w:t>y</w:t>
      </w:r>
      <w:r w:rsidR="005C3004" w:rsidRPr="00FA1245">
        <w:rPr>
          <w:color w:val="000000" w:themeColor="text1"/>
        </w:rPr>
        <w:t xml:space="preserve"> </w:t>
      </w:r>
      <w:r w:rsidR="00D2267F" w:rsidRPr="00FA1245">
        <w:rPr>
          <w:color w:val="000000" w:themeColor="text1"/>
        </w:rPr>
        <w:t>consumption</w:t>
      </w:r>
      <w:r w:rsidR="00E7239F" w:rsidRPr="00FA1245">
        <w:rPr>
          <w:color w:val="000000" w:themeColor="text1"/>
        </w:rPr>
        <w:t>;</w:t>
      </w:r>
      <w:r w:rsidR="003315AF" w:rsidRPr="00FA1245">
        <w:rPr>
          <w:color w:val="000000" w:themeColor="text1"/>
        </w:rPr>
        <w:t xml:space="preserve"> </w:t>
      </w:r>
      <w:r w:rsidR="00197602" w:rsidRPr="00FA1245">
        <w:rPr>
          <w:color w:val="000000" w:themeColor="text1"/>
        </w:rPr>
        <w:t xml:space="preserve">and out of the features that were </w:t>
      </w:r>
      <w:r w:rsidR="00B96F35" w:rsidRPr="00FA1245">
        <w:rPr>
          <w:color w:val="000000" w:themeColor="text1"/>
        </w:rPr>
        <w:t>influenced</w:t>
      </w:r>
      <w:r w:rsidR="00562BF1" w:rsidRPr="00FA1245">
        <w:rPr>
          <w:color w:val="000000" w:themeColor="text1"/>
        </w:rPr>
        <w:t xml:space="preserve"> (approx. 1000)</w:t>
      </w:r>
      <w:r w:rsidR="00197602" w:rsidRPr="00FA1245">
        <w:rPr>
          <w:color w:val="000000" w:themeColor="text1"/>
        </w:rPr>
        <w:t xml:space="preserve"> </w:t>
      </w:r>
      <w:r w:rsidR="00E7239F" w:rsidRPr="00FA1245">
        <w:rPr>
          <w:color w:val="000000" w:themeColor="text1"/>
        </w:rPr>
        <w:t>only</w:t>
      </w:r>
      <w:r w:rsidR="003315AF" w:rsidRPr="00FA1245">
        <w:rPr>
          <w:color w:val="000000" w:themeColor="text1"/>
        </w:rPr>
        <w:t xml:space="preserve"> </w:t>
      </w:r>
      <w:r w:rsidR="00197602" w:rsidRPr="00FA1245">
        <w:rPr>
          <w:color w:val="000000" w:themeColor="text1"/>
        </w:rPr>
        <w:t xml:space="preserve">3-19% </w:t>
      </w:r>
      <w:r w:rsidR="003315AF" w:rsidRPr="00FA1245">
        <w:rPr>
          <w:color w:val="000000" w:themeColor="text1"/>
        </w:rPr>
        <w:t>were significantly increased after blueberry treatment</w:t>
      </w:r>
      <w:r w:rsidR="00293388" w:rsidRPr="00FA1245">
        <w:rPr>
          <w:color w:val="000000" w:themeColor="text1"/>
        </w:rPr>
        <w:t xml:space="preserve"> (plasma or urine respectively)</w:t>
      </w:r>
      <w:r w:rsidR="00197602" w:rsidRPr="00FA1245">
        <w:rPr>
          <w:color w:val="000000" w:themeColor="text1"/>
        </w:rPr>
        <w:t xml:space="preserve">. </w:t>
      </w:r>
      <w:r w:rsidR="00850B25" w:rsidRPr="00FA1245">
        <w:rPr>
          <w:color w:val="000000" w:themeColor="text1"/>
        </w:rPr>
        <w:t>The low proportion of features influenced by the intervention</w:t>
      </w:r>
      <w:r w:rsidR="00E7239F" w:rsidRPr="00FA1245">
        <w:rPr>
          <w:color w:val="000000" w:themeColor="text1"/>
        </w:rPr>
        <w:t xml:space="preserve"> suggest</w:t>
      </w:r>
      <w:r w:rsidR="00850B25" w:rsidRPr="00FA1245">
        <w:rPr>
          <w:color w:val="000000" w:themeColor="text1"/>
        </w:rPr>
        <w:t>s</w:t>
      </w:r>
      <w:r w:rsidR="00E7239F" w:rsidRPr="00FA1245">
        <w:rPr>
          <w:color w:val="000000" w:themeColor="text1"/>
        </w:rPr>
        <w:t xml:space="preserve"> that </w:t>
      </w:r>
      <w:r w:rsidR="00B90A69" w:rsidRPr="00FA1245">
        <w:rPr>
          <w:color w:val="000000" w:themeColor="text1"/>
        </w:rPr>
        <w:t xml:space="preserve">processing of blueberries into a </w:t>
      </w:r>
      <w:r w:rsidR="00E7239F" w:rsidRPr="00FA1245">
        <w:rPr>
          <w:color w:val="000000" w:themeColor="text1"/>
        </w:rPr>
        <w:t xml:space="preserve">juice does not have a great effect on the </w:t>
      </w:r>
      <w:r w:rsidR="00B90A69" w:rsidRPr="00FA1245">
        <w:rPr>
          <w:color w:val="000000" w:themeColor="text1"/>
        </w:rPr>
        <w:t>bio-accessibility of metabolites in the timeframe studied</w:t>
      </w:r>
      <w:r w:rsidR="00CD4DB3" w:rsidRPr="00FA1245">
        <w:rPr>
          <w:color w:val="000000" w:themeColor="text1"/>
        </w:rPr>
        <w:t xml:space="preserve">, </w:t>
      </w:r>
      <w:r w:rsidR="004946D2" w:rsidRPr="00FA1245">
        <w:rPr>
          <w:color w:val="000000" w:themeColor="text1"/>
        </w:rPr>
        <w:t>but</w:t>
      </w:r>
      <w:r w:rsidR="00CD4DB3" w:rsidRPr="00FA1245">
        <w:rPr>
          <w:color w:val="000000" w:themeColor="text1"/>
        </w:rPr>
        <w:t xml:space="preserve"> we appreciate that using one time point is a major limi</w:t>
      </w:r>
      <w:r w:rsidR="00197602" w:rsidRPr="00FA1245">
        <w:rPr>
          <w:color w:val="000000" w:themeColor="text1"/>
        </w:rPr>
        <w:t>t</w:t>
      </w:r>
      <w:r w:rsidR="00CD4DB3" w:rsidRPr="00FA1245">
        <w:rPr>
          <w:color w:val="000000" w:themeColor="text1"/>
        </w:rPr>
        <w:t>ation</w:t>
      </w:r>
      <w:r w:rsidR="00E7239F" w:rsidRPr="00FA1245">
        <w:rPr>
          <w:color w:val="000000" w:themeColor="text1"/>
        </w:rPr>
        <w:t>.</w:t>
      </w:r>
      <w:r w:rsidR="00293388" w:rsidRPr="00FA1245">
        <w:rPr>
          <w:color w:val="000000" w:themeColor="text1"/>
        </w:rPr>
        <w:t xml:space="preserve"> </w:t>
      </w:r>
      <w:r w:rsidR="00484F5D" w:rsidRPr="00FA1245">
        <w:rPr>
          <w:color w:val="000000" w:themeColor="text1"/>
        </w:rPr>
        <w:t>Our study used a profiling approach as it can highlight global differences between the delivery of the fruit that more specific targeted approaches cannot.</w:t>
      </w:r>
      <w:r w:rsidR="001417BC" w:rsidRPr="00FA1245">
        <w:rPr>
          <w:color w:val="000000" w:themeColor="text1"/>
        </w:rPr>
        <w:t xml:space="preserve"> We found spot urine samples to be more information rich than plasma samples.</w:t>
      </w:r>
      <w:r w:rsidR="00F326E6" w:rsidRPr="00FA1245">
        <w:rPr>
          <w:color w:val="000000" w:themeColor="text1"/>
        </w:rPr>
        <w:t xml:space="preserve"> Spot urine samples are being increasingly used in nutritional metabolomic studies </w:t>
      </w:r>
      <w:r w:rsidR="00D6424A" w:rsidRPr="00FA1245">
        <w:rPr>
          <w:color w:val="000000" w:themeColor="text1"/>
        </w:rPr>
        <w:fldChar w:fldCharType="begin">
          <w:fldData xml:space="preserve">PEVuZE5vdGU+PENpdGU+PEF1dGhvcj5MbG95ZDwvQXV0aG9yPjxZZWFyPjIwMTE8L1llYXI+PFJl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</w:fldData>
        </w:fldChar>
      </w:r>
      <w:r w:rsidR="00712D70" w:rsidRPr="00FA1245">
        <w:rPr>
          <w:color w:val="000000" w:themeColor="text1"/>
        </w:rPr>
        <w:instrText xml:space="preserve"> ADDIN EN.CITE </w:instrText>
      </w:r>
      <w:r w:rsidR="00712D70" w:rsidRPr="00FA1245">
        <w:rPr>
          <w:color w:val="000000" w:themeColor="text1"/>
        </w:rPr>
        <w:fldChar w:fldCharType="begin">
          <w:fldData xml:space="preserve">PEVuZE5vdGU+PENpdGU+PEF1dGhvcj5MbG95ZDwvQXV0aG9yPjxZZWFyPjIwMTE8L1llYXI+PFJl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</w:fldData>
        </w:fldChar>
      </w:r>
      <w:r w:rsidR="00712D70" w:rsidRPr="00FA1245">
        <w:rPr>
          <w:color w:val="000000" w:themeColor="text1"/>
        </w:rPr>
        <w:instrText xml:space="preserve"> ADDIN EN.CITE.DATA </w:instrText>
      </w:r>
      <w:r w:rsidR="00712D70" w:rsidRPr="00FA1245">
        <w:rPr>
          <w:color w:val="000000" w:themeColor="text1"/>
        </w:rPr>
      </w:r>
      <w:r w:rsidR="00712D70" w:rsidRPr="00FA1245">
        <w:rPr>
          <w:color w:val="000000" w:themeColor="text1"/>
        </w:rPr>
        <w:fldChar w:fldCharType="end"/>
      </w:r>
      <w:r w:rsidR="00D6424A" w:rsidRPr="00FA1245">
        <w:rPr>
          <w:color w:val="000000" w:themeColor="text1"/>
        </w:rPr>
      </w:r>
      <w:r w:rsidR="00D6424A" w:rsidRPr="00FA1245">
        <w:rPr>
          <w:color w:val="000000" w:themeColor="text1"/>
        </w:rPr>
        <w:fldChar w:fldCharType="separate"/>
      </w:r>
      <w:r w:rsidR="00712D70" w:rsidRPr="00FA1245">
        <w:rPr>
          <w:noProof/>
          <w:color w:val="000000" w:themeColor="text1"/>
          <w:vertAlign w:val="superscript"/>
        </w:rPr>
        <w:t>(28; 29; 39; 40)</w:t>
      </w:r>
      <w:r w:rsidR="00D6424A" w:rsidRPr="00FA1245">
        <w:rPr>
          <w:color w:val="000000" w:themeColor="text1"/>
        </w:rPr>
        <w:fldChar w:fldCharType="end"/>
      </w:r>
      <w:r w:rsidR="00F326E6" w:rsidRPr="00FA1245">
        <w:rPr>
          <w:color w:val="000000" w:themeColor="text1"/>
        </w:rPr>
        <w:t xml:space="preserve"> as they appear to be representative of </w:t>
      </w:r>
      <w:r w:rsidR="00445E1E" w:rsidRPr="00FA1245">
        <w:rPr>
          <w:color w:val="000000" w:themeColor="text1"/>
        </w:rPr>
        <w:t xml:space="preserve">timed collections, </w:t>
      </w:r>
      <w:r w:rsidR="00737145" w:rsidRPr="00FA1245">
        <w:rPr>
          <w:color w:val="000000" w:themeColor="text1"/>
        </w:rPr>
        <w:t xml:space="preserve">and </w:t>
      </w:r>
      <w:r w:rsidR="00445E1E" w:rsidRPr="00FA1245">
        <w:rPr>
          <w:color w:val="000000" w:themeColor="text1"/>
        </w:rPr>
        <w:t>are robust and reproducible</w:t>
      </w:r>
      <w:r w:rsidR="00D6424A" w:rsidRPr="00FA1245">
        <w:rPr>
          <w:color w:val="000000" w:themeColor="text1"/>
        </w:rPr>
        <w:t xml:space="preserve"> </w:t>
      </w:r>
      <w:r w:rsidR="00D6424A" w:rsidRPr="00FA1245">
        <w:rPr>
          <w:color w:val="000000" w:themeColor="text1"/>
        </w:rPr>
        <w:fldChar w:fldCharType="begin">
          <w:fldData xml:space="preserve">PEVuZE5vdGU+PENpdGU+PEF1dGhvcj5CZWNrbWFubjwvQXV0aG9yPjxZZWFyPjIwMTM8L1llYXI+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=
</w:fldData>
        </w:fldChar>
      </w:r>
      <w:r w:rsidR="00712D70" w:rsidRPr="00FA1245">
        <w:rPr>
          <w:color w:val="000000" w:themeColor="text1"/>
        </w:rPr>
        <w:instrText xml:space="preserve"> ADDIN EN.CITE </w:instrText>
      </w:r>
      <w:r w:rsidR="00712D70" w:rsidRPr="00FA1245">
        <w:rPr>
          <w:color w:val="000000" w:themeColor="text1"/>
        </w:rPr>
        <w:fldChar w:fldCharType="begin">
          <w:fldData xml:space="preserve">PEVuZE5vdGU+PENpdGU+PEF1dGhvcj5CZWNrbWFubjwvQXV0aG9yPjxZZWFyPjIwMTM8L1llYXI+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=
</w:fldData>
        </w:fldChar>
      </w:r>
      <w:r w:rsidR="00712D70" w:rsidRPr="00FA1245">
        <w:rPr>
          <w:color w:val="000000" w:themeColor="text1"/>
        </w:rPr>
        <w:instrText xml:space="preserve"> ADDIN EN.CITE.DATA </w:instrText>
      </w:r>
      <w:r w:rsidR="00712D70" w:rsidRPr="00FA1245">
        <w:rPr>
          <w:color w:val="000000" w:themeColor="text1"/>
        </w:rPr>
      </w:r>
      <w:r w:rsidR="00712D70" w:rsidRPr="00FA1245">
        <w:rPr>
          <w:color w:val="000000" w:themeColor="text1"/>
        </w:rPr>
        <w:fldChar w:fldCharType="end"/>
      </w:r>
      <w:r w:rsidR="00D6424A" w:rsidRPr="00FA1245">
        <w:rPr>
          <w:color w:val="000000" w:themeColor="text1"/>
        </w:rPr>
      </w:r>
      <w:r w:rsidR="00D6424A" w:rsidRPr="00FA1245">
        <w:rPr>
          <w:color w:val="000000" w:themeColor="text1"/>
        </w:rPr>
        <w:fldChar w:fldCharType="separate"/>
      </w:r>
      <w:r w:rsidR="00712D70" w:rsidRPr="00FA1245">
        <w:rPr>
          <w:noProof/>
          <w:color w:val="000000" w:themeColor="text1"/>
          <w:vertAlign w:val="superscript"/>
        </w:rPr>
        <w:t>(34; 41; 42)</w:t>
      </w:r>
      <w:r w:rsidR="00D6424A" w:rsidRPr="00FA1245">
        <w:rPr>
          <w:color w:val="000000" w:themeColor="text1"/>
        </w:rPr>
        <w:fldChar w:fldCharType="end"/>
      </w:r>
      <w:r w:rsidR="00445E1E" w:rsidRPr="00FA1245">
        <w:rPr>
          <w:color w:val="000000" w:themeColor="text1"/>
        </w:rPr>
        <w:t>.</w:t>
      </w:r>
      <w:r w:rsidR="00D6424A" w:rsidRPr="00FA1245">
        <w:rPr>
          <w:color w:val="000000" w:themeColor="text1"/>
        </w:rPr>
        <w:t xml:space="preserve"> Spot collections avoid the necessity for collecting large volumes of urine that may deteriorate over the collection time and are very reflective of dietary exposure </w:t>
      </w:r>
      <w:r w:rsidR="00D6424A" w:rsidRPr="00FA1245">
        <w:rPr>
          <w:color w:val="000000" w:themeColor="text1"/>
        </w:rPr>
        <w:fldChar w:fldCharType="begin">
          <w:fldData xml:space="preserve">PEVuZE5vdGU+PENpdGU+PEF1dGhvcj5CZWNrbWFubjwvQXV0aG9yPjxZZWFyPjIwMTM8L1llYXI+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=
</w:fldData>
        </w:fldChar>
      </w:r>
      <w:r w:rsidR="00712D70" w:rsidRPr="00FA1245">
        <w:rPr>
          <w:color w:val="000000" w:themeColor="text1"/>
        </w:rPr>
        <w:instrText xml:space="preserve"> ADDIN EN.CITE </w:instrText>
      </w:r>
      <w:r w:rsidR="00712D70" w:rsidRPr="00FA1245">
        <w:rPr>
          <w:color w:val="000000" w:themeColor="text1"/>
        </w:rPr>
        <w:fldChar w:fldCharType="begin">
          <w:fldData xml:space="preserve">PEVuZE5vdGU+PENpdGU+PEF1dGhvcj5CZWNrbWFubjwvQXV0aG9yPjxZZWFyPjIwMTM8L1llYXI+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=
</w:fldData>
        </w:fldChar>
      </w:r>
      <w:r w:rsidR="00712D70" w:rsidRPr="00FA1245">
        <w:rPr>
          <w:color w:val="000000" w:themeColor="text1"/>
        </w:rPr>
        <w:instrText xml:space="preserve"> ADDIN EN.CITE.DATA </w:instrText>
      </w:r>
      <w:r w:rsidR="00712D70" w:rsidRPr="00FA1245">
        <w:rPr>
          <w:color w:val="000000" w:themeColor="text1"/>
        </w:rPr>
      </w:r>
      <w:r w:rsidR="00712D70" w:rsidRPr="00FA1245">
        <w:rPr>
          <w:color w:val="000000" w:themeColor="text1"/>
        </w:rPr>
        <w:fldChar w:fldCharType="end"/>
      </w:r>
      <w:r w:rsidR="00D6424A" w:rsidRPr="00FA1245">
        <w:rPr>
          <w:color w:val="000000" w:themeColor="text1"/>
        </w:rPr>
      </w:r>
      <w:r w:rsidR="00D6424A" w:rsidRPr="00FA1245">
        <w:rPr>
          <w:color w:val="000000" w:themeColor="text1"/>
        </w:rPr>
        <w:fldChar w:fldCharType="separate"/>
      </w:r>
      <w:r w:rsidR="00712D70" w:rsidRPr="00FA1245">
        <w:rPr>
          <w:noProof/>
          <w:color w:val="000000" w:themeColor="text1"/>
          <w:vertAlign w:val="superscript"/>
        </w:rPr>
        <w:t>(34; 41; 42)</w:t>
      </w:r>
      <w:r w:rsidR="00D6424A" w:rsidRPr="00FA1245">
        <w:rPr>
          <w:color w:val="000000" w:themeColor="text1"/>
        </w:rPr>
        <w:fldChar w:fldCharType="end"/>
      </w:r>
      <w:r w:rsidR="002F03B9" w:rsidRPr="00FA1245">
        <w:rPr>
          <w:color w:val="000000" w:themeColor="text1"/>
        </w:rPr>
        <w:t>. Therefore, spot urines were</w:t>
      </w:r>
      <w:r w:rsidR="00D6424A" w:rsidRPr="00FA1245">
        <w:rPr>
          <w:color w:val="000000" w:themeColor="text1"/>
        </w:rPr>
        <w:t xml:space="preserve"> used in the current study.</w:t>
      </w:r>
    </w:p>
    <w:p w14:paraId="77442A1C" w14:textId="69FBFA67" w:rsidR="00750589" w:rsidRPr="00FA1245" w:rsidRDefault="007A3C06" w:rsidP="00302C98">
      <w:pPr>
        <w:spacing w:line="360" w:lineRule="auto"/>
        <w:ind w:firstLine="720"/>
        <w:jc w:val="both"/>
        <w:rPr>
          <w:color w:val="000000" w:themeColor="text1"/>
        </w:rPr>
      </w:pPr>
      <w:r w:rsidRPr="00FA1245">
        <w:rPr>
          <w:color w:val="000000" w:themeColor="text1"/>
        </w:rPr>
        <w:t xml:space="preserve">PLS-DA models of all </w:t>
      </w:r>
      <w:r w:rsidR="00B07C0C" w:rsidRPr="00FA1245">
        <w:rPr>
          <w:color w:val="000000" w:themeColor="text1"/>
        </w:rPr>
        <w:t>treatment</w:t>
      </w:r>
      <w:r w:rsidRPr="00FA1245">
        <w:rPr>
          <w:color w:val="000000" w:themeColor="text1"/>
        </w:rPr>
        <w:t xml:space="preserve"> groups </w:t>
      </w:r>
      <w:r w:rsidR="00D6424A" w:rsidRPr="00FA1245">
        <w:rPr>
          <w:color w:val="000000" w:themeColor="text1"/>
        </w:rPr>
        <w:t>i</w:t>
      </w:r>
      <w:r w:rsidR="00D608F7" w:rsidRPr="00FA1245">
        <w:rPr>
          <w:color w:val="000000" w:themeColor="text1"/>
        </w:rPr>
        <w:t xml:space="preserve">n </w:t>
      </w:r>
      <w:r w:rsidR="00D6424A" w:rsidRPr="00FA1245">
        <w:rPr>
          <w:color w:val="000000" w:themeColor="text1"/>
        </w:rPr>
        <w:t xml:space="preserve">both plasma and urine </w:t>
      </w:r>
      <w:r w:rsidRPr="00FA1245">
        <w:rPr>
          <w:color w:val="000000" w:themeColor="text1"/>
        </w:rPr>
        <w:t>were poor and lacked good discriminating ability.</w:t>
      </w:r>
      <w:r w:rsidR="00B53CE7" w:rsidRPr="00FA1245">
        <w:rPr>
          <w:color w:val="000000" w:themeColor="text1"/>
        </w:rPr>
        <w:t xml:space="preserve"> T</w:t>
      </w:r>
      <w:r w:rsidR="0098470A" w:rsidRPr="00FA1245">
        <w:rPr>
          <w:color w:val="000000" w:themeColor="text1"/>
        </w:rPr>
        <w:t>he</w:t>
      </w:r>
      <w:r w:rsidRPr="00FA1245">
        <w:rPr>
          <w:color w:val="000000" w:themeColor="text1"/>
        </w:rPr>
        <w:t xml:space="preserve"> </w:t>
      </w:r>
      <w:r w:rsidR="0098470A" w:rsidRPr="00FA1245">
        <w:rPr>
          <w:color w:val="000000" w:themeColor="text1"/>
        </w:rPr>
        <w:t xml:space="preserve">samples </w:t>
      </w:r>
      <w:r w:rsidR="00B07C0C" w:rsidRPr="00FA1245">
        <w:rPr>
          <w:color w:val="000000" w:themeColor="text1"/>
        </w:rPr>
        <w:t xml:space="preserve">from both pre-treatments </w:t>
      </w:r>
      <w:r w:rsidR="0098470A" w:rsidRPr="00FA1245">
        <w:rPr>
          <w:color w:val="000000" w:themeColor="text1"/>
        </w:rPr>
        <w:t>clustered together</w:t>
      </w:r>
      <w:r w:rsidR="00B53CE7" w:rsidRPr="00FA1245">
        <w:rPr>
          <w:color w:val="000000" w:themeColor="text1"/>
        </w:rPr>
        <w:t>,</w:t>
      </w:r>
      <w:r w:rsidR="0098470A" w:rsidRPr="00FA1245">
        <w:rPr>
          <w:color w:val="000000" w:themeColor="text1"/>
        </w:rPr>
        <w:t xml:space="preserve"> impl</w:t>
      </w:r>
      <w:r w:rsidR="00B53CE7" w:rsidRPr="00FA1245">
        <w:rPr>
          <w:color w:val="000000" w:themeColor="text1"/>
        </w:rPr>
        <w:t>ying a similarity of</w:t>
      </w:r>
      <w:r w:rsidRPr="00FA1245">
        <w:rPr>
          <w:color w:val="000000" w:themeColor="text1"/>
        </w:rPr>
        <w:t xml:space="preserve"> their metabolic profile</w:t>
      </w:r>
      <w:r w:rsidR="00B53CE7" w:rsidRPr="00FA1245">
        <w:rPr>
          <w:color w:val="000000" w:themeColor="text1"/>
        </w:rPr>
        <w:t xml:space="preserve">s; this </w:t>
      </w:r>
      <w:r w:rsidR="00B07C0C" w:rsidRPr="00FA1245">
        <w:rPr>
          <w:color w:val="000000" w:themeColor="text1"/>
        </w:rPr>
        <w:t>highlight</w:t>
      </w:r>
      <w:r w:rsidR="00B53CE7" w:rsidRPr="00FA1245">
        <w:rPr>
          <w:color w:val="000000" w:themeColor="text1"/>
        </w:rPr>
        <w:t>s</w:t>
      </w:r>
      <w:r w:rsidR="00B07C0C" w:rsidRPr="00FA1245">
        <w:rPr>
          <w:color w:val="000000" w:themeColor="text1"/>
        </w:rPr>
        <w:t xml:space="preserve"> </w:t>
      </w:r>
      <w:r w:rsidR="00B53CE7" w:rsidRPr="00FA1245">
        <w:rPr>
          <w:color w:val="000000" w:themeColor="text1"/>
        </w:rPr>
        <w:t>that even in th</w:t>
      </w:r>
      <w:r w:rsidR="007D5014" w:rsidRPr="00FA1245">
        <w:rPr>
          <w:color w:val="000000" w:themeColor="text1"/>
        </w:rPr>
        <w:t>e</w:t>
      </w:r>
      <w:r w:rsidR="00B53CE7" w:rsidRPr="00FA1245">
        <w:rPr>
          <w:color w:val="000000" w:themeColor="text1"/>
        </w:rPr>
        <w:t xml:space="preserve"> absence of a </w:t>
      </w:r>
      <w:r w:rsidR="00B07C0C" w:rsidRPr="00FA1245">
        <w:rPr>
          <w:color w:val="000000" w:themeColor="text1"/>
        </w:rPr>
        <w:t>dietary control, the variation in metabolite profiles was limited and did</w:t>
      </w:r>
      <w:r w:rsidR="00B53CE7" w:rsidRPr="00FA1245">
        <w:rPr>
          <w:color w:val="000000" w:themeColor="text1"/>
        </w:rPr>
        <w:t xml:space="preserve"> </w:t>
      </w:r>
      <w:r w:rsidR="00B07C0C" w:rsidRPr="00FA1245">
        <w:rPr>
          <w:color w:val="000000" w:themeColor="text1"/>
        </w:rPr>
        <w:t>n</w:t>
      </w:r>
      <w:r w:rsidR="00B53CE7" w:rsidRPr="00FA1245">
        <w:rPr>
          <w:color w:val="000000" w:themeColor="text1"/>
        </w:rPr>
        <w:t>o</w:t>
      </w:r>
      <w:r w:rsidR="00B07C0C" w:rsidRPr="00FA1245">
        <w:rPr>
          <w:color w:val="000000" w:themeColor="text1"/>
        </w:rPr>
        <w:t xml:space="preserve">t influence the impact of the </w:t>
      </w:r>
      <w:r w:rsidR="00C10C67" w:rsidRPr="00FA1245">
        <w:rPr>
          <w:color w:val="000000" w:themeColor="text1"/>
        </w:rPr>
        <w:t>b</w:t>
      </w:r>
      <w:r w:rsidR="00B07C0C" w:rsidRPr="00FA1245">
        <w:rPr>
          <w:color w:val="000000" w:themeColor="text1"/>
        </w:rPr>
        <w:t xml:space="preserve">lueberry treatment. </w:t>
      </w:r>
      <w:r w:rsidRPr="00FA1245">
        <w:rPr>
          <w:color w:val="000000" w:themeColor="text1"/>
        </w:rPr>
        <w:t>Importantly</w:t>
      </w:r>
      <w:r w:rsidR="007D5014" w:rsidRPr="00FA1245">
        <w:rPr>
          <w:color w:val="000000" w:themeColor="text1"/>
        </w:rPr>
        <w:t>,</w:t>
      </w:r>
      <w:r w:rsidRPr="00FA1245">
        <w:rPr>
          <w:color w:val="000000" w:themeColor="text1"/>
        </w:rPr>
        <w:t xml:space="preserve"> when comparing whole versus juiced profiles</w:t>
      </w:r>
      <w:r w:rsidR="007D5014" w:rsidRPr="00FA1245">
        <w:rPr>
          <w:color w:val="000000" w:themeColor="text1"/>
        </w:rPr>
        <w:t>,</w:t>
      </w:r>
      <w:r w:rsidRPr="00FA1245">
        <w:rPr>
          <w:color w:val="000000" w:themeColor="text1"/>
        </w:rPr>
        <w:t xml:space="preserve"> there was good discriminating ability</w:t>
      </w:r>
      <w:r w:rsidR="007D5014" w:rsidRPr="00FA1245">
        <w:rPr>
          <w:color w:val="000000" w:themeColor="text1"/>
        </w:rPr>
        <w:t>,</w:t>
      </w:r>
      <w:r w:rsidRPr="00FA1245">
        <w:rPr>
          <w:color w:val="000000" w:themeColor="text1"/>
        </w:rPr>
        <w:t xml:space="preserve"> highlighting that each treatment caused differential changes to </w:t>
      </w:r>
      <w:r w:rsidR="00750589" w:rsidRPr="00FA1245">
        <w:rPr>
          <w:color w:val="000000" w:themeColor="text1"/>
        </w:rPr>
        <w:t xml:space="preserve">each metabolome after 2 hours. </w:t>
      </w:r>
      <w:r w:rsidR="008A1FB1" w:rsidRPr="00FA1245">
        <w:rPr>
          <w:color w:val="000000" w:themeColor="text1"/>
        </w:rPr>
        <w:t>Permutation tests showed the validity of all models</w:t>
      </w:r>
      <w:r w:rsidR="00DA1DC2" w:rsidRPr="00FA1245">
        <w:rPr>
          <w:color w:val="000000" w:themeColor="text1"/>
        </w:rPr>
        <w:t xml:space="preserve"> as overfitting can be an issue </w:t>
      </w:r>
      <w:r w:rsidR="000B3DA1" w:rsidRPr="00FA1245">
        <w:rPr>
          <w:color w:val="000000" w:themeColor="text1"/>
        </w:rPr>
        <w:t>when analysing data containing thousands of variables</w:t>
      </w:r>
      <w:r w:rsidR="008A1FB1" w:rsidRPr="00FA1245">
        <w:rPr>
          <w:color w:val="000000" w:themeColor="text1"/>
        </w:rPr>
        <w:t>.</w:t>
      </w:r>
      <w:r w:rsidR="00C4190E" w:rsidRPr="00FA1245">
        <w:rPr>
          <w:color w:val="000000" w:themeColor="text1"/>
        </w:rPr>
        <w:t xml:space="preserve"> Even so, the number of species that had good power (&gt;0.8) was </w:t>
      </w:r>
      <w:r w:rsidR="008603E2" w:rsidRPr="00FA1245">
        <w:rPr>
          <w:color w:val="000000" w:themeColor="text1"/>
        </w:rPr>
        <w:t>relatively lo</w:t>
      </w:r>
      <w:r w:rsidR="00AF568D" w:rsidRPr="00FA1245">
        <w:rPr>
          <w:color w:val="000000" w:themeColor="text1"/>
        </w:rPr>
        <w:t>w.</w:t>
      </w:r>
      <w:r w:rsidR="008A1FB1" w:rsidRPr="00FA1245">
        <w:rPr>
          <w:color w:val="000000" w:themeColor="text1"/>
        </w:rPr>
        <w:t xml:space="preserve"> </w:t>
      </w:r>
      <w:r w:rsidR="004946D2" w:rsidRPr="00FA1245">
        <w:rPr>
          <w:color w:val="000000" w:themeColor="text1"/>
        </w:rPr>
        <w:t>W</w:t>
      </w:r>
      <w:r w:rsidR="002F1739" w:rsidRPr="00FA1245">
        <w:rPr>
          <w:color w:val="000000" w:themeColor="text1"/>
        </w:rPr>
        <w:t>hen pa</w:t>
      </w:r>
      <w:r w:rsidR="008F18A2" w:rsidRPr="00FA1245">
        <w:rPr>
          <w:color w:val="000000" w:themeColor="text1"/>
        </w:rPr>
        <w:t>irwise analysis was performed</w:t>
      </w:r>
      <w:r w:rsidR="002A353D" w:rsidRPr="00FA1245">
        <w:rPr>
          <w:color w:val="000000" w:themeColor="text1"/>
        </w:rPr>
        <w:t xml:space="preserve"> </w:t>
      </w:r>
      <w:r w:rsidR="00DD6719" w:rsidRPr="00FA1245">
        <w:rPr>
          <w:color w:val="000000" w:themeColor="text1"/>
        </w:rPr>
        <w:t>on</w:t>
      </w:r>
      <w:r w:rsidR="002A353D" w:rsidRPr="00FA1245">
        <w:rPr>
          <w:color w:val="000000" w:themeColor="text1"/>
        </w:rPr>
        <w:t xml:space="preserve"> post treatments only</w:t>
      </w:r>
      <w:r w:rsidR="008F18A2" w:rsidRPr="00FA1245">
        <w:rPr>
          <w:color w:val="000000" w:themeColor="text1"/>
        </w:rPr>
        <w:t xml:space="preserve">, fewer species were </w:t>
      </w:r>
      <w:r w:rsidR="00DD6719" w:rsidRPr="00FA1245">
        <w:rPr>
          <w:color w:val="000000" w:themeColor="text1"/>
        </w:rPr>
        <w:t xml:space="preserve">significantly different (Table </w:t>
      </w:r>
      <w:r w:rsidR="006C1AB6" w:rsidRPr="00FA1245">
        <w:rPr>
          <w:color w:val="000000" w:themeColor="text1"/>
        </w:rPr>
        <w:t>3</w:t>
      </w:r>
      <w:r w:rsidR="008F18A2" w:rsidRPr="00FA1245">
        <w:rPr>
          <w:color w:val="000000" w:themeColor="text1"/>
        </w:rPr>
        <w:t xml:space="preserve">). For example, out of 455 </w:t>
      </w:r>
      <w:r w:rsidR="008F2A28" w:rsidRPr="00FA1245">
        <w:rPr>
          <w:color w:val="000000" w:themeColor="text1"/>
        </w:rPr>
        <w:t>features</w:t>
      </w:r>
      <w:r w:rsidR="008F18A2" w:rsidRPr="00FA1245">
        <w:rPr>
          <w:color w:val="000000" w:themeColor="text1"/>
        </w:rPr>
        <w:t xml:space="preserve"> in urine that were significantly influenced by the intervention, only one ion was </w:t>
      </w:r>
      <w:r w:rsidR="004E0BA6" w:rsidRPr="00FA1245">
        <w:rPr>
          <w:color w:val="000000" w:themeColor="text1"/>
        </w:rPr>
        <w:t xml:space="preserve">significantly higher </w:t>
      </w:r>
      <w:r w:rsidR="00FE67BE" w:rsidRPr="00FA1245">
        <w:rPr>
          <w:color w:val="000000" w:themeColor="text1"/>
        </w:rPr>
        <w:t>following</w:t>
      </w:r>
      <w:r w:rsidR="004E0BA6" w:rsidRPr="00FA1245">
        <w:rPr>
          <w:color w:val="000000" w:themeColor="text1"/>
        </w:rPr>
        <w:t xml:space="preserve"> juice than whole</w:t>
      </w:r>
      <w:r w:rsidR="00457A61" w:rsidRPr="00FA1245">
        <w:rPr>
          <w:color w:val="000000" w:themeColor="text1"/>
        </w:rPr>
        <w:t xml:space="preserve"> </w:t>
      </w:r>
      <w:r w:rsidR="00333B6E" w:rsidRPr="00FA1245">
        <w:rPr>
          <w:color w:val="000000" w:themeColor="text1"/>
        </w:rPr>
        <w:t>blueberry treatment in positive ion mode</w:t>
      </w:r>
      <w:r w:rsidR="007D5014" w:rsidRPr="00FA1245">
        <w:rPr>
          <w:color w:val="000000" w:themeColor="text1"/>
        </w:rPr>
        <w:t>,</w:t>
      </w:r>
      <w:r w:rsidR="004B4C24" w:rsidRPr="00FA1245">
        <w:rPr>
          <w:color w:val="000000" w:themeColor="text1"/>
        </w:rPr>
        <w:t xml:space="preserve"> while 71 </w:t>
      </w:r>
      <w:r w:rsidR="008F2A28" w:rsidRPr="00FA1245">
        <w:rPr>
          <w:color w:val="000000" w:themeColor="text1"/>
        </w:rPr>
        <w:t xml:space="preserve">features </w:t>
      </w:r>
      <w:r w:rsidR="004B4C24" w:rsidRPr="00FA1245">
        <w:rPr>
          <w:color w:val="000000" w:themeColor="text1"/>
        </w:rPr>
        <w:t>were significantly higher after wh</w:t>
      </w:r>
      <w:r w:rsidR="007D5014" w:rsidRPr="00FA1245">
        <w:rPr>
          <w:color w:val="000000" w:themeColor="text1"/>
        </w:rPr>
        <w:t>o</w:t>
      </w:r>
      <w:r w:rsidR="004B4C24" w:rsidRPr="00FA1245">
        <w:rPr>
          <w:color w:val="000000" w:themeColor="text1"/>
        </w:rPr>
        <w:t xml:space="preserve">le blueberry treatment. </w:t>
      </w:r>
    </w:p>
    <w:p w14:paraId="126EE08A" w14:textId="515E0850" w:rsidR="008061DA" w:rsidRPr="00FA1245" w:rsidRDefault="00BC46F0" w:rsidP="00B71F5E">
      <w:pPr>
        <w:spacing w:line="360" w:lineRule="auto"/>
        <w:ind w:firstLine="720"/>
        <w:jc w:val="both"/>
        <w:rPr>
          <w:color w:val="000000" w:themeColor="text1"/>
        </w:rPr>
      </w:pPr>
      <w:r w:rsidRPr="00FA1245">
        <w:rPr>
          <w:color w:val="000000" w:themeColor="text1"/>
        </w:rPr>
        <w:t>Blueberries are rich in both anthocyanins (approx. 92 mg/100g) and phenolic acids (approx. 31</w:t>
      </w:r>
      <w:r w:rsidR="00AB2BAC" w:rsidRPr="00FA1245">
        <w:rPr>
          <w:color w:val="000000" w:themeColor="text1"/>
        </w:rPr>
        <w:t xml:space="preserve"> </w:t>
      </w:r>
      <w:r w:rsidRPr="00FA1245">
        <w:rPr>
          <w:color w:val="000000" w:themeColor="text1"/>
        </w:rPr>
        <w:t xml:space="preserve">mg/100g) </w:t>
      </w:r>
      <w:r w:rsidR="008E42E0" w:rsidRPr="00FA1245">
        <w:rPr>
          <w:color w:val="000000" w:themeColor="text1"/>
        </w:rPr>
        <w:fldChar w:fldCharType="begin"/>
      </w:r>
      <w:r w:rsidR="00712D70" w:rsidRPr="00FA1245">
        <w:rPr>
          <w:color w:val="000000" w:themeColor="text1"/>
        </w:rPr>
        <w:instrText xml:space="preserve"> ADDIN EN.CITE &lt;EndNote&gt;&lt;Cite&gt;&lt;Author&gt;Serafini&lt;/Author&gt;&lt;Year&gt;2009&lt;/Year&gt;&lt;RecNum&gt;5109&lt;/RecNum&gt;&lt;DisplayText&gt;&lt;style face="superscript"&gt;(30)&lt;/style&gt;&lt;/DisplayText&gt;&lt;record&gt;&lt;rec-number&gt;5109&lt;/rec-number&gt;&lt;foreign-keys&gt;&lt;key app="EN" db-id="2edvxess8tpetoe0dwavxvftt5patp9t9xsp" timestamp="1487156934"&gt;5109&lt;/key&gt;&lt;/foreign-keys&gt;&lt;ref-type name="Journal Article"&gt;17&lt;/ref-type&gt;&lt;contributors&gt;&lt;authors&gt;&lt;author&gt;Serafini, M.&lt;/author&gt;&lt;author&gt;Testa, M. F.&lt;/author&gt;&lt;author&gt;Villano, D.&lt;/author&gt;&lt;author&gt;Pecorari, M.&lt;/author&gt;&lt;author&gt;van Wieren, K.&lt;/author&gt;&lt;author&gt;Azzini, E.&lt;/author&gt;&lt;author&gt;Brambilla, A.&lt;/author&gt;&lt;author&gt;Maiani, G.&lt;/author&gt;&lt;/authors&gt;&lt;/contributors&gt;&lt;auth-address&gt;Antioxidant Research Laboratory, Unit of Human Nutrition, Istituto Nazionale di Ricerca per gli Alimenti e la Nutrizione, 00178 Rome, Italy. serafini_mauro@yahoo.it&lt;/auth-address&gt;&lt;titles&gt;&lt;title&gt;Antioxidant activity of blueberry fruit is impaired by association with milk&lt;/title&gt;&lt;secondary-title&gt;Free Radic Biol Med&lt;/secondary-title&gt;&lt;/titles&gt;&lt;periodical&gt;&lt;full-title&gt;Free Radic Biol Med&lt;/full-title&gt;&lt;/periodical&gt;&lt;pages&gt;769-74&lt;/pages&gt;&lt;volume&gt;46&lt;/volume&gt;&lt;number&gt;6&lt;/number&gt;&lt;keywords&gt;&lt;keyword&gt;Absorption&lt;/keyword&gt;&lt;keyword&gt;Animals&lt;/keyword&gt;&lt;keyword&gt;Antioxidants/*metabolism&lt;/keyword&gt;&lt;keyword&gt;Biological Availability&lt;/keyword&gt;&lt;keyword&gt;Blueberry Plants/*metabolism&lt;/keyword&gt;&lt;keyword&gt;Caffeic Acids/blood&lt;/keyword&gt;&lt;keyword&gt;Coumaric Acids/blood&lt;/keyword&gt;&lt;keyword&gt;Fruit/*metabolism&lt;/keyword&gt;&lt;keyword&gt;Humans&lt;/keyword&gt;&lt;keyword&gt;Milk/*metabolism&lt;/keyword&gt;&lt;keyword&gt;Protein Binding&lt;/keyword&gt;&lt;/keywords&gt;&lt;dates&gt;&lt;year&gt;2009&lt;/year&gt;&lt;pub-dates&gt;&lt;date&gt;Mar 15&lt;/date&gt;&lt;/pub-dates&gt;&lt;/dates&gt;&lt;isbn&gt;1873-4596 (Electronic)&amp;#xD;0891-5849 (Linking)&lt;/isbn&gt;&lt;accession-num&gt;19135520&lt;/accession-num&gt;&lt;urls&gt;&lt;related-urls&gt;&lt;url&gt;https://www.ncbi.nlm.nih.gov/pubmed/19135520&lt;/url&gt;&lt;/related-urls&gt;&lt;/urls&gt;&lt;electronic-resource-num&gt;10.1016/j.freeradbiomed.2008.11.023&lt;/electronic-resource-num&gt;&lt;/record&gt;&lt;/Cite&gt;&lt;/EndNote&gt;</w:instrText>
      </w:r>
      <w:r w:rsidR="008E42E0" w:rsidRPr="00FA1245">
        <w:rPr>
          <w:color w:val="000000" w:themeColor="text1"/>
        </w:rPr>
        <w:fldChar w:fldCharType="separate"/>
      </w:r>
      <w:r w:rsidR="00712D70" w:rsidRPr="00FA1245">
        <w:rPr>
          <w:noProof/>
          <w:color w:val="000000" w:themeColor="text1"/>
          <w:vertAlign w:val="superscript"/>
        </w:rPr>
        <w:t>(30)</w:t>
      </w:r>
      <w:r w:rsidR="008E42E0" w:rsidRPr="00FA1245">
        <w:rPr>
          <w:color w:val="000000" w:themeColor="text1"/>
        </w:rPr>
        <w:fldChar w:fldCharType="end"/>
      </w:r>
      <w:r w:rsidRPr="00FA1245">
        <w:rPr>
          <w:color w:val="000000" w:themeColor="text1"/>
        </w:rPr>
        <w:t>. The major anthocyanin components</w:t>
      </w:r>
      <w:r w:rsidR="000029C8" w:rsidRPr="00FA1245">
        <w:rPr>
          <w:color w:val="000000" w:themeColor="text1"/>
        </w:rPr>
        <w:t xml:space="preserve"> (out of a total 14 anthocyanin species, approximately)</w:t>
      </w:r>
      <w:r w:rsidRPr="00FA1245">
        <w:rPr>
          <w:color w:val="000000" w:themeColor="text1"/>
        </w:rPr>
        <w:t xml:space="preserve"> are malvidin-3-O-arabinoside and the 3-O-galactosides of cyanidin, dephinidin, petinidin and malvidin </w:t>
      </w:r>
      <w:r w:rsidR="008E42E0" w:rsidRPr="00FA1245">
        <w:rPr>
          <w:color w:val="000000" w:themeColor="text1"/>
        </w:rPr>
        <w:fldChar w:fldCharType="begin"/>
      </w:r>
      <w:r w:rsidR="00712D70" w:rsidRPr="00FA1245">
        <w:rPr>
          <w:color w:val="000000" w:themeColor="text1"/>
        </w:rPr>
        <w:instrText xml:space="preserve"> ADDIN EN.CITE &lt;EndNote&gt;&lt;Cite&gt;&lt;Author&gt;Del Rio&lt;/Author&gt;&lt;Year&gt;2010&lt;/Year&gt;&lt;RecNum&gt;4896&lt;/RecNum&gt;&lt;DisplayText&gt;&lt;style face="superscript"&gt;(43)&lt;/style&gt;&lt;/DisplayText&gt;&lt;record&gt;&lt;rec-number&gt;4896&lt;/rec-number&gt;&lt;foreign-keys&gt;&lt;key app="EN" db-id="2edvxess8tpetoe0dwavxvftt5patp9t9xsp" timestamp="1470831280"&gt;4896&lt;/key&gt;&lt;/foreign-keys&gt;&lt;ref-type name="Journal Article"&gt;17&lt;/ref-type&gt;&lt;contributors&gt;&lt;authors&gt;&lt;author&gt;Del Rio, D.&lt;/author&gt;&lt;author&gt;Borges, G.&lt;/author&gt;&lt;author&gt;Crozier, A.&lt;/author&gt;&lt;/authors&gt;&lt;/contributors&gt;&lt;auth-address&gt;Department of Public Health, University of Parma, Parma, Italy.&lt;/auth-address&gt;&lt;titles&gt;&lt;title&gt;Berry flavonoids and phenolics: bioavailability and evidence of protective effects&lt;/title&gt;&lt;secondary-title&gt;Br J Nutr&lt;/secondary-title&gt;&lt;/titles&gt;&lt;periodical&gt;&lt;full-title&gt;Br J Nutr&lt;/full-title&gt;&lt;/periodical&gt;&lt;pages&gt;S67-90&lt;/pages&gt;&lt;volume&gt;104 Suppl 3&lt;/volume&gt;&lt;keywords&gt;&lt;keyword&gt;Animals&lt;/keyword&gt;&lt;keyword&gt;Biological Availability&lt;/keyword&gt;&lt;keyword&gt;Colon/*metabolism/microbiology&lt;/keyword&gt;&lt;keyword&gt;*Diet&lt;/keyword&gt;&lt;keyword&gt;*Flavonoids/metabolism/pharmacology&lt;/keyword&gt;&lt;keyword&gt;Fruit/*chemistry&lt;/keyword&gt;&lt;keyword&gt;Gastrointestinal Agents/metabolism/pharmacology&lt;/keyword&gt;&lt;keyword&gt;Humans&lt;/keyword&gt;&lt;keyword&gt;Intestinal Absorption&lt;/keyword&gt;&lt;keyword&gt;*Phenols/metabolism/pharmacology&lt;/keyword&gt;&lt;keyword&gt;*Plant Extracts/metabolism/pharmacology&lt;/keyword&gt;&lt;keyword&gt;Polyphenols&lt;/keyword&gt;&lt;keyword&gt;*Protective Agents/metabolism/pharmacology&lt;/keyword&gt;&lt;keyword&gt;Tissue Distribution&lt;/keyword&gt;&lt;/keywords&gt;&lt;dates&gt;&lt;year&gt;2010&lt;/year&gt;&lt;pub-dates&gt;&lt;date&gt;Oct&lt;/date&gt;&lt;/pub-dates&gt;&lt;/dates&gt;&lt;isbn&gt;1475-2662 (Electronic)&amp;#xD;0007-1145 (Linking)&lt;/isbn&gt;&lt;accession-num&gt;20955651&lt;/accession-num&gt;&lt;urls&gt;&lt;related-urls&gt;&lt;url&gt;http://www.ncbi.nlm.nih.gov/pubmed/20955651&lt;/url&gt;&lt;/related-urls&gt;&lt;/urls&gt;&lt;electronic-resource-num&gt;10.1017/S0007114510003958&lt;/electronic-resource-num&gt;&lt;/record&gt;&lt;/Cite&gt;&lt;/EndNote&gt;</w:instrText>
      </w:r>
      <w:r w:rsidR="008E42E0" w:rsidRPr="00FA1245">
        <w:rPr>
          <w:color w:val="000000" w:themeColor="text1"/>
        </w:rPr>
        <w:fldChar w:fldCharType="separate"/>
      </w:r>
      <w:r w:rsidR="00712D70" w:rsidRPr="00FA1245">
        <w:rPr>
          <w:noProof/>
          <w:color w:val="000000" w:themeColor="text1"/>
          <w:vertAlign w:val="superscript"/>
        </w:rPr>
        <w:t>(43)</w:t>
      </w:r>
      <w:r w:rsidR="008E42E0" w:rsidRPr="00FA1245">
        <w:rPr>
          <w:color w:val="000000" w:themeColor="text1"/>
        </w:rPr>
        <w:fldChar w:fldCharType="end"/>
      </w:r>
      <w:r w:rsidR="000029C8" w:rsidRPr="00FA1245">
        <w:rPr>
          <w:color w:val="000000" w:themeColor="text1"/>
        </w:rPr>
        <w:t>.</w:t>
      </w:r>
      <w:r w:rsidRPr="00FA1245">
        <w:rPr>
          <w:color w:val="000000" w:themeColor="text1"/>
        </w:rPr>
        <w:t xml:space="preserve"> The major phenolic acids</w:t>
      </w:r>
      <w:r w:rsidR="000029C8" w:rsidRPr="00FA1245">
        <w:rPr>
          <w:color w:val="000000" w:themeColor="text1"/>
        </w:rPr>
        <w:t xml:space="preserve"> in blueberries</w:t>
      </w:r>
      <w:r w:rsidRPr="00FA1245">
        <w:rPr>
          <w:color w:val="000000" w:themeColor="text1"/>
        </w:rPr>
        <w:t xml:space="preserve"> are chlorogenic, cumaric and ferulic acid</w:t>
      </w:r>
      <w:r w:rsidR="000029C8" w:rsidRPr="00FA1245">
        <w:rPr>
          <w:color w:val="000000" w:themeColor="text1"/>
        </w:rPr>
        <w:t>,</w:t>
      </w:r>
      <w:r w:rsidRPr="00FA1245">
        <w:rPr>
          <w:color w:val="000000" w:themeColor="text1"/>
        </w:rPr>
        <w:t xml:space="preserve"> and</w:t>
      </w:r>
      <w:r w:rsidR="002F03B9" w:rsidRPr="00FA1245">
        <w:rPr>
          <w:color w:val="000000" w:themeColor="text1"/>
        </w:rPr>
        <w:t xml:space="preserve"> quercetin (</w:t>
      </w:r>
      <w:r w:rsidR="000029C8" w:rsidRPr="00FA1245">
        <w:rPr>
          <w:color w:val="000000" w:themeColor="text1"/>
        </w:rPr>
        <w:t>a flavonol</w:t>
      </w:r>
      <w:r w:rsidR="002F03B9" w:rsidRPr="00FA1245">
        <w:rPr>
          <w:color w:val="000000" w:themeColor="text1"/>
        </w:rPr>
        <w:t>)</w:t>
      </w:r>
      <w:r w:rsidRPr="00FA1245">
        <w:rPr>
          <w:color w:val="000000" w:themeColor="text1"/>
        </w:rPr>
        <w:t xml:space="preserve">. </w:t>
      </w:r>
      <w:r w:rsidR="00A92F42" w:rsidRPr="00FA1245">
        <w:rPr>
          <w:color w:val="000000" w:themeColor="text1"/>
        </w:rPr>
        <w:t>Furthermore, a</w:t>
      </w:r>
      <w:r w:rsidRPr="00FA1245">
        <w:rPr>
          <w:color w:val="000000" w:themeColor="text1"/>
        </w:rPr>
        <w:t xml:space="preserve"> wide array of compounds are formed following ingestion of </w:t>
      </w:r>
      <w:r w:rsidR="008B76DD" w:rsidRPr="00FA1245">
        <w:rPr>
          <w:color w:val="000000" w:themeColor="text1"/>
        </w:rPr>
        <w:t>b</w:t>
      </w:r>
      <w:r w:rsidRPr="00FA1245">
        <w:rPr>
          <w:color w:val="000000" w:themeColor="text1"/>
        </w:rPr>
        <w:t>lueberries</w:t>
      </w:r>
      <w:r w:rsidR="00A173A9" w:rsidRPr="00FA1245">
        <w:rPr>
          <w:color w:val="000000" w:themeColor="text1"/>
        </w:rPr>
        <w:t>;</w:t>
      </w:r>
      <w:r w:rsidRPr="00FA1245">
        <w:rPr>
          <w:color w:val="000000" w:themeColor="text1"/>
        </w:rPr>
        <w:t xml:space="preserve"> anthocyanin metabolites</w:t>
      </w:r>
      <w:r w:rsidR="008B76DD" w:rsidRPr="00FA1245">
        <w:rPr>
          <w:color w:val="000000" w:themeColor="text1"/>
        </w:rPr>
        <w:t xml:space="preserve">, </w:t>
      </w:r>
      <w:r w:rsidR="00647175" w:rsidRPr="00FA1245">
        <w:rPr>
          <w:color w:val="000000" w:themeColor="text1"/>
        </w:rPr>
        <w:t>in the form of their</w:t>
      </w:r>
      <w:r w:rsidR="008B76DD" w:rsidRPr="00FA1245">
        <w:rPr>
          <w:color w:val="000000" w:themeColor="text1"/>
        </w:rPr>
        <w:t xml:space="preserve"> glucuronide, sulfate and glycoside</w:t>
      </w:r>
      <w:r w:rsidR="00647175" w:rsidRPr="00FA1245">
        <w:rPr>
          <w:color w:val="000000" w:themeColor="text1"/>
        </w:rPr>
        <w:t xml:space="preserve"> derivates</w:t>
      </w:r>
      <w:r w:rsidR="00961041" w:rsidRPr="00FA1245">
        <w:rPr>
          <w:color w:val="000000" w:themeColor="text1"/>
        </w:rPr>
        <w:t xml:space="preserve"> </w:t>
      </w:r>
      <w:r w:rsidR="008E42E0" w:rsidRPr="00FA1245">
        <w:rPr>
          <w:color w:val="000000" w:themeColor="text1"/>
        </w:rPr>
        <w:fldChar w:fldCharType="begin">
          <w:fldData xml:space="preserve">PEVuZE5vdGU+PENpdGU+PEF1dGhvcj5Cb3JnZXM8L0F1dGhvcj48WWVhcj4yMDEwPC9ZZWFyPjxS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</w:fldData>
        </w:fldChar>
      </w:r>
      <w:r w:rsidR="00CC4F2C" w:rsidRPr="00FA1245">
        <w:rPr>
          <w:color w:val="000000" w:themeColor="text1"/>
        </w:rPr>
        <w:instrText xml:space="preserve"> ADDIN EN.CITE </w:instrText>
      </w:r>
      <w:r w:rsidR="00CC4F2C" w:rsidRPr="00FA1245">
        <w:rPr>
          <w:color w:val="000000" w:themeColor="text1"/>
        </w:rPr>
        <w:fldChar w:fldCharType="begin">
          <w:fldData xml:space="preserve">PEVuZE5vdGU+PENpdGU+PEF1dGhvcj5Cb3JnZXM8L0F1dGhvcj48WWVhcj4yMDEwPC9ZZWFyPjxS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</w:fldData>
        </w:fldChar>
      </w:r>
      <w:r w:rsidR="00CC4F2C" w:rsidRPr="00FA1245">
        <w:rPr>
          <w:color w:val="000000" w:themeColor="text1"/>
        </w:rPr>
        <w:instrText xml:space="preserve"> ADDIN EN.CITE.DATA </w:instrText>
      </w:r>
      <w:r w:rsidR="00CC4F2C" w:rsidRPr="00FA1245">
        <w:rPr>
          <w:color w:val="000000" w:themeColor="text1"/>
        </w:rPr>
      </w:r>
      <w:r w:rsidR="00CC4F2C" w:rsidRPr="00FA1245">
        <w:rPr>
          <w:color w:val="000000" w:themeColor="text1"/>
        </w:rPr>
        <w:fldChar w:fldCharType="end"/>
      </w:r>
      <w:r w:rsidR="008E42E0" w:rsidRPr="00FA1245">
        <w:rPr>
          <w:color w:val="000000" w:themeColor="text1"/>
        </w:rPr>
      </w:r>
      <w:r w:rsidR="008E42E0" w:rsidRPr="00FA1245">
        <w:rPr>
          <w:color w:val="000000" w:themeColor="text1"/>
        </w:rPr>
        <w:fldChar w:fldCharType="separate"/>
      </w:r>
      <w:r w:rsidR="00CC4F2C" w:rsidRPr="00FA1245">
        <w:rPr>
          <w:noProof/>
          <w:color w:val="000000" w:themeColor="text1"/>
          <w:vertAlign w:val="superscript"/>
        </w:rPr>
        <w:t>(19; 20; 21)</w:t>
      </w:r>
      <w:r w:rsidR="008E42E0" w:rsidRPr="00FA1245">
        <w:rPr>
          <w:color w:val="000000" w:themeColor="text1"/>
        </w:rPr>
        <w:fldChar w:fldCharType="end"/>
      </w:r>
      <w:r w:rsidR="008B76DD" w:rsidRPr="00FA1245">
        <w:rPr>
          <w:color w:val="000000" w:themeColor="text1"/>
        </w:rPr>
        <w:t xml:space="preserve"> formed during phase 2 metabolism, </w:t>
      </w:r>
      <w:r w:rsidRPr="00FA1245">
        <w:rPr>
          <w:color w:val="000000" w:themeColor="text1"/>
        </w:rPr>
        <w:t>are present in large diversity and intensity</w:t>
      </w:r>
      <w:r w:rsidR="00961041" w:rsidRPr="00FA1245">
        <w:rPr>
          <w:color w:val="000000" w:themeColor="text1"/>
        </w:rPr>
        <w:t xml:space="preserve"> </w:t>
      </w:r>
      <w:r w:rsidR="008E42E0" w:rsidRPr="00FA1245">
        <w:rPr>
          <w:color w:val="000000" w:themeColor="text1"/>
        </w:rPr>
        <w:fldChar w:fldCharType="begin"/>
      </w:r>
      <w:r w:rsidR="00CC4F2C" w:rsidRPr="00FA1245">
        <w:rPr>
          <w:color w:val="000000" w:themeColor="text1"/>
        </w:rPr>
        <w:instrText xml:space="preserve"> ADDIN EN.CITE &lt;EndNote&gt;&lt;Cite&gt;&lt;Author&gt;Kalt&lt;/Author&gt;&lt;Year&gt;2014&lt;/Year&gt;&lt;RecNum&gt;4857&lt;/RecNum&gt;&lt;DisplayText&gt;&lt;style face="superscript"&gt;(22)&lt;/style&gt;&lt;/DisplayText&gt;&lt;record&gt;&lt;rec-number&gt;4857&lt;/rec-number&gt;&lt;foreign-keys&gt;&lt;key app="EN" db-id="2edvxess8tpetoe0dwavxvftt5patp9t9xsp" timestamp="1469458085"&gt;4857&lt;/key&gt;&lt;/foreign-keys&gt;&lt;ref-type name="Journal Article"&gt;17&lt;/ref-type&gt;&lt;contributors&gt;&lt;authors&gt;&lt;author&gt;Kalt, W.&lt;/author&gt;&lt;author&gt;Liu, Y.&lt;/author&gt;&lt;author&gt;McDonald, J. E.&lt;/author&gt;&lt;author&gt;Vinqvist-Tymchuk, M. R.&lt;/author&gt;&lt;author&gt;Fillmore, S. A.&lt;/author&gt;&lt;/authors&gt;&lt;/contributors&gt;&lt;auth-address&gt;Atlantic Food and Horticulture Research Centre, Agriculture and Agri-Food Canada , 32 Main Street, Kentville, NS B4N 1J5, Canada.&lt;/auth-address&gt;&lt;titles&gt;&lt;title&gt;Anthocyanin metabolites are abundant and persistent in human urine&lt;/title&gt;&lt;secondary-title&gt;J Agric Food Chem&lt;/secondary-title&gt;&lt;/titles&gt;&lt;periodical&gt;&lt;full-title&gt;J Agric Food Chem&lt;/full-title&gt;&lt;/periodical&gt;&lt;pages&gt;3926-34&lt;/pages&gt;&lt;volume&gt;62&lt;/volume&gt;&lt;number&gt;18&lt;/number&gt;&lt;keywords&gt;&lt;keyword&gt;Adult&lt;/keyword&gt;&lt;keyword&gt;Anthocyanins/*metabolism/urine&lt;/keyword&gt;&lt;keyword&gt;Chromatography, High Pressure Liquid&lt;/keyword&gt;&lt;keyword&gt;Colon/metabolism&lt;/keyword&gt;&lt;keyword&gt;Female&lt;/keyword&gt;&lt;keyword&gt;Fruit/*metabolism&lt;/keyword&gt;&lt;keyword&gt;Humans&lt;/keyword&gt;&lt;keyword&gt;Male&lt;/keyword&gt;&lt;keyword&gt;Middle Aged&lt;/keyword&gt;&lt;keyword&gt;Tandem Mass Spectrometry&lt;/keyword&gt;&lt;keyword&gt;Young Adult&lt;/keyword&gt;&lt;keyword&gt;Lc-ms&lt;/keyword&gt;&lt;keyword&gt;bioavailability&lt;/keyword&gt;&lt;keyword&gt;chalcone&lt;/keyword&gt;&lt;keyword&gt;colonic metabolism&lt;/keyword&gt;&lt;keyword&gt;enterohepatic&lt;/keyword&gt;&lt;/keywords&gt;&lt;dates&gt;&lt;year&gt;2014&lt;/year&gt;&lt;pub-dates&gt;&lt;date&gt;May 7&lt;/date&gt;&lt;/pub-dates&gt;&lt;/dates&gt;&lt;isbn&gt;1520-5118 (Electronic)&amp;#xD;0021-8561 (Linking)&lt;/isbn&gt;&lt;accession-num&gt;24432743&lt;/accession-num&gt;&lt;urls&gt;&lt;related-urls&gt;&lt;url&gt;http://www.ncbi.nlm.nih.gov/pubmed/24432743&lt;/url&gt;&lt;/related-urls&gt;&lt;/urls&gt;&lt;electronic-resource-num&gt;10.1021/jf500107j&lt;/electronic-resource-num&gt;&lt;/record&gt;&lt;/Cite&gt;&lt;/EndNote&gt;</w:instrText>
      </w:r>
      <w:r w:rsidR="008E42E0" w:rsidRPr="00FA1245">
        <w:rPr>
          <w:color w:val="000000" w:themeColor="text1"/>
        </w:rPr>
        <w:fldChar w:fldCharType="separate"/>
      </w:r>
      <w:r w:rsidR="00CC4F2C" w:rsidRPr="00FA1245">
        <w:rPr>
          <w:noProof/>
          <w:color w:val="000000" w:themeColor="text1"/>
          <w:vertAlign w:val="superscript"/>
        </w:rPr>
        <w:t>(22)</w:t>
      </w:r>
      <w:r w:rsidR="008E42E0" w:rsidRPr="00FA1245">
        <w:rPr>
          <w:color w:val="000000" w:themeColor="text1"/>
        </w:rPr>
        <w:fldChar w:fldCharType="end"/>
      </w:r>
      <w:r w:rsidR="008B76DD" w:rsidRPr="00FA1245">
        <w:rPr>
          <w:color w:val="000000" w:themeColor="text1"/>
        </w:rPr>
        <w:t xml:space="preserve">. </w:t>
      </w:r>
      <w:r w:rsidR="002B3DAE" w:rsidRPr="00FA1245">
        <w:rPr>
          <w:color w:val="000000" w:themeColor="text1"/>
        </w:rPr>
        <w:t>Some of th</w:t>
      </w:r>
      <w:r w:rsidR="002D55CF" w:rsidRPr="00FA1245">
        <w:rPr>
          <w:color w:val="000000" w:themeColor="text1"/>
        </w:rPr>
        <w:t xml:space="preserve">e known blueberry bioactives were found in the current study. For example, </w:t>
      </w:r>
      <w:r w:rsidR="002D3099" w:rsidRPr="00FA1245">
        <w:rPr>
          <w:color w:val="000000" w:themeColor="text1"/>
        </w:rPr>
        <w:t xml:space="preserve">the sulfate and glucuronide derivatives of ferulic acid, caffeic acid and quercetin were </w:t>
      </w:r>
      <w:r w:rsidR="000476A1" w:rsidRPr="00FA1245">
        <w:rPr>
          <w:color w:val="000000" w:themeColor="text1"/>
        </w:rPr>
        <w:t xml:space="preserve">significantly higher intensity </w:t>
      </w:r>
      <w:r w:rsidR="002D3099" w:rsidRPr="00FA1245">
        <w:rPr>
          <w:color w:val="000000" w:themeColor="text1"/>
        </w:rPr>
        <w:t xml:space="preserve">in both urine and plasma following treatment with blueberries. </w:t>
      </w:r>
      <w:r w:rsidR="00C958DF" w:rsidRPr="00FA1245">
        <w:rPr>
          <w:color w:val="000000" w:themeColor="text1"/>
        </w:rPr>
        <w:t xml:space="preserve">These are all structurally related and have antioxidant properties. </w:t>
      </w:r>
      <w:r w:rsidR="000B1589" w:rsidRPr="00FA1245">
        <w:rPr>
          <w:color w:val="000000" w:themeColor="text1"/>
        </w:rPr>
        <w:t xml:space="preserve">Previous work has also shown that such conjugates are commonly observed following consumption of anthocyanins </w:t>
      </w:r>
      <w:r w:rsidR="000B1589" w:rsidRPr="00FA1245">
        <w:rPr>
          <w:color w:val="000000" w:themeColor="text1"/>
        </w:rPr>
        <w:fldChar w:fldCharType="begin">
          <w:fldData xml:space="preserve">PEVuZE5vdGU+PENpdGU+PEF1dGhvcj5QaW1wYW88L0F1dGhvcj48WWVhcj4yMDE0PC9ZZWFyPjxS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</w:fldData>
        </w:fldChar>
      </w:r>
      <w:r w:rsidR="00712D70" w:rsidRPr="00FA1245">
        <w:rPr>
          <w:color w:val="000000" w:themeColor="text1"/>
        </w:rPr>
        <w:instrText xml:space="preserve"> ADDIN EN.CITE </w:instrText>
      </w:r>
      <w:r w:rsidR="00712D70" w:rsidRPr="00FA1245">
        <w:rPr>
          <w:color w:val="000000" w:themeColor="text1"/>
        </w:rPr>
        <w:fldChar w:fldCharType="begin">
          <w:fldData xml:space="preserve">PEVuZE5vdGU+PENpdGU+PEF1dGhvcj5QaW1wYW88L0F1dGhvcj48WWVhcj4yMDE0PC9ZZWFyPjxS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</w:fldData>
        </w:fldChar>
      </w:r>
      <w:r w:rsidR="00712D70" w:rsidRPr="00FA1245">
        <w:rPr>
          <w:color w:val="000000" w:themeColor="text1"/>
        </w:rPr>
        <w:instrText xml:space="preserve"> ADDIN EN.CITE.DATA </w:instrText>
      </w:r>
      <w:r w:rsidR="00712D70" w:rsidRPr="00FA1245">
        <w:rPr>
          <w:color w:val="000000" w:themeColor="text1"/>
        </w:rPr>
      </w:r>
      <w:r w:rsidR="00712D70" w:rsidRPr="00FA1245">
        <w:rPr>
          <w:color w:val="000000" w:themeColor="text1"/>
        </w:rPr>
        <w:fldChar w:fldCharType="end"/>
      </w:r>
      <w:r w:rsidR="000B1589" w:rsidRPr="00FA1245">
        <w:rPr>
          <w:color w:val="000000" w:themeColor="text1"/>
        </w:rPr>
      </w:r>
      <w:r w:rsidR="000B1589" w:rsidRPr="00FA1245">
        <w:rPr>
          <w:color w:val="000000" w:themeColor="text1"/>
        </w:rPr>
        <w:fldChar w:fldCharType="separate"/>
      </w:r>
      <w:r w:rsidR="00712D70" w:rsidRPr="00FA1245">
        <w:rPr>
          <w:noProof/>
          <w:color w:val="000000" w:themeColor="text1"/>
          <w:vertAlign w:val="superscript"/>
        </w:rPr>
        <w:t>(21; 44; 45)</w:t>
      </w:r>
      <w:r w:rsidR="000B1589" w:rsidRPr="00FA1245">
        <w:rPr>
          <w:color w:val="000000" w:themeColor="text1"/>
        </w:rPr>
        <w:fldChar w:fldCharType="end"/>
      </w:r>
      <w:r w:rsidR="000B1589" w:rsidRPr="00FA1245">
        <w:rPr>
          <w:color w:val="000000" w:themeColor="text1"/>
        </w:rPr>
        <w:t xml:space="preserve">. </w:t>
      </w:r>
      <w:r w:rsidR="00B05554" w:rsidRPr="00FA1245">
        <w:rPr>
          <w:color w:val="000000" w:themeColor="text1"/>
        </w:rPr>
        <w:t>Furthermore</w:t>
      </w:r>
      <w:r w:rsidR="00BE6DE0" w:rsidRPr="00FA1245">
        <w:rPr>
          <w:color w:val="000000" w:themeColor="text1"/>
        </w:rPr>
        <w:t>,</w:t>
      </w:r>
      <w:r w:rsidR="00B05554" w:rsidRPr="00FA1245">
        <w:rPr>
          <w:color w:val="000000" w:themeColor="text1"/>
        </w:rPr>
        <w:t xml:space="preserve"> these</w:t>
      </w:r>
      <w:r w:rsidR="00BE6DE0" w:rsidRPr="00FA1245">
        <w:rPr>
          <w:color w:val="000000" w:themeColor="text1"/>
        </w:rPr>
        <w:t xml:space="preserve"> compounds</w:t>
      </w:r>
      <w:r w:rsidR="00B05554" w:rsidRPr="00FA1245">
        <w:rPr>
          <w:color w:val="000000" w:themeColor="text1"/>
        </w:rPr>
        <w:t xml:space="preserve"> were among the highly ranked species </w:t>
      </w:r>
      <w:r w:rsidR="000476A1" w:rsidRPr="00FA1245">
        <w:rPr>
          <w:color w:val="000000" w:themeColor="text1"/>
        </w:rPr>
        <w:t>that differed between</w:t>
      </w:r>
      <w:r w:rsidR="00B05554" w:rsidRPr="00FA1245">
        <w:rPr>
          <w:color w:val="000000" w:themeColor="text1"/>
        </w:rPr>
        <w:t xml:space="preserve"> </w:t>
      </w:r>
      <w:r w:rsidR="00B572B6" w:rsidRPr="00FA1245">
        <w:rPr>
          <w:color w:val="000000" w:themeColor="text1"/>
        </w:rPr>
        <w:t xml:space="preserve">sample treatment </w:t>
      </w:r>
      <w:r w:rsidR="00B05554" w:rsidRPr="00FA1245">
        <w:rPr>
          <w:color w:val="000000" w:themeColor="text1"/>
        </w:rPr>
        <w:t>(Table 3</w:t>
      </w:r>
      <w:r w:rsidR="007F625D" w:rsidRPr="00FA1245">
        <w:rPr>
          <w:color w:val="000000" w:themeColor="text1"/>
        </w:rPr>
        <w:t xml:space="preserve"> &amp; 4).</w:t>
      </w:r>
      <w:r w:rsidR="00B05554" w:rsidRPr="00FA1245">
        <w:rPr>
          <w:color w:val="000000" w:themeColor="text1"/>
        </w:rPr>
        <w:t xml:space="preserve"> </w:t>
      </w:r>
      <w:r w:rsidR="00922DE9" w:rsidRPr="00FA1245">
        <w:rPr>
          <w:color w:val="000000" w:themeColor="text1"/>
        </w:rPr>
        <w:t xml:space="preserve">Indeed ferulic acid 4-sulfate and corcoinoside B were found in the highest abundance following whole blueberry ingestion. Ferulic acid sulfate </w:t>
      </w:r>
      <w:r w:rsidR="004921E4" w:rsidRPr="00FA1245">
        <w:rPr>
          <w:color w:val="000000" w:themeColor="text1"/>
        </w:rPr>
        <w:t xml:space="preserve">is a </w:t>
      </w:r>
      <w:r w:rsidR="008559FD" w:rsidRPr="00FA1245">
        <w:rPr>
          <w:color w:val="000000" w:themeColor="text1"/>
        </w:rPr>
        <w:t>hydroxycinnamic acid,</w:t>
      </w:r>
      <w:r w:rsidR="008A210B" w:rsidRPr="00FA1245">
        <w:rPr>
          <w:color w:val="000000" w:themeColor="text1"/>
        </w:rPr>
        <w:t xml:space="preserve"> </w:t>
      </w:r>
      <w:r w:rsidR="00683228" w:rsidRPr="00FA1245">
        <w:rPr>
          <w:color w:val="000000" w:themeColor="text1"/>
        </w:rPr>
        <w:t>and</w:t>
      </w:r>
      <w:r w:rsidR="008A210B" w:rsidRPr="00FA1245">
        <w:rPr>
          <w:color w:val="000000" w:themeColor="text1"/>
        </w:rPr>
        <w:t xml:space="preserve"> the sulfate derivative</w:t>
      </w:r>
      <w:r w:rsidR="00836F43" w:rsidRPr="00FA1245">
        <w:rPr>
          <w:color w:val="000000" w:themeColor="text1"/>
        </w:rPr>
        <w:t xml:space="preserve"> </w:t>
      </w:r>
      <w:r w:rsidR="00683228" w:rsidRPr="00FA1245">
        <w:rPr>
          <w:color w:val="000000" w:themeColor="text1"/>
        </w:rPr>
        <w:t>has been</w:t>
      </w:r>
      <w:r w:rsidR="00836F43" w:rsidRPr="00FA1245">
        <w:rPr>
          <w:color w:val="000000" w:themeColor="text1"/>
        </w:rPr>
        <w:t xml:space="preserve"> demonstrated previously </w:t>
      </w:r>
      <w:r w:rsidR="00683228" w:rsidRPr="00FA1245">
        <w:rPr>
          <w:color w:val="000000" w:themeColor="text1"/>
        </w:rPr>
        <w:t xml:space="preserve">as a major metabolite found </w:t>
      </w:r>
      <w:r w:rsidR="00836F43" w:rsidRPr="00FA1245">
        <w:rPr>
          <w:color w:val="000000" w:themeColor="text1"/>
        </w:rPr>
        <w:t xml:space="preserve">following </w:t>
      </w:r>
      <w:r w:rsidR="009A5210" w:rsidRPr="00FA1245">
        <w:rPr>
          <w:color w:val="000000" w:themeColor="text1"/>
        </w:rPr>
        <w:t xml:space="preserve">consumption of </w:t>
      </w:r>
      <w:r w:rsidR="00836F43" w:rsidRPr="00FA1245">
        <w:rPr>
          <w:color w:val="000000" w:themeColor="text1"/>
        </w:rPr>
        <w:t xml:space="preserve">a fruit puree within a similar timeframe </w:t>
      </w:r>
      <w:r w:rsidR="00836F43" w:rsidRPr="00FA1245">
        <w:rPr>
          <w:color w:val="000000" w:themeColor="text1"/>
        </w:rPr>
        <w:fldChar w:fldCharType="begin">
          <w:fldData xml:space="preserve">PEVuZE5vdGU+PENpdGU+PEF1dGhvcj5QaW1wYW88L0F1dGhvcj48WWVhcj4yMDE1PC9ZZWFyPjxS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</w:fldData>
        </w:fldChar>
      </w:r>
      <w:r w:rsidR="00712D70" w:rsidRPr="00FA1245">
        <w:rPr>
          <w:color w:val="000000" w:themeColor="text1"/>
        </w:rPr>
        <w:instrText xml:space="preserve"> ADDIN EN.CITE </w:instrText>
      </w:r>
      <w:r w:rsidR="00712D70" w:rsidRPr="00FA1245">
        <w:rPr>
          <w:color w:val="000000" w:themeColor="text1"/>
        </w:rPr>
        <w:fldChar w:fldCharType="begin">
          <w:fldData xml:space="preserve">PEVuZE5vdGU+PENpdGU+PEF1dGhvcj5QaW1wYW88L0F1dGhvcj48WWVhcj4yMDE1PC9ZZWFyPjxS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</w:fldData>
        </w:fldChar>
      </w:r>
      <w:r w:rsidR="00712D70" w:rsidRPr="00FA1245">
        <w:rPr>
          <w:color w:val="000000" w:themeColor="text1"/>
        </w:rPr>
        <w:instrText xml:space="preserve"> ADDIN EN.CITE.DATA </w:instrText>
      </w:r>
      <w:r w:rsidR="00712D70" w:rsidRPr="00FA1245">
        <w:rPr>
          <w:color w:val="000000" w:themeColor="text1"/>
        </w:rPr>
      </w:r>
      <w:r w:rsidR="00712D70" w:rsidRPr="00FA1245">
        <w:rPr>
          <w:color w:val="000000" w:themeColor="text1"/>
        </w:rPr>
        <w:fldChar w:fldCharType="end"/>
      </w:r>
      <w:r w:rsidR="00836F43" w:rsidRPr="00FA1245">
        <w:rPr>
          <w:color w:val="000000" w:themeColor="text1"/>
        </w:rPr>
      </w:r>
      <w:r w:rsidR="00836F43" w:rsidRPr="00FA1245">
        <w:rPr>
          <w:color w:val="000000" w:themeColor="text1"/>
        </w:rPr>
        <w:fldChar w:fldCharType="separate"/>
      </w:r>
      <w:r w:rsidR="00712D70" w:rsidRPr="00FA1245">
        <w:rPr>
          <w:noProof/>
          <w:color w:val="000000" w:themeColor="text1"/>
          <w:vertAlign w:val="superscript"/>
        </w:rPr>
        <w:t>(45)</w:t>
      </w:r>
      <w:r w:rsidR="00836F43" w:rsidRPr="00FA1245">
        <w:rPr>
          <w:color w:val="000000" w:themeColor="text1"/>
        </w:rPr>
        <w:fldChar w:fldCharType="end"/>
      </w:r>
      <w:r w:rsidR="008A210B" w:rsidRPr="00FA1245">
        <w:rPr>
          <w:color w:val="000000" w:themeColor="text1"/>
        </w:rPr>
        <w:t xml:space="preserve">. </w:t>
      </w:r>
      <w:r w:rsidR="00836F43" w:rsidRPr="00FA1245">
        <w:rPr>
          <w:color w:val="000000" w:themeColor="text1"/>
        </w:rPr>
        <w:t xml:space="preserve">Corchoionoside B is </w:t>
      </w:r>
      <w:r w:rsidR="00196EBB" w:rsidRPr="00FA1245">
        <w:rPr>
          <w:color w:val="000000" w:themeColor="text1"/>
        </w:rPr>
        <w:t xml:space="preserve">a </w:t>
      </w:r>
      <w:r w:rsidR="00965195" w:rsidRPr="00FA1245">
        <w:rPr>
          <w:color w:val="000000" w:themeColor="text1"/>
        </w:rPr>
        <w:t xml:space="preserve">terpine </w:t>
      </w:r>
      <w:r w:rsidR="00D53A71" w:rsidRPr="00FA1245">
        <w:rPr>
          <w:color w:val="000000" w:themeColor="text1"/>
        </w:rPr>
        <w:t xml:space="preserve">glycoside </w:t>
      </w:r>
      <w:r w:rsidR="00836F43" w:rsidRPr="00FA1245">
        <w:rPr>
          <w:color w:val="000000" w:themeColor="text1"/>
        </w:rPr>
        <w:t>predominant in green vegetables</w:t>
      </w:r>
      <w:r w:rsidR="00D53A71" w:rsidRPr="00FA1245">
        <w:rPr>
          <w:color w:val="000000" w:themeColor="text1"/>
        </w:rPr>
        <w:t xml:space="preserve"> but research on health</w:t>
      </w:r>
      <w:r w:rsidR="00484F5D" w:rsidRPr="00FA1245">
        <w:rPr>
          <w:color w:val="000000" w:themeColor="text1"/>
        </w:rPr>
        <w:t xml:space="preserve"> relating properties is limited, and there</w:t>
      </w:r>
      <w:r w:rsidR="00D53A71" w:rsidRPr="00FA1245">
        <w:rPr>
          <w:color w:val="000000" w:themeColor="text1"/>
        </w:rPr>
        <w:t xml:space="preserve"> </w:t>
      </w:r>
      <w:r w:rsidR="00683228" w:rsidRPr="00FA1245">
        <w:rPr>
          <w:color w:val="000000" w:themeColor="text1"/>
        </w:rPr>
        <w:t>have</w:t>
      </w:r>
      <w:r w:rsidR="00D53A71" w:rsidRPr="00FA1245">
        <w:rPr>
          <w:color w:val="000000" w:themeColor="text1"/>
        </w:rPr>
        <w:t xml:space="preserve"> been no previous re</w:t>
      </w:r>
      <w:r w:rsidR="00683228" w:rsidRPr="00FA1245">
        <w:rPr>
          <w:color w:val="000000" w:themeColor="text1"/>
        </w:rPr>
        <w:t>p</w:t>
      </w:r>
      <w:r w:rsidR="00D53A71" w:rsidRPr="00FA1245">
        <w:rPr>
          <w:color w:val="000000" w:themeColor="text1"/>
        </w:rPr>
        <w:t xml:space="preserve">orts of </w:t>
      </w:r>
      <w:r w:rsidR="00683228" w:rsidRPr="00FA1245">
        <w:rPr>
          <w:color w:val="000000" w:themeColor="text1"/>
        </w:rPr>
        <w:t xml:space="preserve">corchoionosides </w:t>
      </w:r>
      <w:r w:rsidR="00D53A71" w:rsidRPr="00FA1245">
        <w:rPr>
          <w:color w:val="000000" w:themeColor="text1"/>
        </w:rPr>
        <w:t xml:space="preserve">being a predominant metabolite of fruits such as blueberries. </w:t>
      </w:r>
    </w:p>
    <w:p w14:paraId="0D106C49" w14:textId="65FD1178" w:rsidR="0084366F" w:rsidRPr="00FA1245" w:rsidRDefault="00EC23D6" w:rsidP="008061DA">
      <w:pPr>
        <w:spacing w:line="360" w:lineRule="auto"/>
        <w:ind w:firstLine="720"/>
        <w:jc w:val="both"/>
        <w:rPr>
          <w:color w:val="000000" w:themeColor="text1"/>
        </w:rPr>
      </w:pPr>
      <w:r w:rsidRPr="00FA1245">
        <w:rPr>
          <w:color w:val="000000" w:themeColor="text1"/>
        </w:rPr>
        <w:t xml:space="preserve">The metabolites that were higher in intensity following whole blueberry intake were a combination of phenolic metabolites, glucosides and </w:t>
      </w:r>
      <w:r w:rsidR="000F6CAB" w:rsidRPr="00FA1245">
        <w:rPr>
          <w:color w:val="000000" w:themeColor="text1"/>
        </w:rPr>
        <w:t>glucuronides</w:t>
      </w:r>
      <w:r w:rsidRPr="00FA1245">
        <w:rPr>
          <w:color w:val="000000" w:themeColor="text1"/>
        </w:rPr>
        <w:t>, and fatty acyl derivatives</w:t>
      </w:r>
      <w:r w:rsidR="000F6CAB" w:rsidRPr="00FA1245">
        <w:rPr>
          <w:color w:val="000000" w:themeColor="text1"/>
        </w:rPr>
        <w:t xml:space="preserve">, whereas those that were higher from the juiced </w:t>
      </w:r>
      <w:r w:rsidR="0041002C" w:rsidRPr="00FA1245">
        <w:rPr>
          <w:color w:val="000000" w:themeColor="text1"/>
        </w:rPr>
        <w:t>treatment did not appear to follow such a pattern</w:t>
      </w:r>
      <w:r w:rsidR="008061DA" w:rsidRPr="00FA1245">
        <w:rPr>
          <w:color w:val="000000" w:themeColor="text1"/>
        </w:rPr>
        <w:t xml:space="preserve"> </w:t>
      </w:r>
      <w:r w:rsidR="00584AFA" w:rsidRPr="00FA1245">
        <w:rPr>
          <w:color w:val="000000" w:themeColor="text1"/>
        </w:rPr>
        <w:t>and included</w:t>
      </w:r>
      <w:r w:rsidR="008061DA" w:rsidRPr="00FA1245">
        <w:rPr>
          <w:color w:val="000000" w:themeColor="text1"/>
        </w:rPr>
        <w:t xml:space="preserve"> c</w:t>
      </w:r>
      <w:r w:rsidR="00584AFA" w:rsidRPr="00FA1245">
        <w:rPr>
          <w:color w:val="000000" w:themeColor="text1"/>
        </w:rPr>
        <w:t>itib</w:t>
      </w:r>
      <w:r w:rsidR="008061DA" w:rsidRPr="00FA1245">
        <w:rPr>
          <w:color w:val="000000" w:themeColor="text1"/>
        </w:rPr>
        <w:t xml:space="preserve">rasine (an alkaloid), theogallin (related to chlorogenic acid) and citrusin E (phenolic glycoside). </w:t>
      </w:r>
      <w:r w:rsidR="00D53A71" w:rsidRPr="00FA1245">
        <w:rPr>
          <w:color w:val="000000" w:themeColor="text1"/>
        </w:rPr>
        <w:t xml:space="preserve">Octanoylglucuronide </w:t>
      </w:r>
      <w:r w:rsidR="00496C75" w:rsidRPr="00FA1245">
        <w:rPr>
          <w:color w:val="000000" w:themeColor="text1"/>
        </w:rPr>
        <w:t>(</w:t>
      </w:r>
      <w:r w:rsidR="00BD11A3" w:rsidRPr="00FA1245">
        <w:rPr>
          <w:color w:val="000000" w:themeColor="text1"/>
        </w:rPr>
        <w:t xml:space="preserve">shown in </w:t>
      </w:r>
      <w:r w:rsidR="00496C75" w:rsidRPr="00FA1245">
        <w:rPr>
          <w:color w:val="000000" w:themeColor="text1"/>
        </w:rPr>
        <w:t>Fig</w:t>
      </w:r>
      <w:r w:rsidR="00BD11A3" w:rsidRPr="00FA1245">
        <w:rPr>
          <w:color w:val="000000" w:themeColor="text1"/>
        </w:rPr>
        <w:t>ure</w:t>
      </w:r>
      <w:r w:rsidR="00496C75" w:rsidRPr="00FA1245">
        <w:rPr>
          <w:color w:val="000000" w:themeColor="text1"/>
        </w:rPr>
        <w:t xml:space="preserve"> 4) </w:t>
      </w:r>
      <w:r w:rsidR="00D53A71" w:rsidRPr="00FA1245">
        <w:rPr>
          <w:color w:val="000000" w:themeColor="text1"/>
        </w:rPr>
        <w:t>was the predominant metabolite found in urine following juiced blueberries. It is likely that this is an endogenous metabolite formed through metabolism of octanoic acid</w:t>
      </w:r>
      <w:r w:rsidR="00F56307" w:rsidRPr="00FA1245">
        <w:rPr>
          <w:color w:val="000000" w:themeColor="text1"/>
        </w:rPr>
        <w:t xml:space="preserve"> and the reasons for this being excreted following juiced blueberries is unknown. </w:t>
      </w:r>
      <w:r w:rsidR="00FD1014" w:rsidRPr="00FA1245">
        <w:rPr>
          <w:color w:val="000000" w:themeColor="text1"/>
        </w:rPr>
        <w:t>Interestingly</w:t>
      </w:r>
      <w:r w:rsidR="005E59A5" w:rsidRPr="00FA1245">
        <w:rPr>
          <w:color w:val="000000" w:themeColor="text1"/>
        </w:rPr>
        <w:t>,</w:t>
      </w:r>
      <w:r w:rsidR="00FD1014" w:rsidRPr="00FA1245">
        <w:rPr>
          <w:color w:val="000000" w:themeColor="text1"/>
        </w:rPr>
        <w:t xml:space="preserve"> we previously found </w:t>
      </w:r>
      <w:r w:rsidR="005E59A5" w:rsidRPr="00FA1245">
        <w:rPr>
          <w:color w:val="000000" w:themeColor="text1"/>
        </w:rPr>
        <w:t xml:space="preserve">a series of fatty acid derivatives that were positively correlated with sucrose intake </w:t>
      </w:r>
      <w:r w:rsidR="005E59A5" w:rsidRPr="00FA1245">
        <w:rPr>
          <w:color w:val="000000" w:themeColor="text1"/>
        </w:rPr>
        <w:fldChar w:fldCharType="begin"/>
      </w:r>
      <w:r w:rsidR="00712D70" w:rsidRPr="00FA1245">
        <w:rPr>
          <w:color w:val="000000" w:themeColor="text1"/>
        </w:rPr>
        <w:instrText xml:space="preserve"> ADDIN EN.CITE &lt;EndNote&gt;&lt;Cite&gt;&lt;Author&gt;Beckmann&lt;/Author&gt;&lt;Year&gt;2016&lt;/Year&gt;&lt;RecNum&gt;4806&lt;/RecNum&gt;&lt;DisplayText&gt;&lt;style face="superscript"&gt;(29)&lt;/style&gt;&lt;/DisplayText&gt;&lt;record&gt;&lt;rec-number&gt;4806&lt;/rec-number&gt;&lt;foreign-keys&gt;&lt;key app="EN" db-id="2edvxess8tpetoe0dwavxvftt5patp9t9xsp" timestamp="1465825327"&gt;4806&lt;/key&gt;&lt;/foreign-keys&gt;&lt;ref-type name="Journal Article"&gt;17&lt;/ref-type&gt;&lt;contributors&gt;&lt;authors&gt;&lt;author&gt;Beckmann, M.&lt;/author&gt;&lt;author&gt;Joosen, A. M.&lt;/author&gt;&lt;author&gt;Clarke, M. M.&lt;/author&gt;&lt;author&gt;Mugridge, O.&lt;/author&gt;&lt;author&gt;Frost, G.&lt;/author&gt;&lt;author&gt;Engel, B.&lt;/author&gt;&lt;author&gt;Taillart, K.&lt;/author&gt;&lt;author&gt;Lloyd, A. J.&lt;/author&gt;&lt;author&gt;Draper, J.&lt;/author&gt;&lt;author&gt;Lodge, J. K.&lt;/author&gt;&lt;/authors&gt;&lt;/contributors&gt;&lt;auth-address&gt;Institute of Biological, Environmental and Rural Sciences, Aberystwyth University, Aberystwyth, Ceredigion, UK.&amp;#xD;Cranfield Health, Cranfield University, Bedfordshire, UK.&amp;#xD;MRC-Human Nutrition Research, Cambridge, UK.&amp;#xD;Department of Medicine, Imperial College, London, UK.&amp;#xD;Department of Nutrition and Metabolism, Faculty of Health and Medical Sciences, University of Surrey, Guildford, UK.&amp;#xD;Department of Applied Sciences, Faculty of Health and Life Sciences, Northumbria University, Newcastle upon Tyne, UK.&lt;/auth-address&gt;&lt;titles&gt;&lt;title&gt;Changes in the human plasma and urinary metabolome associated with acute dietary exposure to sucrose and the identification of potential biomarkers of sucrose intake&lt;/title&gt;&lt;secondary-title&gt;Mol Nutr Food Res&lt;/secondary-title&gt;&lt;alt-title&gt;Molecular nutrition &amp;amp; food research&lt;/alt-title&gt;&lt;/titles&gt;&lt;periodical&gt;&lt;full-title&gt;Mol Nutr Food Res&lt;/full-title&gt;&lt;/periodical&gt;&lt;pages&gt;444-57&lt;/pages&gt;&lt;volume&gt;60&lt;/volume&gt;&lt;number&gt;2&lt;/number&gt;&lt;dates&gt;&lt;year&gt;2016&lt;/year&gt;&lt;pub-dates&gt;&lt;date&gt;Feb&lt;/date&gt;&lt;/pub-dates&gt;&lt;/dates&gt;&lt;isbn&gt;1613-4133 (Electronic)&amp;#xD;1613-4125 (Linking)&lt;/isbn&gt;&lt;accession-num&gt;26372606&lt;/accession-num&gt;&lt;urls&gt;&lt;related-urls&gt;&lt;url&gt;http://www.ncbi.nlm.nih.gov/pubmed/26372606&lt;/url&gt;&lt;/related-urls&gt;&lt;/urls&gt;&lt;electronic-resource-num&gt;10.1002/mnfr.201500495&lt;/electronic-resource-num&gt;&lt;/record&gt;&lt;/Cite&gt;&lt;/EndNote&gt;</w:instrText>
      </w:r>
      <w:r w:rsidR="005E59A5" w:rsidRPr="00FA1245">
        <w:rPr>
          <w:color w:val="000000" w:themeColor="text1"/>
        </w:rPr>
        <w:fldChar w:fldCharType="separate"/>
      </w:r>
      <w:r w:rsidR="00712D70" w:rsidRPr="00FA1245">
        <w:rPr>
          <w:noProof/>
          <w:color w:val="000000" w:themeColor="text1"/>
          <w:vertAlign w:val="superscript"/>
        </w:rPr>
        <w:t>(29)</w:t>
      </w:r>
      <w:r w:rsidR="005E59A5" w:rsidRPr="00FA1245">
        <w:rPr>
          <w:color w:val="000000" w:themeColor="text1"/>
        </w:rPr>
        <w:fldChar w:fldCharType="end"/>
      </w:r>
      <w:r w:rsidR="005E59A5" w:rsidRPr="00FA1245">
        <w:rPr>
          <w:color w:val="000000" w:themeColor="text1"/>
        </w:rPr>
        <w:t xml:space="preserve"> and it is tempting to speculate that this could be due to the increased avail</w:t>
      </w:r>
      <w:r w:rsidR="00BF1531" w:rsidRPr="00FA1245">
        <w:rPr>
          <w:color w:val="000000" w:themeColor="text1"/>
        </w:rPr>
        <w:t xml:space="preserve">ability of sugars in the juice. </w:t>
      </w:r>
      <w:r w:rsidR="00CA0096" w:rsidRPr="00FA1245">
        <w:rPr>
          <w:color w:val="000000" w:themeColor="text1"/>
        </w:rPr>
        <w:t>There were a number of acyl derivates following blueberry consumption</w:t>
      </w:r>
      <w:r w:rsidR="003D2E5E" w:rsidRPr="00FA1245">
        <w:rPr>
          <w:color w:val="000000" w:themeColor="text1"/>
        </w:rPr>
        <w:t xml:space="preserve"> found here, presumably a consequence of endogenous metabolism. A</w:t>
      </w:r>
      <w:r w:rsidR="00C958DF" w:rsidRPr="00FA1245">
        <w:rPr>
          <w:color w:val="000000" w:themeColor="text1"/>
        </w:rPr>
        <w:t xml:space="preserve"> mixture of exogen</w:t>
      </w:r>
      <w:r w:rsidR="003D2E5E" w:rsidRPr="00FA1245">
        <w:rPr>
          <w:color w:val="000000" w:themeColor="text1"/>
        </w:rPr>
        <w:t xml:space="preserve">ous and endogenous metabolites </w:t>
      </w:r>
      <w:r w:rsidR="00484F5D" w:rsidRPr="00FA1245">
        <w:rPr>
          <w:color w:val="000000" w:themeColor="text1"/>
        </w:rPr>
        <w:t>has been</w:t>
      </w:r>
      <w:r w:rsidR="003D2E5E" w:rsidRPr="00FA1245">
        <w:rPr>
          <w:color w:val="000000" w:themeColor="text1"/>
        </w:rPr>
        <w:t xml:space="preserve"> previously </w:t>
      </w:r>
      <w:r w:rsidR="00C958DF" w:rsidRPr="00FA1245">
        <w:rPr>
          <w:color w:val="000000" w:themeColor="text1"/>
        </w:rPr>
        <w:t xml:space="preserve">observed in a metabolomic approach to cranberry juice consumption </w:t>
      </w:r>
      <w:r w:rsidR="00C958DF" w:rsidRPr="00FA1245">
        <w:rPr>
          <w:color w:val="000000" w:themeColor="text1"/>
        </w:rPr>
        <w:fldChar w:fldCharType="begin">
          <w:fldData xml:space="preserve">PEVuZE5vdGU+PENpdGU+PEF1dGhvcj5MaXU8L0F1dGhvcj48WWVhcj4yMDE3PC9ZZWFyPjxSZWNO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</w:fldData>
        </w:fldChar>
      </w:r>
      <w:r w:rsidR="00712D70" w:rsidRPr="00FA1245">
        <w:rPr>
          <w:color w:val="000000" w:themeColor="text1"/>
        </w:rPr>
        <w:instrText xml:space="preserve"> ADDIN EN.CITE </w:instrText>
      </w:r>
      <w:r w:rsidR="00712D70" w:rsidRPr="00FA1245">
        <w:rPr>
          <w:color w:val="000000" w:themeColor="text1"/>
        </w:rPr>
        <w:fldChar w:fldCharType="begin">
          <w:fldData xml:space="preserve">PEVuZE5vdGU+PENpdGU+PEF1dGhvcj5MaXU8L0F1dGhvcj48WWVhcj4yMDE3PC9ZZWFyPjxSZWNO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</w:fldData>
        </w:fldChar>
      </w:r>
      <w:r w:rsidR="00712D70" w:rsidRPr="00FA1245">
        <w:rPr>
          <w:color w:val="000000" w:themeColor="text1"/>
        </w:rPr>
        <w:instrText xml:space="preserve"> ADDIN EN.CITE.DATA </w:instrText>
      </w:r>
      <w:r w:rsidR="00712D70" w:rsidRPr="00FA1245">
        <w:rPr>
          <w:color w:val="000000" w:themeColor="text1"/>
        </w:rPr>
      </w:r>
      <w:r w:rsidR="00712D70" w:rsidRPr="00FA1245">
        <w:rPr>
          <w:color w:val="000000" w:themeColor="text1"/>
        </w:rPr>
        <w:fldChar w:fldCharType="end"/>
      </w:r>
      <w:r w:rsidR="00C958DF" w:rsidRPr="00FA1245">
        <w:rPr>
          <w:color w:val="000000" w:themeColor="text1"/>
        </w:rPr>
      </w:r>
      <w:r w:rsidR="00C958DF" w:rsidRPr="00FA1245">
        <w:rPr>
          <w:color w:val="000000" w:themeColor="text1"/>
        </w:rPr>
        <w:fldChar w:fldCharType="separate"/>
      </w:r>
      <w:r w:rsidR="00712D70" w:rsidRPr="00FA1245">
        <w:rPr>
          <w:noProof/>
          <w:color w:val="000000" w:themeColor="text1"/>
          <w:vertAlign w:val="superscript"/>
        </w:rPr>
        <w:t>(46)</w:t>
      </w:r>
      <w:r w:rsidR="00C958DF" w:rsidRPr="00FA1245">
        <w:rPr>
          <w:color w:val="000000" w:themeColor="text1"/>
        </w:rPr>
        <w:fldChar w:fldCharType="end"/>
      </w:r>
      <w:r w:rsidR="00C958DF" w:rsidRPr="00FA1245">
        <w:rPr>
          <w:color w:val="000000" w:themeColor="text1"/>
        </w:rPr>
        <w:t>.</w:t>
      </w:r>
    </w:p>
    <w:p w14:paraId="4A16E697" w14:textId="788A93EF" w:rsidR="00FC371E" w:rsidRPr="00FA1245" w:rsidRDefault="003057EE" w:rsidP="00B71F5E">
      <w:pPr>
        <w:spacing w:line="360" w:lineRule="auto"/>
        <w:ind w:firstLine="720"/>
        <w:jc w:val="both"/>
        <w:rPr>
          <w:color w:val="000000" w:themeColor="text1"/>
        </w:rPr>
      </w:pPr>
      <w:r w:rsidRPr="00FA1245">
        <w:rPr>
          <w:color w:val="000000" w:themeColor="text1"/>
        </w:rPr>
        <w:t xml:space="preserve">The differences in bioavailability of </w:t>
      </w:r>
      <w:r w:rsidR="00BE6DE0" w:rsidRPr="00FA1245">
        <w:rPr>
          <w:color w:val="000000" w:themeColor="text1"/>
        </w:rPr>
        <w:t xml:space="preserve">bioactives </w:t>
      </w:r>
      <w:r w:rsidRPr="00FA1245">
        <w:rPr>
          <w:color w:val="000000" w:themeColor="text1"/>
        </w:rPr>
        <w:t>following processing</w:t>
      </w:r>
      <w:r w:rsidR="00BE6DE0" w:rsidRPr="00FA1245">
        <w:rPr>
          <w:color w:val="000000" w:themeColor="text1"/>
        </w:rPr>
        <w:t xml:space="preserve"> as opposed to unprocessed fruit</w:t>
      </w:r>
      <w:r w:rsidRPr="00FA1245">
        <w:rPr>
          <w:color w:val="000000" w:themeColor="text1"/>
        </w:rPr>
        <w:t xml:space="preserve"> is poorly understood.</w:t>
      </w:r>
      <w:r w:rsidR="00345D4F" w:rsidRPr="00FA1245">
        <w:rPr>
          <w:color w:val="000000" w:themeColor="text1"/>
        </w:rPr>
        <w:t xml:space="preserve"> </w:t>
      </w:r>
      <w:r w:rsidR="00005C18" w:rsidRPr="00FA1245">
        <w:rPr>
          <w:color w:val="000000" w:themeColor="text1"/>
        </w:rPr>
        <w:t>The food matrix itself is an important determinant</w:t>
      </w:r>
      <w:r w:rsidR="00D16511" w:rsidRPr="00FA1245">
        <w:rPr>
          <w:color w:val="000000" w:themeColor="text1"/>
        </w:rPr>
        <w:t xml:space="preserve"> for bioaccessibility</w:t>
      </w:r>
      <w:r w:rsidR="009A05BB" w:rsidRPr="00FA1245">
        <w:rPr>
          <w:color w:val="000000" w:themeColor="text1"/>
        </w:rPr>
        <w:t xml:space="preserve"> </w:t>
      </w:r>
      <w:r w:rsidR="00D16511" w:rsidRPr="00FA1245">
        <w:rPr>
          <w:color w:val="000000" w:themeColor="text1"/>
        </w:rPr>
        <w:fldChar w:fldCharType="begin"/>
      </w:r>
      <w:r w:rsidR="00712D70" w:rsidRPr="00FA1245">
        <w:rPr>
          <w:color w:val="000000" w:themeColor="text1"/>
        </w:rPr>
        <w:instrText xml:space="preserve"> ADDIN EN.CITE &lt;EndNote&gt;&lt;Cite&gt;&lt;Author&gt;Sensoy&lt;/Author&gt;&lt;Year&gt;2014&lt;/Year&gt;&lt;RecNum&gt;5145&lt;/RecNum&gt;&lt;DisplayText&gt;&lt;style face="superscript"&gt;(47)&lt;/style&gt;&lt;/DisplayText&gt;&lt;record&gt;&lt;rec-number&gt;5145&lt;/rec-number&gt;&lt;foreign-keys&gt;&lt;key app="EN" db-id="2edvxess8tpetoe0dwavxvftt5patp9t9xsp" timestamp="1506416242"&gt;5145&lt;/key&gt;&lt;/foreign-keys&gt;&lt;ref-type name="Journal Article"&gt;17&lt;/ref-type&gt;&lt;contributors&gt;&lt;authors&gt;&lt;author&gt;Sensoy, I.&lt;/author&gt;&lt;/authors&gt;&lt;/contributors&gt;&lt;auth-address&gt;a Department of Food Engineering , Middle East Technical University , Universiteler Mahallesi, Dumlupinar Bulvari, No:1 , 06800 , Ankara , Turkey.&lt;/auth-address&gt;&lt;titles&gt;&lt;title&gt;A review on the relationship between food structure, processing, and bioavailability&lt;/title&gt;&lt;secondary-title&gt;Crit Rev Food Sci Nutr&lt;/secondary-title&gt;&lt;/titles&gt;&lt;periodical&gt;&lt;full-title&gt;Crit Rev Food Sci Nutr&lt;/full-title&gt;&lt;/periodical&gt;&lt;pages&gt;902-9&lt;/pages&gt;&lt;volume&gt;54&lt;/volume&gt;&lt;number&gt;7&lt;/number&gt;&lt;keywords&gt;&lt;keyword&gt;Biological Availability&lt;/keyword&gt;&lt;keyword&gt;Digestion&lt;/keyword&gt;&lt;keyword&gt;*Food&lt;/keyword&gt;&lt;keyword&gt;Food Handling/*methods&lt;/keyword&gt;&lt;keyword&gt;Functional Food&lt;/keyword&gt;&lt;keyword&gt;Humans&lt;/keyword&gt;&lt;keyword&gt;Intestinal Absorption&lt;/keyword&gt;&lt;keyword&gt;Mastication&lt;/keyword&gt;&lt;/keywords&gt;&lt;dates&gt;&lt;year&gt;2014&lt;/year&gt;&lt;/dates&gt;&lt;isbn&gt;1549-7852 (Electronic)&amp;#xD;1040-8398 (Linking)&lt;/isbn&gt;&lt;accession-num&gt;24499069&lt;/accession-num&gt;&lt;urls&gt;&lt;related-urls&gt;&lt;url&gt;https://www.ncbi.nlm.nih.gov/pubmed/24499069&lt;/url&gt;&lt;/related-urls&gt;&lt;/urls&gt;&lt;electronic-resource-num&gt;10.1080/10408398.2011.619016&lt;/electronic-resource-num&gt;&lt;/record&gt;&lt;/Cite&gt;&lt;/EndNote&gt;</w:instrText>
      </w:r>
      <w:r w:rsidR="00D16511" w:rsidRPr="00FA1245">
        <w:rPr>
          <w:color w:val="000000" w:themeColor="text1"/>
        </w:rPr>
        <w:fldChar w:fldCharType="separate"/>
      </w:r>
      <w:r w:rsidR="00712D70" w:rsidRPr="00FA1245">
        <w:rPr>
          <w:noProof/>
          <w:color w:val="000000" w:themeColor="text1"/>
          <w:vertAlign w:val="superscript"/>
        </w:rPr>
        <w:t>(47)</w:t>
      </w:r>
      <w:r w:rsidR="00D16511" w:rsidRPr="00FA1245">
        <w:rPr>
          <w:color w:val="000000" w:themeColor="text1"/>
        </w:rPr>
        <w:fldChar w:fldCharType="end"/>
      </w:r>
      <w:r w:rsidR="00CC0AD6" w:rsidRPr="00FA1245">
        <w:rPr>
          <w:color w:val="000000" w:themeColor="text1"/>
        </w:rPr>
        <w:t xml:space="preserve">. </w:t>
      </w:r>
      <w:r w:rsidR="003E56FC" w:rsidRPr="00FA1245">
        <w:rPr>
          <w:color w:val="000000" w:themeColor="text1"/>
        </w:rPr>
        <w:t>With</w:t>
      </w:r>
      <w:r w:rsidR="0098572C" w:rsidRPr="00FA1245">
        <w:rPr>
          <w:color w:val="000000" w:themeColor="text1"/>
        </w:rPr>
        <w:t xml:space="preserve"> b</w:t>
      </w:r>
      <w:r w:rsidR="00CC0AD6" w:rsidRPr="00FA1245">
        <w:rPr>
          <w:color w:val="000000" w:themeColor="text1"/>
        </w:rPr>
        <w:t>lueberries</w:t>
      </w:r>
      <w:r w:rsidR="003E56FC" w:rsidRPr="00FA1245">
        <w:rPr>
          <w:color w:val="000000" w:themeColor="text1"/>
        </w:rPr>
        <w:t>,</w:t>
      </w:r>
      <w:r w:rsidR="00CC0AD6" w:rsidRPr="00FA1245">
        <w:rPr>
          <w:color w:val="000000" w:themeColor="text1"/>
        </w:rPr>
        <w:t xml:space="preserve"> the most valuable part</w:t>
      </w:r>
      <w:r w:rsidR="000730B6" w:rsidRPr="00FA1245">
        <w:rPr>
          <w:color w:val="000000" w:themeColor="text1"/>
        </w:rPr>
        <w:t>,</w:t>
      </w:r>
      <w:r w:rsidR="00CC0AD6" w:rsidRPr="00FA1245">
        <w:rPr>
          <w:color w:val="000000" w:themeColor="text1"/>
        </w:rPr>
        <w:t xml:space="preserve"> in terms of </w:t>
      </w:r>
      <w:r w:rsidR="003E56FC" w:rsidRPr="00FA1245">
        <w:rPr>
          <w:color w:val="000000" w:themeColor="text1"/>
        </w:rPr>
        <w:t>anthocyanins</w:t>
      </w:r>
      <w:r w:rsidR="00CC0AD6" w:rsidRPr="00FA1245">
        <w:rPr>
          <w:color w:val="000000" w:themeColor="text1"/>
        </w:rPr>
        <w:t>, is the outer layer</w:t>
      </w:r>
      <w:r w:rsidR="009A05BB" w:rsidRPr="00FA1245">
        <w:rPr>
          <w:color w:val="000000" w:themeColor="text1"/>
        </w:rPr>
        <w:t xml:space="preserve"> of skin </w:t>
      </w:r>
      <w:r w:rsidR="00CC0AD6" w:rsidRPr="00FA1245">
        <w:rPr>
          <w:color w:val="000000" w:themeColor="text1"/>
        </w:rPr>
        <w:fldChar w:fldCharType="begin">
          <w:fldData xml:space="preserve">PEVuZE5vdGU+PENpdGU+PEF1dGhvcj5NaWNoYWxza2E8L0F1dGhvcj48WWVhcj4yMDE1PC9ZZWFy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</w:fldData>
        </w:fldChar>
      </w:r>
      <w:r w:rsidR="00712D70" w:rsidRPr="00FA1245">
        <w:rPr>
          <w:color w:val="000000" w:themeColor="text1"/>
        </w:rPr>
        <w:instrText xml:space="preserve"> ADDIN EN.CITE </w:instrText>
      </w:r>
      <w:r w:rsidR="00712D70" w:rsidRPr="00FA1245">
        <w:rPr>
          <w:color w:val="000000" w:themeColor="text1"/>
        </w:rPr>
        <w:fldChar w:fldCharType="begin">
          <w:fldData xml:space="preserve">PEVuZE5vdGU+PENpdGU+PEF1dGhvcj5NaWNoYWxza2E8L0F1dGhvcj48WWVhcj4yMDE1PC9ZZWFy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</w:fldData>
        </w:fldChar>
      </w:r>
      <w:r w:rsidR="00712D70" w:rsidRPr="00FA1245">
        <w:rPr>
          <w:color w:val="000000" w:themeColor="text1"/>
        </w:rPr>
        <w:instrText xml:space="preserve"> ADDIN EN.CITE.DATA </w:instrText>
      </w:r>
      <w:r w:rsidR="00712D70" w:rsidRPr="00FA1245">
        <w:rPr>
          <w:color w:val="000000" w:themeColor="text1"/>
        </w:rPr>
      </w:r>
      <w:r w:rsidR="00712D70" w:rsidRPr="00FA1245">
        <w:rPr>
          <w:color w:val="000000" w:themeColor="text1"/>
        </w:rPr>
        <w:fldChar w:fldCharType="end"/>
      </w:r>
      <w:r w:rsidR="00CC0AD6" w:rsidRPr="00FA1245">
        <w:rPr>
          <w:color w:val="000000" w:themeColor="text1"/>
        </w:rPr>
      </w:r>
      <w:r w:rsidR="00CC0AD6" w:rsidRPr="00FA1245">
        <w:rPr>
          <w:color w:val="000000" w:themeColor="text1"/>
        </w:rPr>
        <w:fldChar w:fldCharType="separate"/>
      </w:r>
      <w:r w:rsidR="00712D70" w:rsidRPr="00FA1245">
        <w:rPr>
          <w:noProof/>
          <w:color w:val="000000" w:themeColor="text1"/>
          <w:vertAlign w:val="superscript"/>
        </w:rPr>
        <w:t>(48)</w:t>
      </w:r>
      <w:r w:rsidR="00CC0AD6" w:rsidRPr="00FA1245">
        <w:rPr>
          <w:color w:val="000000" w:themeColor="text1"/>
        </w:rPr>
        <w:fldChar w:fldCharType="end"/>
      </w:r>
      <w:r w:rsidR="00CC0AD6" w:rsidRPr="00FA1245">
        <w:rPr>
          <w:color w:val="000000" w:themeColor="text1"/>
        </w:rPr>
        <w:t xml:space="preserve">, </w:t>
      </w:r>
      <w:r w:rsidR="005A7CDD" w:rsidRPr="00FA1245">
        <w:rPr>
          <w:color w:val="000000" w:themeColor="text1"/>
        </w:rPr>
        <w:t>and this</w:t>
      </w:r>
      <w:r w:rsidR="00CC0AD6" w:rsidRPr="00FA1245">
        <w:rPr>
          <w:color w:val="000000" w:themeColor="text1"/>
        </w:rPr>
        <w:t xml:space="preserve"> is removed in the juicing process. </w:t>
      </w:r>
      <w:r w:rsidR="009756A0" w:rsidRPr="00FA1245">
        <w:rPr>
          <w:color w:val="000000" w:themeColor="text1"/>
        </w:rPr>
        <w:t xml:space="preserve">Fibre, </w:t>
      </w:r>
      <w:r w:rsidR="00FF2005" w:rsidRPr="00FA1245">
        <w:rPr>
          <w:color w:val="000000" w:themeColor="text1"/>
        </w:rPr>
        <w:t xml:space="preserve">an important </w:t>
      </w:r>
      <w:r w:rsidR="00B04E6A" w:rsidRPr="00FA1245">
        <w:rPr>
          <w:color w:val="000000" w:themeColor="text1"/>
        </w:rPr>
        <w:t xml:space="preserve">dietary component with positive health benefits, </w:t>
      </w:r>
      <w:r w:rsidR="00FF2005" w:rsidRPr="00FA1245">
        <w:rPr>
          <w:color w:val="000000" w:themeColor="text1"/>
        </w:rPr>
        <w:t xml:space="preserve">is </w:t>
      </w:r>
      <w:r w:rsidR="009756A0" w:rsidRPr="00FA1245">
        <w:rPr>
          <w:color w:val="000000" w:themeColor="text1"/>
        </w:rPr>
        <w:t xml:space="preserve">also removed through </w:t>
      </w:r>
      <w:r w:rsidR="000730B6" w:rsidRPr="00FA1245">
        <w:rPr>
          <w:color w:val="000000" w:themeColor="text1"/>
        </w:rPr>
        <w:t>juicing</w:t>
      </w:r>
      <w:r w:rsidR="009756A0" w:rsidRPr="00FA1245">
        <w:rPr>
          <w:color w:val="000000" w:themeColor="text1"/>
        </w:rPr>
        <w:t xml:space="preserve">, </w:t>
      </w:r>
      <w:r w:rsidR="00FF2005" w:rsidRPr="00FA1245">
        <w:rPr>
          <w:color w:val="000000" w:themeColor="text1"/>
        </w:rPr>
        <w:t>and fibre is thought to interact with phytochemicals and either reduce or improve their bioavailability</w:t>
      </w:r>
      <w:r w:rsidR="009A05BB" w:rsidRPr="00FA1245">
        <w:rPr>
          <w:color w:val="000000" w:themeColor="text1"/>
        </w:rPr>
        <w:t xml:space="preserve"> </w:t>
      </w:r>
      <w:r w:rsidR="00FF2005" w:rsidRPr="00FA1245">
        <w:rPr>
          <w:color w:val="000000" w:themeColor="text1"/>
        </w:rPr>
        <w:fldChar w:fldCharType="begin"/>
      </w:r>
      <w:r w:rsidR="00712D70" w:rsidRPr="00FA1245">
        <w:rPr>
          <w:color w:val="000000" w:themeColor="text1"/>
        </w:rPr>
        <w:instrText xml:space="preserve"> ADDIN EN.CITE &lt;EndNote&gt;&lt;Cite&gt;&lt;Author&gt;Palafox-Carlos&lt;/Author&gt;&lt;Year&gt;2011&lt;/Year&gt;&lt;RecNum&gt;5151&lt;/RecNum&gt;&lt;DisplayText&gt;&lt;style face="superscript"&gt;(49)&lt;/style&gt;&lt;/DisplayText&gt;&lt;record&gt;&lt;rec-number&gt;5151&lt;/rec-number&gt;&lt;foreign-keys&gt;&lt;key app="EN" db-id="2edvxess8tpetoe0dwavxvftt5patp9t9xsp" timestamp="1506416602"&gt;5151&lt;/key&gt;&lt;/foreign-keys&gt;&lt;ref-type name="Journal Article"&gt;17&lt;/ref-type&gt;&lt;contributors&gt;&lt;authors&gt;&lt;author&gt;Palafox-Carlos, H.&lt;/author&gt;&lt;author&gt;Ayala-Zavala, J. F.&lt;/author&gt;&lt;author&gt;Gonzalez-Aguilar, G. A.&lt;/author&gt;&lt;/authors&gt;&lt;/contributors&gt;&lt;auth-address&gt;Coordinacion de Tecnologia de Alimentos de Origen Vegetal, Centro de Investigaciones en Alimentacion y Desarrollo, Hermosillo, Sonora, Mexico.&lt;/auth-address&gt;&lt;titles&gt;&lt;title&gt;The role of dietary fiber in the bioaccessibility and bioavailability of fruit and vegetable antioxidants&lt;/title&gt;&lt;secondary-title&gt;J Food Sci&lt;/secondary-title&gt;&lt;/titles&gt;&lt;periodical&gt;&lt;full-title&gt;J Food Sci&lt;/full-title&gt;&lt;/periodical&gt;&lt;pages&gt;R6-R15&lt;/pages&gt;&lt;volume&gt;76&lt;/volume&gt;&lt;number&gt;1&lt;/number&gt;&lt;keywords&gt;&lt;keyword&gt;Animals&lt;/keyword&gt;&lt;keyword&gt;Antioxidants/*metabolism&lt;/keyword&gt;&lt;keyword&gt;Carotenoids/analysis/metabolism&lt;/keyword&gt;&lt;keyword&gt;Dietary Fiber/*administration &amp;amp; dosage&lt;/keyword&gt;&lt;keyword&gt;Digestion&lt;/keyword&gt;&lt;keyword&gt;Flavonoids/analysis/metabolism&lt;/keyword&gt;&lt;keyword&gt;Fruit/*chemistry&lt;/keyword&gt;&lt;keyword&gt;Humans&lt;/keyword&gt;&lt;keyword&gt;Intestinal Absorption&lt;/keyword&gt;&lt;keyword&gt;Nutritive Value&lt;/keyword&gt;&lt;keyword&gt;Phenols/analysis/metabolism&lt;/keyword&gt;&lt;keyword&gt;Polyphenols&lt;/keyword&gt;&lt;keyword&gt;Vegetables/*chemistry&lt;/keyword&gt;&lt;/keywords&gt;&lt;dates&gt;&lt;year&gt;2011&lt;/year&gt;&lt;pub-dates&gt;&lt;date&gt;Jan-Feb&lt;/date&gt;&lt;/pub-dates&gt;&lt;/dates&gt;&lt;isbn&gt;1750-3841 (Electronic)&amp;#xD;0022-1147 (Linking)&lt;/isbn&gt;&lt;accession-num&gt;21535705&lt;/accession-num&gt;&lt;urls&gt;&lt;related-urls&gt;&lt;url&gt;https://www.ncbi.nlm.nih.gov/pubmed/21535705&lt;/url&gt;&lt;/related-urls&gt;&lt;/urls&gt;&lt;custom2&gt;PMC3052441&lt;/custom2&gt;&lt;electronic-resource-num&gt;10.1111/j.1750-3841.2010.01957.x&lt;/electronic-resource-num&gt;&lt;/record&gt;&lt;/Cite&gt;&lt;/EndNote&gt;</w:instrText>
      </w:r>
      <w:r w:rsidR="00FF2005" w:rsidRPr="00FA1245">
        <w:rPr>
          <w:color w:val="000000" w:themeColor="text1"/>
        </w:rPr>
        <w:fldChar w:fldCharType="separate"/>
      </w:r>
      <w:r w:rsidR="00712D70" w:rsidRPr="00FA1245">
        <w:rPr>
          <w:noProof/>
          <w:color w:val="000000" w:themeColor="text1"/>
          <w:vertAlign w:val="superscript"/>
        </w:rPr>
        <w:t>(49)</w:t>
      </w:r>
      <w:r w:rsidR="00FF2005" w:rsidRPr="00FA1245">
        <w:rPr>
          <w:color w:val="000000" w:themeColor="text1"/>
        </w:rPr>
        <w:fldChar w:fldCharType="end"/>
      </w:r>
      <w:r w:rsidR="00734AE7" w:rsidRPr="00FA1245">
        <w:rPr>
          <w:color w:val="000000" w:themeColor="text1"/>
        </w:rPr>
        <w:t xml:space="preserve"> </w:t>
      </w:r>
      <w:r w:rsidR="006002B1" w:rsidRPr="00FA1245">
        <w:rPr>
          <w:color w:val="000000" w:themeColor="text1"/>
        </w:rPr>
        <w:t>plus</w:t>
      </w:r>
      <w:r w:rsidR="00734AE7" w:rsidRPr="00FA1245">
        <w:rPr>
          <w:color w:val="000000" w:themeColor="text1"/>
        </w:rPr>
        <w:t xml:space="preserve"> fibre will </w:t>
      </w:r>
      <w:r w:rsidR="00850B25" w:rsidRPr="00FA1245">
        <w:rPr>
          <w:color w:val="000000" w:themeColor="text1"/>
        </w:rPr>
        <w:t>decrease</w:t>
      </w:r>
      <w:r w:rsidR="002F03B9" w:rsidRPr="00FA1245">
        <w:rPr>
          <w:color w:val="000000" w:themeColor="text1"/>
        </w:rPr>
        <w:t xml:space="preserve"> </w:t>
      </w:r>
      <w:r w:rsidR="00734AE7" w:rsidRPr="00FA1245">
        <w:rPr>
          <w:color w:val="000000" w:themeColor="text1"/>
        </w:rPr>
        <w:t>stomach transit times.</w:t>
      </w:r>
      <w:r w:rsidR="00DF08D8" w:rsidRPr="00FA1245">
        <w:rPr>
          <w:color w:val="000000" w:themeColor="text1"/>
        </w:rPr>
        <w:t xml:space="preserve"> </w:t>
      </w:r>
      <w:r w:rsidR="000126BC" w:rsidRPr="00FA1245">
        <w:rPr>
          <w:color w:val="000000" w:themeColor="text1"/>
        </w:rPr>
        <w:t>Therefore interactions between matrix components and bioactives is dependent on the type of metabolite. Juicing would be</w:t>
      </w:r>
      <w:r w:rsidR="001A560E" w:rsidRPr="00FA1245">
        <w:rPr>
          <w:color w:val="000000" w:themeColor="text1"/>
        </w:rPr>
        <w:t xml:space="preserve"> expected to exert a large effec</w:t>
      </w:r>
      <w:r w:rsidR="000126BC" w:rsidRPr="00FA1245">
        <w:rPr>
          <w:color w:val="000000" w:themeColor="text1"/>
        </w:rPr>
        <w:t>t on bioavailability</w:t>
      </w:r>
      <w:r w:rsidR="00B041FC" w:rsidRPr="00FA1245">
        <w:rPr>
          <w:color w:val="000000" w:themeColor="text1"/>
        </w:rPr>
        <w:t xml:space="preserve"> and transit times</w:t>
      </w:r>
      <w:r w:rsidR="001A560E" w:rsidRPr="00FA1245">
        <w:rPr>
          <w:color w:val="000000" w:themeColor="text1"/>
        </w:rPr>
        <w:t>, and these are reflective of the digestion process and the release of metabolites from the matrix and subsequent absorption.</w:t>
      </w:r>
      <w:r w:rsidR="00D90714" w:rsidRPr="00FA1245">
        <w:rPr>
          <w:color w:val="000000" w:themeColor="text1"/>
        </w:rPr>
        <w:t xml:space="preserve"> Furthermore transit times are quicker for liquid than solid meals </w:t>
      </w:r>
      <w:r w:rsidR="00A263B7" w:rsidRPr="00FA1245">
        <w:rPr>
          <w:color w:val="000000" w:themeColor="text1"/>
        </w:rPr>
        <w:fldChar w:fldCharType="begin"/>
      </w:r>
      <w:r w:rsidR="00712D70" w:rsidRPr="00FA1245">
        <w:rPr>
          <w:color w:val="000000" w:themeColor="text1"/>
        </w:rPr>
        <w:instrText xml:space="preserve"> ADDIN EN.CITE &lt;EndNote&gt;&lt;Cite&gt;&lt;Author&gt;Bennink&lt;/Author&gt;&lt;Year&gt;1999&lt;/Year&gt;&lt;RecNum&gt;5326&lt;/RecNum&gt;&lt;DisplayText&gt;&lt;style face="superscript"&gt;(50)&lt;/style&gt;&lt;/DisplayText&gt;&lt;record&gt;&lt;rec-number&gt;5326&lt;/rec-number&gt;&lt;foreign-keys&gt;&lt;key app="EN" db-id="2edvxess8tpetoe0dwavxvftt5patp9t9xsp" timestamp="1518182405"&gt;5326&lt;/key&gt;&lt;/foreign-keys&gt;&lt;ref-type name="Journal Article"&gt;17&lt;/ref-type&gt;&lt;contributors&gt;&lt;authors&gt;&lt;author&gt;Bennink, R.&lt;/author&gt;&lt;author&gt;Peeters, M.&lt;/author&gt;&lt;author&gt;Van den Maegdenbergh, V.&lt;/author&gt;&lt;author&gt;Geypens, B.&lt;/author&gt;&lt;author&gt;Rutgeerts, P.&lt;/author&gt;&lt;author&gt;De Roo, M.&lt;/author&gt;&lt;author&gt;Mortelmans, L.&lt;/author&gt;&lt;/authors&gt;&lt;/contributors&gt;&lt;auth-address&gt;Department of Nuclear Medicine, UZ KULeuven, Belgium.&lt;/auth-address&gt;&lt;titles&gt;&lt;title&gt;Evaluation of small-bowel transit for solid and liquid test meal in healthy men and women&lt;/title&gt;&lt;secondary-title&gt;Eur J Nucl Med&lt;/secondary-title&gt;&lt;/titles&gt;&lt;periodical&gt;&lt;full-title&gt;Eur J Nucl Med&lt;/full-title&gt;&lt;/periodical&gt;&lt;pages&gt;1560-6&lt;/pages&gt;&lt;volume&gt;26&lt;/volume&gt;&lt;number&gt;12&lt;/number&gt;&lt;keywords&gt;&lt;keyword&gt;Adult&lt;/keyword&gt;&lt;keyword&gt;Colon/diagnostic imaging/physiology&lt;/keyword&gt;&lt;keyword&gt;Evaluation Studies as Topic&lt;/keyword&gt;&lt;keyword&gt;Female&lt;/keyword&gt;&lt;keyword&gt;Food&lt;/keyword&gt;&lt;keyword&gt;Gastric Emptying&lt;/keyword&gt;&lt;keyword&gt;*Gastrointestinal Motility&lt;/keyword&gt;&lt;keyword&gt;Humans&lt;/keyword&gt;&lt;keyword&gt;Intestine, Small/diagnostic imaging/physiology&lt;/keyword&gt;&lt;keyword&gt;Male&lt;/keyword&gt;&lt;keyword&gt;Radionuclide Imaging&lt;/keyword&gt;&lt;keyword&gt;Reference Values&lt;/keyword&gt;&lt;keyword&gt;Sex Characteristics&lt;/keyword&gt;&lt;keyword&gt;Stomach/diagnostic imaging/physiology&lt;/keyword&gt;&lt;/keywords&gt;&lt;dates&gt;&lt;year&gt;1999&lt;/year&gt;&lt;pub-dates&gt;&lt;date&gt;Dec&lt;/date&gt;&lt;/pub-dates&gt;&lt;/dates&gt;&lt;isbn&gt;0340-6997 (Print)&amp;#xD;0340-6997 (Linking)&lt;/isbn&gt;&lt;accession-num&gt;10638407&lt;/accession-num&gt;&lt;urls&gt;&lt;related-urls&gt;&lt;url&gt;https://www.ncbi.nlm.nih.gov/pubmed/10638407&lt;/url&gt;&lt;/related-urls&gt;&lt;/urls&gt;&lt;/record&gt;&lt;/Cite&gt;&lt;/EndNote&gt;</w:instrText>
      </w:r>
      <w:r w:rsidR="00A263B7" w:rsidRPr="00FA1245">
        <w:rPr>
          <w:color w:val="000000" w:themeColor="text1"/>
        </w:rPr>
        <w:fldChar w:fldCharType="separate"/>
      </w:r>
      <w:r w:rsidR="00712D70" w:rsidRPr="00FA1245">
        <w:rPr>
          <w:noProof/>
          <w:color w:val="000000" w:themeColor="text1"/>
          <w:vertAlign w:val="superscript"/>
        </w:rPr>
        <w:t>(50)</w:t>
      </w:r>
      <w:r w:rsidR="00A263B7" w:rsidRPr="00FA1245">
        <w:rPr>
          <w:color w:val="000000" w:themeColor="text1"/>
        </w:rPr>
        <w:fldChar w:fldCharType="end"/>
      </w:r>
      <w:r w:rsidR="00CA0189" w:rsidRPr="00FA1245">
        <w:rPr>
          <w:color w:val="000000" w:themeColor="text1"/>
        </w:rPr>
        <w:t xml:space="preserve"> and these differences need to be taken into account when interpreting the results. </w:t>
      </w:r>
      <w:r w:rsidR="000126BC" w:rsidRPr="00FA1245">
        <w:rPr>
          <w:color w:val="000000" w:themeColor="text1"/>
        </w:rPr>
        <w:t xml:space="preserve"> </w:t>
      </w:r>
      <w:r w:rsidR="003E56FC" w:rsidRPr="00FA1245">
        <w:rPr>
          <w:color w:val="000000" w:themeColor="text1"/>
        </w:rPr>
        <w:t xml:space="preserve">We found here that the difference between treatments was not as significant as expected, with only </w:t>
      </w:r>
      <w:r w:rsidR="00297ABD" w:rsidRPr="00FA1245">
        <w:rPr>
          <w:color w:val="000000" w:themeColor="text1"/>
        </w:rPr>
        <w:t>approx. 15%</w:t>
      </w:r>
      <w:r w:rsidR="003E56FC" w:rsidRPr="00FA1245">
        <w:rPr>
          <w:color w:val="000000" w:themeColor="text1"/>
        </w:rPr>
        <w:t xml:space="preserve"> of metabolites higher following whole </w:t>
      </w:r>
      <w:r w:rsidR="00E1523A" w:rsidRPr="00FA1245">
        <w:rPr>
          <w:color w:val="000000" w:themeColor="text1"/>
        </w:rPr>
        <w:t>compared to</w:t>
      </w:r>
      <w:r w:rsidR="003E56FC" w:rsidRPr="00FA1245">
        <w:rPr>
          <w:color w:val="000000" w:themeColor="text1"/>
        </w:rPr>
        <w:t xml:space="preserve"> juiced</w:t>
      </w:r>
      <w:r w:rsidR="00297ABD" w:rsidRPr="00FA1245">
        <w:rPr>
          <w:color w:val="000000" w:themeColor="text1"/>
        </w:rPr>
        <w:t xml:space="preserve"> (approx. 3%)</w:t>
      </w:r>
      <w:r w:rsidR="00BF1531" w:rsidRPr="00FA1245">
        <w:rPr>
          <w:color w:val="000000" w:themeColor="text1"/>
        </w:rPr>
        <w:t xml:space="preserve"> blueberries</w:t>
      </w:r>
      <w:r w:rsidR="003E56FC" w:rsidRPr="00FA1245">
        <w:rPr>
          <w:color w:val="000000" w:themeColor="text1"/>
        </w:rPr>
        <w:t xml:space="preserve">, and the same array of </w:t>
      </w:r>
      <w:r w:rsidR="005A7CDD" w:rsidRPr="00FA1245">
        <w:rPr>
          <w:color w:val="000000" w:themeColor="text1"/>
        </w:rPr>
        <w:t>metabolites</w:t>
      </w:r>
      <w:r w:rsidR="003E56FC" w:rsidRPr="00FA1245">
        <w:rPr>
          <w:color w:val="000000" w:themeColor="text1"/>
        </w:rPr>
        <w:t xml:space="preserve"> were observed</w:t>
      </w:r>
      <w:r w:rsidR="00BF1531" w:rsidRPr="00FA1245">
        <w:rPr>
          <w:color w:val="000000" w:themeColor="text1"/>
        </w:rPr>
        <w:t xml:space="preserve"> at </w:t>
      </w:r>
      <w:r w:rsidR="00E80726" w:rsidRPr="00FA1245">
        <w:rPr>
          <w:color w:val="000000" w:themeColor="text1"/>
        </w:rPr>
        <w:t>the 2 hr time</w:t>
      </w:r>
      <w:r w:rsidR="009D25D6" w:rsidRPr="00FA1245">
        <w:rPr>
          <w:color w:val="000000" w:themeColor="text1"/>
        </w:rPr>
        <w:t xml:space="preserve"> </w:t>
      </w:r>
      <w:r w:rsidR="00E80726" w:rsidRPr="00FA1245">
        <w:rPr>
          <w:color w:val="000000" w:themeColor="text1"/>
        </w:rPr>
        <w:t>point</w:t>
      </w:r>
      <w:r w:rsidR="006924C1" w:rsidRPr="00FA1245">
        <w:rPr>
          <w:color w:val="000000" w:themeColor="text1"/>
        </w:rPr>
        <w:t>.</w:t>
      </w:r>
      <w:r w:rsidR="003E56FC" w:rsidRPr="00FA1245">
        <w:rPr>
          <w:color w:val="000000" w:themeColor="text1"/>
        </w:rPr>
        <w:t xml:space="preserve"> </w:t>
      </w:r>
      <w:r w:rsidR="006924C1" w:rsidRPr="00FA1245">
        <w:rPr>
          <w:color w:val="000000" w:themeColor="text1"/>
        </w:rPr>
        <w:t xml:space="preserve">Evidence from the literature using more targeted approaches </w:t>
      </w:r>
      <w:r w:rsidR="00BD6694" w:rsidRPr="00FA1245">
        <w:rPr>
          <w:color w:val="000000" w:themeColor="text1"/>
        </w:rPr>
        <w:t>have</w:t>
      </w:r>
      <w:r w:rsidR="00E1523A" w:rsidRPr="00FA1245">
        <w:rPr>
          <w:color w:val="000000" w:themeColor="text1"/>
        </w:rPr>
        <w:t xml:space="preserve"> been quite contradictory. For example,</w:t>
      </w:r>
      <w:r w:rsidR="006924C1" w:rsidRPr="00FA1245">
        <w:rPr>
          <w:color w:val="000000" w:themeColor="text1"/>
        </w:rPr>
        <w:t xml:space="preserve"> </w:t>
      </w:r>
      <w:r w:rsidR="00345D4F" w:rsidRPr="00FA1245">
        <w:rPr>
          <w:color w:val="000000" w:themeColor="text1"/>
        </w:rPr>
        <w:t>Kuntz et al</w:t>
      </w:r>
      <w:r w:rsidR="00BE6DE0" w:rsidRPr="00FA1245">
        <w:rPr>
          <w:color w:val="000000" w:themeColor="text1"/>
        </w:rPr>
        <w:t>.</w:t>
      </w:r>
      <w:r w:rsidR="00961041" w:rsidRPr="00FA1245">
        <w:rPr>
          <w:color w:val="000000" w:themeColor="text1"/>
        </w:rPr>
        <w:t xml:space="preserve"> </w:t>
      </w:r>
      <w:r w:rsidR="008E42E0" w:rsidRPr="00FA1245">
        <w:rPr>
          <w:color w:val="000000" w:themeColor="text1"/>
        </w:rPr>
        <w:fldChar w:fldCharType="begin">
          <w:fldData xml:space="preserve">PEVuZE5vdGU+PENpdGU+PEF1dGhvcj5LdW50ejwvQXV0aG9yPjxZZWFyPjIwMTU8L1llYXI+PFJl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</w:fldData>
        </w:fldChar>
      </w:r>
      <w:r w:rsidR="005B29D6" w:rsidRPr="00FA1245">
        <w:rPr>
          <w:color w:val="000000" w:themeColor="text1"/>
        </w:rPr>
        <w:instrText xml:space="preserve"> ADDIN EN.CITE </w:instrText>
      </w:r>
      <w:r w:rsidR="005B29D6" w:rsidRPr="00FA1245">
        <w:rPr>
          <w:color w:val="000000" w:themeColor="text1"/>
        </w:rPr>
        <w:fldChar w:fldCharType="begin">
          <w:fldData xml:space="preserve">PEVuZE5vdGU+PENpdGU+PEF1dGhvcj5LdW50ejwvQXV0aG9yPjxZZWFyPjIwMTU8L1llYXI+PFJl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</w:fldData>
        </w:fldChar>
      </w:r>
      <w:r w:rsidR="005B29D6" w:rsidRPr="00FA1245">
        <w:rPr>
          <w:color w:val="000000" w:themeColor="text1"/>
        </w:rPr>
        <w:instrText xml:space="preserve"> ADDIN EN.CITE.DATA </w:instrText>
      </w:r>
      <w:r w:rsidR="005B29D6" w:rsidRPr="00FA1245">
        <w:rPr>
          <w:color w:val="000000" w:themeColor="text1"/>
        </w:rPr>
      </w:r>
      <w:r w:rsidR="005B29D6" w:rsidRPr="00FA1245">
        <w:rPr>
          <w:color w:val="000000" w:themeColor="text1"/>
        </w:rPr>
        <w:fldChar w:fldCharType="end"/>
      </w:r>
      <w:r w:rsidR="008E42E0" w:rsidRPr="00FA1245">
        <w:rPr>
          <w:color w:val="000000" w:themeColor="text1"/>
        </w:rPr>
      </w:r>
      <w:r w:rsidR="008E42E0" w:rsidRPr="00FA1245">
        <w:rPr>
          <w:color w:val="000000" w:themeColor="text1"/>
        </w:rPr>
        <w:fldChar w:fldCharType="separate"/>
      </w:r>
      <w:r w:rsidR="005B29D6" w:rsidRPr="00FA1245">
        <w:rPr>
          <w:noProof/>
          <w:color w:val="000000" w:themeColor="text1"/>
          <w:vertAlign w:val="superscript"/>
        </w:rPr>
        <w:t>(7; 16)</w:t>
      </w:r>
      <w:r w:rsidR="008E42E0" w:rsidRPr="00FA1245">
        <w:rPr>
          <w:color w:val="000000" w:themeColor="text1"/>
        </w:rPr>
        <w:fldChar w:fldCharType="end"/>
      </w:r>
      <w:r w:rsidR="00345D4F" w:rsidRPr="00FA1245">
        <w:rPr>
          <w:color w:val="000000" w:themeColor="text1"/>
        </w:rPr>
        <w:t xml:space="preserve"> compared the bioavailability of </w:t>
      </w:r>
      <w:r w:rsidR="00A9297A" w:rsidRPr="00FA1245">
        <w:rPr>
          <w:color w:val="000000" w:themeColor="text1"/>
        </w:rPr>
        <w:t xml:space="preserve">selected </w:t>
      </w:r>
      <w:r w:rsidR="00345D4F" w:rsidRPr="00FA1245">
        <w:rPr>
          <w:color w:val="000000" w:themeColor="text1"/>
        </w:rPr>
        <w:t>anthocyanins from grape/blueberry juice versus a smoothie and foun</w:t>
      </w:r>
      <w:r w:rsidR="00961041" w:rsidRPr="00FA1245">
        <w:rPr>
          <w:color w:val="000000" w:themeColor="text1"/>
        </w:rPr>
        <w:t>d no difference in plasma pharm</w:t>
      </w:r>
      <w:r w:rsidR="00345D4F" w:rsidRPr="00FA1245">
        <w:rPr>
          <w:color w:val="000000" w:themeColor="text1"/>
        </w:rPr>
        <w:t xml:space="preserve">acokinetics </w:t>
      </w:r>
      <w:r w:rsidR="00A9297A" w:rsidRPr="00FA1245">
        <w:rPr>
          <w:color w:val="000000" w:themeColor="text1"/>
        </w:rPr>
        <w:t xml:space="preserve">and recovery </w:t>
      </w:r>
      <w:r w:rsidR="00345D4F" w:rsidRPr="00FA1245">
        <w:rPr>
          <w:color w:val="000000" w:themeColor="text1"/>
        </w:rPr>
        <w:t>of the major anthocyanin species but significantly higher concentrations of the phenolic acid 3,4-D</w:t>
      </w:r>
      <w:r w:rsidR="00410B4B" w:rsidRPr="00FA1245">
        <w:rPr>
          <w:color w:val="000000" w:themeColor="text1"/>
        </w:rPr>
        <w:t>ih</w:t>
      </w:r>
      <w:r w:rsidR="00C333DB" w:rsidRPr="00FA1245">
        <w:rPr>
          <w:color w:val="000000" w:themeColor="text1"/>
        </w:rPr>
        <w:t>ydro</w:t>
      </w:r>
      <w:r w:rsidR="00410B4B" w:rsidRPr="00FA1245">
        <w:rPr>
          <w:color w:val="000000" w:themeColor="text1"/>
        </w:rPr>
        <w:t>benzoic acid</w:t>
      </w:r>
      <w:r w:rsidR="00345D4F" w:rsidRPr="00FA1245">
        <w:rPr>
          <w:color w:val="000000" w:themeColor="text1"/>
        </w:rPr>
        <w:t xml:space="preserve"> following ingestion of the juice</w:t>
      </w:r>
      <w:r w:rsidR="005B29D6" w:rsidRPr="00FA1245">
        <w:rPr>
          <w:color w:val="000000" w:themeColor="text1"/>
        </w:rPr>
        <w:t xml:space="preserve"> </w:t>
      </w:r>
      <w:r w:rsidR="005B29D6" w:rsidRPr="00FA1245">
        <w:rPr>
          <w:color w:val="000000" w:themeColor="text1"/>
        </w:rPr>
        <w:fldChar w:fldCharType="begin">
          <w:fldData xml:space="preserve">PEVuZE5vdGU+PENpdGU+PEF1dGhvcj5LdW50ejwvQXV0aG9yPjxZZWFyPjIwMTU8L1llYXI+PFJl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</w:fldData>
        </w:fldChar>
      </w:r>
      <w:r w:rsidR="005B29D6" w:rsidRPr="00FA1245">
        <w:rPr>
          <w:color w:val="000000" w:themeColor="text1"/>
        </w:rPr>
        <w:instrText xml:space="preserve"> ADDIN EN.CITE </w:instrText>
      </w:r>
      <w:r w:rsidR="005B29D6" w:rsidRPr="00FA1245">
        <w:rPr>
          <w:color w:val="000000" w:themeColor="text1"/>
        </w:rPr>
        <w:fldChar w:fldCharType="begin">
          <w:fldData xml:space="preserve">PEVuZE5vdGU+PENpdGU+PEF1dGhvcj5LdW50ejwvQXV0aG9yPjxZZWFyPjIwMTU8L1llYXI+PFJl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</w:fldData>
        </w:fldChar>
      </w:r>
      <w:r w:rsidR="005B29D6" w:rsidRPr="00FA1245">
        <w:rPr>
          <w:color w:val="000000" w:themeColor="text1"/>
        </w:rPr>
        <w:instrText xml:space="preserve"> ADDIN EN.CITE.DATA </w:instrText>
      </w:r>
      <w:r w:rsidR="005B29D6" w:rsidRPr="00FA1245">
        <w:rPr>
          <w:color w:val="000000" w:themeColor="text1"/>
        </w:rPr>
      </w:r>
      <w:r w:rsidR="005B29D6" w:rsidRPr="00FA1245">
        <w:rPr>
          <w:color w:val="000000" w:themeColor="text1"/>
        </w:rPr>
        <w:fldChar w:fldCharType="end"/>
      </w:r>
      <w:r w:rsidR="005B29D6" w:rsidRPr="00FA1245">
        <w:rPr>
          <w:color w:val="000000" w:themeColor="text1"/>
        </w:rPr>
      </w:r>
      <w:r w:rsidR="005B29D6" w:rsidRPr="00FA1245">
        <w:rPr>
          <w:color w:val="000000" w:themeColor="text1"/>
        </w:rPr>
        <w:fldChar w:fldCharType="separate"/>
      </w:r>
      <w:r w:rsidR="005B29D6" w:rsidRPr="00FA1245">
        <w:rPr>
          <w:noProof/>
          <w:color w:val="000000" w:themeColor="text1"/>
          <w:vertAlign w:val="superscript"/>
        </w:rPr>
        <w:t>(7)</w:t>
      </w:r>
      <w:r w:rsidR="005B29D6" w:rsidRPr="00FA1245">
        <w:rPr>
          <w:color w:val="000000" w:themeColor="text1"/>
        </w:rPr>
        <w:fldChar w:fldCharType="end"/>
      </w:r>
      <w:r w:rsidR="00345D4F" w:rsidRPr="00FA1245">
        <w:rPr>
          <w:color w:val="000000" w:themeColor="text1"/>
        </w:rPr>
        <w:t xml:space="preserve">. </w:t>
      </w:r>
      <w:r w:rsidR="000126BC" w:rsidRPr="00FA1245">
        <w:rPr>
          <w:color w:val="000000" w:themeColor="text1"/>
        </w:rPr>
        <w:t>In a cellular model, cherry anthocyanins were transported 3-times more efficiently from a processed nectar than from whole fruit</w:t>
      </w:r>
      <w:r w:rsidR="00FF2D13" w:rsidRPr="00FA1245">
        <w:rPr>
          <w:color w:val="000000" w:themeColor="text1"/>
        </w:rPr>
        <w:t xml:space="preserve"> </w:t>
      </w:r>
      <w:r w:rsidR="000126BC" w:rsidRPr="00FA1245">
        <w:rPr>
          <w:color w:val="000000" w:themeColor="text1"/>
        </w:rPr>
        <w:fldChar w:fldCharType="begin">
          <w:fldData xml:space="preserve">PEVuZE5vdGU+PENpdGU+PEF1dGhvcj5Ub3lkZW1pcjwvQXV0aG9yPjxZZWFyPjIwMTM8L1llYXI+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</w:fldData>
        </w:fldChar>
      </w:r>
      <w:r w:rsidR="00CC4F2C" w:rsidRPr="00FA1245">
        <w:rPr>
          <w:color w:val="000000" w:themeColor="text1"/>
        </w:rPr>
        <w:instrText xml:space="preserve"> ADDIN EN.CITE </w:instrText>
      </w:r>
      <w:r w:rsidR="00CC4F2C" w:rsidRPr="00FA1245">
        <w:rPr>
          <w:color w:val="000000" w:themeColor="text1"/>
        </w:rPr>
        <w:fldChar w:fldCharType="begin">
          <w:fldData xml:space="preserve">PEVuZE5vdGU+PENpdGU+PEF1dGhvcj5Ub3lkZW1pcjwvQXV0aG9yPjxZZWFyPjIwMTM8L1llYXI+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</w:fldData>
        </w:fldChar>
      </w:r>
      <w:r w:rsidR="00CC4F2C" w:rsidRPr="00FA1245">
        <w:rPr>
          <w:color w:val="000000" w:themeColor="text1"/>
        </w:rPr>
        <w:instrText xml:space="preserve"> ADDIN EN.CITE.DATA </w:instrText>
      </w:r>
      <w:r w:rsidR="00CC4F2C" w:rsidRPr="00FA1245">
        <w:rPr>
          <w:color w:val="000000" w:themeColor="text1"/>
        </w:rPr>
      </w:r>
      <w:r w:rsidR="00CC4F2C" w:rsidRPr="00FA1245">
        <w:rPr>
          <w:color w:val="000000" w:themeColor="text1"/>
        </w:rPr>
        <w:fldChar w:fldCharType="end"/>
      </w:r>
      <w:r w:rsidR="000126BC" w:rsidRPr="00FA1245">
        <w:rPr>
          <w:color w:val="000000" w:themeColor="text1"/>
        </w:rPr>
      </w:r>
      <w:r w:rsidR="000126BC" w:rsidRPr="00FA1245">
        <w:rPr>
          <w:color w:val="000000" w:themeColor="text1"/>
        </w:rPr>
        <w:fldChar w:fldCharType="separate"/>
      </w:r>
      <w:r w:rsidR="00CC4F2C" w:rsidRPr="00FA1245">
        <w:rPr>
          <w:noProof/>
          <w:color w:val="000000" w:themeColor="text1"/>
          <w:vertAlign w:val="superscript"/>
        </w:rPr>
        <w:t>(25)</w:t>
      </w:r>
      <w:r w:rsidR="000126BC" w:rsidRPr="00FA1245">
        <w:rPr>
          <w:color w:val="000000" w:themeColor="text1"/>
        </w:rPr>
        <w:fldChar w:fldCharType="end"/>
      </w:r>
      <w:r w:rsidR="000126BC" w:rsidRPr="00FA1245">
        <w:rPr>
          <w:color w:val="000000" w:themeColor="text1"/>
        </w:rPr>
        <w:t xml:space="preserve">. </w:t>
      </w:r>
      <w:r w:rsidR="00345D4F" w:rsidRPr="00FA1245">
        <w:rPr>
          <w:color w:val="000000" w:themeColor="text1"/>
        </w:rPr>
        <w:t>In a human bioavailability study in ileostomy patients, significantly more polyphenols reach</w:t>
      </w:r>
      <w:r w:rsidR="00BE6DE0" w:rsidRPr="00FA1245">
        <w:rPr>
          <w:color w:val="000000" w:themeColor="text1"/>
        </w:rPr>
        <w:t>ed</w:t>
      </w:r>
      <w:r w:rsidR="00345D4F" w:rsidRPr="00FA1245">
        <w:rPr>
          <w:color w:val="000000" w:themeColor="text1"/>
        </w:rPr>
        <w:t xml:space="preserve"> the bags when a smoothie was ingested versus a juice</w:t>
      </w:r>
      <w:r w:rsidR="00BE6DE0" w:rsidRPr="00FA1245">
        <w:rPr>
          <w:color w:val="000000" w:themeColor="text1"/>
        </w:rPr>
        <w:t>,</w:t>
      </w:r>
      <w:r w:rsidR="00345D4F" w:rsidRPr="00FA1245">
        <w:rPr>
          <w:color w:val="000000" w:themeColor="text1"/>
        </w:rPr>
        <w:t xml:space="preserve"> indicating that the matrix plays an important role in the availability of fruit bioactives </w:t>
      </w:r>
      <w:r w:rsidR="008E42E0" w:rsidRPr="00FA1245">
        <w:rPr>
          <w:color w:val="000000" w:themeColor="text1"/>
        </w:rPr>
        <w:fldChar w:fldCharType="begin">
          <w:fldData xml:space="preserve">PEVuZE5vdGU+PENpdGU+PEF1dGhvcj5IYWdsPC9BdXRob3I+PFllYXI+MjAxMTwvWWVhcj48UmVj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</w:fldData>
        </w:fldChar>
      </w:r>
      <w:r w:rsidR="00712D70" w:rsidRPr="00FA1245">
        <w:rPr>
          <w:color w:val="000000" w:themeColor="text1"/>
        </w:rPr>
        <w:instrText xml:space="preserve"> ADDIN EN.CITE </w:instrText>
      </w:r>
      <w:r w:rsidR="00712D70" w:rsidRPr="00FA1245">
        <w:rPr>
          <w:color w:val="000000" w:themeColor="text1"/>
        </w:rPr>
        <w:fldChar w:fldCharType="begin">
          <w:fldData xml:space="preserve">PEVuZE5vdGU+PENpdGU+PEF1dGhvcj5IYWdsPC9BdXRob3I+PFllYXI+MjAxMTwvWWVhcj48UmVj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</w:fldData>
        </w:fldChar>
      </w:r>
      <w:r w:rsidR="00712D70" w:rsidRPr="00FA1245">
        <w:rPr>
          <w:color w:val="000000" w:themeColor="text1"/>
        </w:rPr>
        <w:instrText xml:space="preserve"> ADDIN EN.CITE.DATA </w:instrText>
      </w:r>
      <w:r w:rsidR="00712D70" w:rsidRPr="00FA1245">
        <w:rPr>
          <w:color w:val="000000" w:themeColor="text1"/>
        </w:rPr>
      </w:r>
      <w:r w:rsidR="00712D70" w:rsidRPr="00FA1245">
        <w:rPr>
          <w:color w:val="000000" w:themeColor="text1"/>
        </w:rPr>
        <w:fldChar w:fldCharType="end"/>
      </w:r>
      <w:r w:rsidR="008E42E0" w:rsidRPr="00FA1245">
        <w:rPr>
          <w:color w:val="000000" w:themeColor="text1"/>
        </w:rPr>
      </w:r>
      <w:r w:rsidR="008E42E0" w:rsidRPr="00FA1245">
        <w:rPr>
          <w:color w:val="000000" w:themeColor="text1"/>
        </w:rPr>
        <w:fldChar w:fldCharType="separate"/>
      </w:r>
      <w:r w:rsidR="00712D70" w:rsidRPr="00FA1245">
        <w:rPr>
          <w:noProof/>
          <w:color w:val="000000" w:themeColor="text1"/>
          <w:vertAlign w:val="superscript"/>
        </w:rPr>
        <w:t>(51)</w:t>
      </w:r>
      <w:r w:rsidR="008E42E0" w:rsidRPr="00FA1245">
        <w:rPr>
          <w:color w:val="000000" w:themeColor="text1"/>
        </w:rPr>
        <w:fldChar w:fldCharType="end"/>
      </w:r>
      <w:r w:rsidR="00A9297A" w:rsidRPr="00FA1245">
        <w:rPr>
          <w:color w:val="000000" w:themeColor="text1"/>
        </w:rPr>
        <w:t xml:space="preserve">. In a study comparing the effects of four processed </w:t>
      </w:r>
      <w:r w:rsidR="00BE6DE0" w:rsidRPr="00FA1245">
        <w:rPr>
          <w:color w:val="000000" w:themeColor="text1"/>
        </w:rPr>
        <w:t xml:space="preserve">apple </w:t>
      </w:r>
      <w:r w:rsidR="00A9297A" w:rsidRPr="00FA1245">
        <w:rPr>
          <w:color w:val="000000" w:themeColor="text1"/>
        </w:rPr>
        <w:t xml:space="preserve">products on the plasma metabolome found that whole apples had a stronger modifying effect on the metabolome than other treatments, including apple juice </w:t>
      </w:r>
      <w:r w:rsidR="008E42E0" w:rsidRPr="00FA1245">
        <w:rPr>
          <w:color w:val="000000" w:themeColor="text1"/>
        </w:rPr>
        <w:fldChar w:fldCharType="begin"/>
      </w:r>
      <w:r w:rsidR="00712D70" w:rsidRPr="00FA1245">
        <w:rPr>
          <w:color w:val="000000" w:themeColor="text1"/>
        </w:rPr>
        <w:instrText xml:space="preserve"> ADDIN EN.CITE &lt;EndNote&gt;&lt;Cite&gt;&lt;Author&gt;Rago&lt;/Author&gt;&lt;Year&gt;2015&lt;/Year&gt;&lt;RecNum&gt;4928&lt;/RecNum&gt;&lt;DisplayText&gt;&lt;style face="superscript"&gt;(52)&lt;/style&gt;&lt;/DisplayText&gt;&lt;record&gt;&lt;rec-number&gt;4928&lt;/rec-number&gt;&lt;foreign-keys&gt;&lt;key app="EN" db-id="2edvxess8tpetoe0dwavxvftt5patp9t9xsp" timestamp="1470998343"&gt;4928&lt;/key&gt;&lt;/foreign-keys&gt;&lt;ref-type name="Journal Article"&gt;17&lt;/ref-type&gt;&lt;contributors&gt;&lt;authors&gt;&lt;author&gt;Rago, D.&lt;/author&gt;&lt;author&gt;Guerdeniz, G.&lt;/author&gt;&lt;author&gt;Ravn-Haren, G.&lt;/author&gt;&lt;author&gt;Dragsted, L.&lt;/author&gt;&lt;/authors&gt;&lt;/contributors&gt;&lt;titles&gt;&lt;title&gt;An explorative study of the effect of apple and apple products on the human plasma metabolome investigated by LC-MS profiling.&lt;/title&gt;&lt;secondary-title&gt;Metabolomics&lt;/secondary-title&gt;&lt;/titles&gt;&lt;periodical&gt;&lt;full-title&gt;Metabolomics&lt;/full-title&gt;&lt;/periodical&gt;&lt;pages&gt;27-39.&lt;/pages&gt;&lt;volume&gt;11&lt;/volume&gt;&lt;dates&gt;&lt;year&gt;2015&lt;/year&gt;&lt;/dates&gt;&lt;urls&gt;&lt;/urls&gt;&lt;/record&gt;&lt;/Cite&gt;&lt;/EndNote&gt;</w:instrText>
      </w:r>
      <w:r w:rsidR="008E42E0" w:rsidRPr="00FA1245">
        <w:rPr>
          <w:color w:val="000000" w:themeColor="text1"/>
        </w:rPr>
        <w:fldChar w:fldCharType="separate"/>
      </w:r>
      <w:r w:rsidR="00712D70" w:rsidRPr="00FA1245">
        <w:rPr>
          <w:noProof/>
          <w:color w:val="000000" w:themeColor="text1"/>
          <w:vertAlign w:val="superscript"/>
        </w:rPr>
        <w:t>(52)</w:t>
      </w:r>
      <w:r w:rsidR="008E42E0" w:rsidRPr="00FA1245">
        <w:rPr>
          <w:color w:val="000000" w:themeColor="text1"/>
        </w:rPr>
        <w:fldChar w:fldCharType="end"/>
      </w:r>
      <w:r w:rsidR="00A9297A" w:rsidRPr="00FA1245">
        <w:rPr>
          <w:color w:val="000000" w:themeColor="text1"/>
        </w:rPr>
        <w:t xml:space="preserve">. The current study also supports the notion that the matrix has an important influence on the bioavailability of bioactives. </w:t>
      </w:r>
      <w:r w:rsidR="00BF1531" w:rsidRPr="00FA1245">
        <w:rPr>
          <w:color w:val="000000" w:themeColor="text1"/>
        </w:rPr>
        <w:t>W</w:t>
      </w:r>
      <w:r w:rsidR="006924C1" w:rsidRPr="00FA1245">
        <w:rPr>
          <w:color w:val="000000" w:themeColor="text1"/>
        </w:rPr>
        <w:t xml:space="preserve">e found </w:t>
      </w:r>
      <w:r w:rsidR="00FC371E" w:rsidRPr="00FA1245">
        <w:rPr>
          <w:color w:val="000000" w:themeColor="text1"/>
        </w:rPr>
        <w:t xml:space="preserve">no examples of </w:t>
      </w:r>
      <w:r w:rsidR="00B859FC" w:rsidRPr="00FA1245">
        <w:rPr>
          <w:color w:val="000000" w:themeColor="text1"/>
        </w:rPr>
        <w:t xml:space="preserve">features </w:t>
      </w:r>
      <w:r w:rsidR="005A7CDD" w:rsidRPr="00FA1245">
        <w:rPr>
          <w:color w:val="000000" w:themeColor="text1"/>
        </w:rPr>
        <w:t xml:space="preserve">that </w:t>
      </w:r>
      <w:r w:rsidR="00FC371E" w:rsidRPr="00FA1245">
        <w:rPr>
          <w:color w:val="000000" w:themeColor="text1"/>
        </w:rPr>
        <w:t xml:space="preserve">only </w:t>
      </w:r>
      <w:r w:rsidR="005A7CDD" w:rsidRPr="00FA1245">
        <w:rPr>
          <w:color w:val="000000" w:themeColor="text1"/>
        </w:rPr>
        <w:t>appeared</w:t>
      </w:r>
      <w:r w:rsidR="00FC371E" w:rsidRPr="00FA1245">
        <w:rPr>
          <w:color w:val="000000" w:themeColor="text1"/>
        </w:rPr>
        <w:t xml:space="preserve"> following either whole or juiced treatments; </w:t>
      </w:r>
      <w:r w:rsidR="00B859FC" w:rsidRPr="00FA1245">
        <w:rPr>
          <w:color w:val="000000" w:themeColor="text1"/>
        </w:rPr>
        <w:t xml:space="preserve">features </w:t>
      </w:r>
      <w:r w:rsidR="00DC7564" w:rsidRPr="00FA1245">
        <w:rPr>
          <w:color w:val="000000" w:themeColor="text1"/>
        </w:rPr>
        <w:t xml:space="preserve">were generally present following both treatments </w:t>
      </w:r>
      <w:r w:rsidR="00AB2BAC" w:rsidRPr="00FA1245">
        <w:rPr>
          <w:color w:val="000000" w:themeColor="text1"/>
        </w:rPr>
        <w:t>with</w:t>
      </w:r>
      <w:r w:rsidR="00DC7564" w:rsidRPr="00FA1245">
        <w:rPr>
          <w:color w:val="000000" w:themeColor="text1"/>
        </w:rPr>
        <w:t xml:space="preserve"> varying </w:t>
      </w:r>
      <w:r w:rsidR="00AB2BAC" w:rsidRPr="00FA1245">
        <w:rPr>
          <w:color w:val="000000" w:themeColor="text1"/>
        </w:rPr>
        <w:t>intensities</w:t>
      </w:r>
      <w:r w:rsidR="00DC7564" w:rsidRPr="00FA1245">
        <w:rPr>
          <w:color w:val="000000" w:themeColor="text1"/>
        </w:rPr>
        <w:t>.</w:t>
      </w:r>
      <w:r w:rsidR="00BE5112" w:rsidRPr="00FA1245">
        <w:rPr>
          <w:color w:val="000000" w:themeColor="text1"/>
        </w:rPr>
        <w:t xml:space="preserve"> </w:t>
      </w:r>
    </w:p>
    <w:p w14:paraId="6B98FFED" w14:textId="78315787" w:rsidR="002B5951" w:rsidRPr="00FA1245" w:rsidRDefault="00DB6A88" w:rsidP="003549EB">
      <w:pPr>
        <w:spacing w:line="360" w:lineRule="auto"/>
        <w:ind w:firstLine="720"/>
        <w:jc w:val="both"/>
        <w:rPr>
          <w:color w:val="000000" w:themeColor="text1"/>
        </w:rPr>
      </w:pPr>
      <w:r w:rsidRPr="00FA1245">
        <w:rPr>
          <w:color w:val="000000" w:themeColor="text1"/>
        </w:rPr>
        <w:t xml:space="preserve">The process of juicing itself is thought to decrease the content of anthocyanins and metabolites in </w:t>
      </w:r>
      <w:r w:rsidR="00C579C3" w:rsidRPr="00FA1245">
        <w:rPr>
          <w:color w:val="000000" w:themeColor="text1"/>
        </w:rPr>
        <w:t>b</w:t>
      </w:r>
      <w:r w:rsidR="006A007A" w:rsidRPr="00FA1245">
        <w:rPr>
          <w:color w:val="000000" w:themeColor="text1"/>
        </w:rPr>
        <w:t>l</w:t>
      </w:r>
      <w:r w:rsidR="003C1C1E" w:rsidRPr="00FA1245">
        <w:rPr>
          <w:color w:val="000000" w:themeColor="text1"/>
        </w:rPr>
        <w:t>u</w:t>
      </w:r>
      <w:r w:rsidR="006A007A" w:rsidRPr="00FA1245">
        <w:rPr>
          <w:color w:val="000000" w:themeColor="text1"/>
        </w:rPr>
        <w:t>eberries</w:t>
      </w:r>
      <w:r w:rsidR="0062488C" w:rsidRPr="00FA1245">
        <w:rPr>
          <w:color w:val="000000" w:themeColor="text1"/>
        </w:rPr>
        <w:t>.</w:t>
      </w:r>
      <w:r w:rsidR="006A007A" w:rsidRPr="00FA1245">
        <w:rPr>
          <w:color w:val="000000" w:themeColor="text1"/>
        </w:rPr>
        <w:t xml:space="preserve"> </w:t>
      </w:r>
      <w:r w:rsidR="0062488C" w:rsidRPr="00FA1245">
        <w:rPr>
          <w:color w:val="000000" w:themeColor="text1"/>
        </w:rPr>
        <w:t xml:space="preserve">One study suggested that approximately 15% of monomeric anthocyanins </w:t>
      </w:r>
      <w:r w:rsidR="00DC7564" w:rsidRPr="00FA1245">
        <w:rPr>
          <w:color w:val="000000" w:themeColor="text1"/>
        </w:rPr>
        <w:t>can be</w:t>
      </w:r>
      <w:r w:rsidR="0062488C" w:rsidRPr="00FA1245">
        <w:rPr>
          <w:color w:val="000000" w:themeColor="text1"/>
        </w:rPr>
        <w:t xml:space="preserve"> lost after blueberry pressing into juice </w:t>
      </w:r>
      <w:r w:rsidR="008E42E0" w:rsidRPr="00FA1245">
        <w:rPr>
          <w:color w:val="000000" w:themeColor="text1"/>
        </w:rPr>
        <w:fldChar w:fldCharType="begin"/>
      </w:r>
      <w:r w:rsidR="00712D70" w:rsidRPr="00FA1245">
        <w:rPr>
          <w:color w:val="000000" w:themeColor="text1"/>
        </w:rPr>
        <w:instrText xml:space="preserve"> ADDIN EN.CITE &lt;EndNote&gt;&lt;Cite&gt;&lt;Author&gt;Brownmiller&lt;/Author&gt;&lt;Year&gt;2008&lt;/Year&gt;&lt;RecNum&gt;4945&lt;/RecNum&gt;&lt;DisplayText&gt;&lt;style face="superscript"&gt;(53)&lt;/style&gt;&lt;/DisplayText&gt;&lt;record&gt;&lt;rec-number&gt;4945&lt;/rec-number&gt;&lt;foreign-keys&gt;&lt;key app="EN" db-id="2edvxess8tpetoe0dwavxvftt5patp9t9xsp" timestamp="1480350384"&gt;4945&lt;/key&gt;&lt;/foreign-keys&gt;&lt;ref-type name="Journal Article"&gt;17&lt;/ref-type&gt;&lt;contributors&gt;&lt;authors&gt;&lt;author&gt;Brownmiller, C.&lt;/author&gt;&lt;author&gt;Howard, L. R.&lt;/author&gt;&lt;author&gt;Prior, R. L.&lt;/author&gt;&lt;/authors&gt;&lt;/contributors&gt;&lt;auth-address&gt;Department of Food Science, Univ. of Arkansas, 2650 N. Young Ave., Fayetteville, AR 72704, USA.&lt;/auth-address&gt;&lt;titles&gt;&lt;title&gt;Processing and storage effects on monomeric anthocyanins, percent polymeric color, and antioxidant capacity of processed blueberry products&lt;/title&gt;&lt;secondary-title&gt;J Food Sci&lt;/secondary-title&gt;&lt;/titles&gt;&lt;periodical&gt;&lt;full-title&gt;J Food Sci&lt;/full-title&gt;&lt;/periodical&gt;&lt;pages&gt;H72-9&lt;/pages&gt;&lt;volume&gt;73&lt;/volume&gt;&lt;number&gt;5&lt;/number&gt;&lt;keywords&gt;&lt;keyword&gt;Anthocyanins/*analysis/metabolism&lt;/keyword&gt;&lt;keyword&gt;Antioxidants/*analysis/metabolism&lt;/keyword&gt;&lt;keyword&gt;Blueberry Plant/*chemistry&lt;/keyword&gt;&lt;keyword&gt;Color&lt;/keyword&gt;&lt;keyword&gt;Food Handling/*methods&lt;/keyword&gt;&lt;keyword&gt;Food Preservation/*methods&lt;/keyword&gt;&lt;keyword&gt;Hot Temperature&lt;/keyword&gt;&lt;keyword&gt;Humans&lt;/keyword&gt;&lt;keyword&gt;Pigmentation/physiology&lt;/keyword&gt;&lt;keyword&gt;Time Factors&lt;/keyword&gt;&lt;/keywords&gt;&lt;dates&gt;&lt;year&gt;2008&lt;/year&gt;&lt;pub-dates&gt;&lt;date&gt;Jun&lt;/date&gt;&lt;/pub-dates&gt;&lt;/dates&gt;&lt;isbn&gt;1750-3841 (Electronic)&amp;#xD;0022-1147 (Linking)&lt;/isbn&gt;&lt;accession-num&gt;18576998&lt;/accession-num&gt;&lt;urls&gt;&lt;related-urls&gt;&lt;url&gt;https://www.ncbi.nlm.nih.gov/pubmed/18576998&lt;/url&gt;&lt;/related-urls&gt;&lt;/urls&gt;&lt;electronic-resource-num&gt;10.1111/j.1750-3841.2008.00761.x&lt;/electronic-resource-num&gt;&lt;/record&gt;&lt;/Cite&gt;&lt;/EndNote&gt;</w:instrText>
      </w:r>
      <w:r w:rsidR="008E42E0" w:rsidRPr="00FA1245">
        <w:rPr>
          <w:color w:val="000000" w:themeColor="text1"/>
        </w:rPr>
        <w:fldChar w:fldCharType="separate"/>
      </w:r>
      <w:r w:rsidR="00712D70" w:rsidRPr="00FA1245">
        <w:rPr>
          <w:noProof/>
          <w:color w:val="000000" w:themeColor="text1"/>
          <w:vertAlign w:val="superscript"/>
        </w:rPr>
        <w:t>(53)</w:t>
      </w:r>
      <w:r w:rsidR="008E42E0" w:rsidRPr="00FA1245">
        <w:rPr>
          <w:color w:val="000000" w:themeColor="text1"/>
        </w:rPr>
        <w:fldChar w:fldCharType="end"/>
      </w:r>
      <w:r w:rsidR="0062488C" w:rsidRPr="00FA1245">
        <w:rPr>
          <w:color w:val="000000" w:themeColor="text1"/>
        </w:rPr>
        <w:t xml:space="preserve"> whilst losses of up to 55% during pressing to juice have been reported </w:t>
      </w:r>
      <w:r w:rsidR="008E42E0" w:rsidRPr="00FA1245">
        <w:rPr>
          <w:color w:val="000000" w:themeColor="text1"/>
        </w:rPr>
        <w:fldChar w:fldCharType="begin"/>
      </w:r>
      <w:r w:rsidR="00712D70" w:rsidRPr="00FA1245">
        <w:rPr>
          <w:color w:val="000000" w:themeColor="text1"/>
        </w:rPr>
        <w:instrText xml:space="preserve"> ADDIN EN.CITE &lt;EndNote&gt;&lt;Cite&gt;&lt;Author&gt;Lee J Fau - Huh&lt;/Author&gt;&lt;Year&gt;2002&lt;/Year&gt;&lt;RecNum&gt;4974&lt;/RecNum&gt;&lt;DisplayText&gt;&lt;style face="superscript"&gt;(54)&lt;/style&gt;&lt;/DisplayText&gt;&lt;record&gt;&lt;rec-number&gt;4974&lt;/rec-number&gt;&lt;foreign-keys&gt;&lt;key app="EN" db-id="2edvxess8tpetoe0dwavxvftt5patp9t9xsp" timestamp="1480350819"&gt;4974&lt;/key&gt;&lt;/foreign-keys&gt;&lt;ref-type name="Journal Article"&gt;17&lt;/ref-type&gt;&lt;contributors&gt;&lt;authors&gt;&lt;author&gt;Lee J Fau - Huh, Sung-Oh&lt;/author&gt;&lt;author&gt;Durst R. W.&lt;/author&gt;&lt;author&gt;Wrolstad R. E.&lt;/author&gt;&lt;/authors&gt;&lt;/contributors&gt;&lt;titles&gt;&lt;title&gt;Impact of juice processing on blueberry anthocyanins and polyphenolics: comparison of two pretreatments.&lt;/title&gt;&lt;secondary-title&gt;Journal of Food Science&lt;/secondary-title&gt;&lt;/titles&gt;&lt;periodical&gt;&lt;full-title&gt;Journal of Food Science&lt;/full-title&gt;&lt;/periodical&gt;&lt;pages&gt;1660-1667.&lt;/pages&gt;&lt;volume&gt;67&lt;/volume&gt;&lt;dates&gt;&lt;year&gt;2002&lt;/year&gt;&lt;/dates&gt;&lt;urls&gt;&lt;/urls&gt;&lt;/record&gt;&lt;/Cite&gt;&lt;/EndNote&gt;</w:instrText>
      </w:r>
      <w:r w:rsidR="008E42E0" w:rsidRPr="00FA1245">
        <w:rPr>
          <w:color w:val="000000" w:themeColor="text1"/>
        </w:rPr>
        <w:fldChar w:fldCharType="separate"/>
      </w:r>
      <w:r w:rsidR="00712D70" w:rsidRPr="00FA1245">
        <w:rPr>
          <w:noProof/>
          <w:color w:val="000000" w:themeColor="text1"/>
          <w:vertAlign w:val="superscript"/>
        </w:rPr>
        <w:t>(54)</w:t>
      </w:r>
      <w:r w:rsidR="008E42E0" w:rsidRPr="00FA1245">
        <w:rPr>
          <w:color w:val="000000" w:themeColor="text1"/>
        </w:rPr>
        <w:fldChar w:fldCharType="end"/>
      </w:r>
      <w:r w:rsidR="00B158A6" w:rsidRPr="00FA1245">
        <w:rPr>
          <w:color w:val="000000" w:themeColor="text1"/>
        </w:rPr>
        <w:t>. When juices are prepared using common domestic appliances</w:t>
      </w:r>
      <w:r w:rsidR="00345D4F" w:rsidRPr="00FA1245">
        <w:rPr>
          <w:color w:val="000000" w:themeColor="text1"/>
        </w:rPr>
        <w:t>, such as the juice</w:t>
      </w:r>
      <w:r w:rsidR="00B158A6" w:rsidRPr="00FA1245">
        <w:rPr>
          <w:color w:val="000000" w:themeColor="text1"/>
        </w:rPr>
        <w:t xml:space="preserve"> used in the current study</w:t>
      </w:r>
      <w:r w:rsidR="00345D4F" w:rsidRPr="00FA1245">
        <w:rPr>
          <w:color w:val="000000" w:themeColor="text1"/>
        </w:rPr>
        <w:t>,</w:t>
      </w:r>
      <w:r w:rsidR="00B158A6" w:rsidRPr="00FA1245">
        <w:rPr>
          <w:color w:val="000000" w:themeColor="text1"/>
        </w:rPr>
        <w:t xml:space="preserve"> there could be a reduction in flavonoid content as many flavonols and anthocyanins are concentrated in the skin </w:t>
      </w:r>
      <w:r w:rsidR="008E42E0" w:rsidRPr="00FA1245">
        <w:rPr>
          <w:color w:val="000000" w:themeColor="text1"/>
        </w:rPr>
        <w:fldChar w:fldCharType="begin"/>
      </w:r>
      <w:r w:rsidR="00CC4F2C" w:rsidRPr="00FA1245">
        <w:rPr>
          <w:color w:val="000000" w:themeColor="text1"/>
        </w:rPr>
        <w:instrText xml:space="preserve"> ADDIN EN.CITE &lt;EndNote&gt;&lt;Cite&gt;&lt;Author&gt;Manach&lt;/Author&gt;&lt;Year&gt;2005&lt;/Year&gt;&lt;RecNum&gt;4856&lt;/RecNum&gt;&lt;DisplayText&gt;&lt;style face="superscript"&gt;(13)&lt;/style&gt;&lt;/DisplayText&gt;&lt;record&gt;&lt;rec-number&gt;4856&lt;/rec-number&gt;&lt;foreign-keys&gt;&lt;key app="EN" db-id="2edvxess8tpetoe0dwavxvftt5patp9t9xsp" timestamp="1469458004"&gt;4856&lt;/key&gt;&lt;/foreign-keys&gt;&lt;ref-type name="Journal Article"&gt;17&lt;/ref-type&gt;&lt;contributors&gt;&lt;authors&gt;&lt;author&gt;Manach, C.&lt;/author&gt;&lt;author&gt;Williamson, G.&lt;/author&gt;&lt;author&gt;Morand, C.&lt;/author&gt;&lt;author&gt;Scalbert, A.&lt;/author&gt;&lt;author&gt;Remesy, C.&lt;/author&gt;&lt;/authors&gt;&lt;/contributors&gt;&lt;auth-address&gt;Unite des Maladies Metaboliques et Micronutriments, INRA, Saint-Genes Champanelle, France. manach@clermont.inra.fr&lt;/auth-address&gt;&lt;titles&gt;&lt;title&gt;Bioavailability and bioefficacy of polyphenols in humans. I. Review of 97 bioavailability studies&lt;/title&gt;&lt;secondary-title&gt;Am J Clin Nutr&lt;/secondary-title&gt;&lt;/titles&gt;&lt;periodical&gt;&lt;full-title&gt;Am J Clin Nutr&lt;/full-title&gt;&lt;/periodical&gt;&lt;pages&gt;230S-242S&lt;/pages&gt;&lt;volume&gt;81&lt;/volume&gt;&lt;number&gt;1 Suppl&lt;/number&gt;&lt;keywords&gt;&lt;keyword&gt;Adult&lt;/keyword&gt;&lt;keyword&gt;Anthocyanins/blood/*pharmacokinetics/urine&lt;/keyword&gt;&lt;keyword&gt;Area Under Curve&lt;/keyword&gt;&lt;keyword&gt;Biological Availability&lt;/keyword&gt;&lt;keyword&gt;Female&lt;/keyword&gt;&lt;keyword&gt;Flavonoids/metabolism/*pharmacokinetics/therapeutic use&lt;/keyword&gt;&lt;keyword&gt;Food Analysis&lt;/keyword&gt;&lt;keyword&gt;Half-Life&lt;/keyword&gt;&lt;keyword&gt;Humans&lt;/keyword&gt;&lt;keyword&gt;Intestinal Absorption&lt;/keyword&gt;&lt;keyword&gt;Isoflavones/blood/*pharmacokinetics/urine&lt;/keyword&gt;&lt;keyword&gt;Male&lt;/keyword&gt;&lt;keyword&gt;Phenols/metabolism/*pharmacokinetics/therapeutic use&lt;/keyword&gt;&lt;keyword&gt;Polyphenols&lt;/keyword&gt;&lt;/keywords&gt;&lt;dates&gt;&lt;year&gt;2005&lt;/year&gt;&lt;pub-dates&gt;&lt;date&gt;Jan&lt;/date&gt;&lt;/pub-dates&gt;&lt;/dates&gt;&lt;isbn&gt;0002-9165 (Print)&amp;#xD;0002-9165 (Linking)&lt;/isbn&gt;&lt;accession-num&gt;15640486&lt;/accession-num&gt;&lt;urls&gt;&lt;related-urls&gt;&lt;url&gt;http://www.ncbi.nlm.nih.gov/pubmed/15640486&lt;/url&gt;&lt;/related-urls&gt;&lt;/urls&gt;&lt;/record&gt;&lt;/Cite&gt;&lt;/EndNote&gt;</w:instrText>
      </w:r>
      <w:r w:rsidR="008E42E0" w:rsidRPr="00FA1245">
        <w:rPr>
          <w:color w:val="000000" w:themeColor="text1"/>
        </w:rPr>
        <w:fldChar w:fldCharType="separate"/>
      </w:r>
      <w:r w:rsidR="00CC4F2C" w:rsidRPr="00FA1245">
        <w:rPr>
          <w:noProof/>
          <w:color w:val="000000" w:themeColor="text1"/>
          <w:vertAlign w:val="superscript"/>
        </w:rPr>
        <w:t>(13)</w:t>
      </w:r>
      <w:r w:rsidR="008E42E0" w:rsidRPr="00FA1245">
        <w:rPr>
          <w:color w:val="000000" w:themeColor="text1"/>
        </w:rPr>
        <w:fldChar w:fldCharType="end"/>
      </w:r>
      <w:r w:rsidR="00B158A6" w:rsidRPr="00FA1245">
        <w:rPr>
          <w:color w:val="000000" w:themeColor="text1"/>
        </w:rPr>
        <w:t>.</w:t>
      </w:r>
      <w:r w:rsidR="00EC0AC8" w:rsidRPr="00FA1245">
        <w:rPr>
          <w:color w:val="000000" w:themeColor="text1"/>
        </w:rPr>
        <w:t xml:space="preserve"> One would expect that altering the food samples by breaking up the matrix</w:t>
      </w:r>
      <w:r w:rsidR="00116761" w:rsidRPr="00FA1245">
        <w:rPr>
          <w:color w:val="000000" w:themeColor="text1"/>
        </w:rPr>
        <w:t xml:space="preserve"> would increase bioavailability, and in some instances this is indeed correct.</w:t>
      </w:r>
      <w:r w:rsidR="007F625D" w:rsidRPr="00FA1245">
        <w:rPr>
          <w:color w:val="000000" w:themeColor="text1"/>
        </w:rPr>
        <w:t xml:space="preserve"> </w:t>
      </w:r>
      <w:r w:rsidR="00EC0AC8" w:rsidRPr="00FA1245">
        <w:rPr>
          <w:color w:val="000000" w:themeColor="text1"/>
        </w:rPr>
        <w:t xml:space="preserve">In the current study there were many hundreds of signals that were similar between treatments, and as such we can assume that the juicing process </w:t>
      </w:r>
      <w:r w:rsidR="002F5B50" w:rsidRPr="00FA1245">
        <w:rPr>
          <w:color w:val="000000" w:themeColor="text1"/>
        </w:rPr>
        <w:t xml:space="preserve">itself </w:t>
      </w:r>
      <w:r w:rsidR="00EC0AC8" w:rsidRPr="00FA1245">
        <w:rPr>
          <w:color w:val="000000" w:themeColor="text1"/>
        </w:rPr>
        <w:t xml:space="preserve">had minimal </w:t>
      </w:r>
      <w:r w:rsidR="002E099A" w:rsidRPr="00FA1245">
        <w:rPr>
          <w:color w:val="000000" w:themeColor="text1"/>
        </w:rPr>
        <w:t xml:space="preserve">degrading </w:t>
      </w:r>
      <w:r w:rsidR="00EC0AC8" w:rsidRPr="00FA1245">
        <w:rPr>
          <w:color w:val="000000" w:themeColor="text1"/>
        </w:rPr>
        <w:t>effects on global blueberry metabolites prior to ingestion.</w:t>
      </w:r>
      <w:r w:rsidR="004F46DF" w:rsidRPr="00FA1245">
        <w:rPr>
          <w:color w:val="000000" w:themeColor="text1"/>
        </w:rPr>
        <w:t xml:space="preserve"> </w:t>
      </w:r>
    </w:p>
    <w:p w14:paraId="64284958" w14:textId="7399C0B7" w:rsidR="00AA50CD" w:rsidRPr="00FA1245" w:rsidRDefault="00DC1F17" w:rsidP="00AA50CD">
      <w:pPr>
        <w:spacing w:line="360" w:lineRule="auto"/>
        <w:ind w:firstLine="720"/>
        <w:jc w:val="both"/>
        <w:rPr>
          <w:color w:val="000000" w:themeColor="text1"/>
        </w:rPr>
      </w:pPr>
      <w:r w:rsidRPr="00FA1245">
        <w:rPr>
          <w:color w:val="000000" w:themeColor="text1"/>
        </w:rPr>
        <w:t xml:space="preserve">The current study has a number of limitations. </w:t>
      </w:r>
      <w:r w:rsidR="008A09C5" w:rsidRPr="00FA1245">
        <w:rPr>
          <w:color w:val="000000" w:themeColor="text1"/>
        </w:rPr>
        <w:t xml:space="preserve">The major limitation that </w:t>
      </w:r>
      <w:r w:rsidR="000C62E9" w:rsidRPr="00FA1245">
        <w:rPr>
          <w:color w:val="000000" w:themeColor="text1"/>
        </w:rPr>
        <w:t>has consequences</w:t>
      </w:r>
      <w:r w:rsidR="008A09C5" w:rsidRPr="00FA1245">
        <w:rPr>
          <w:color w:val="000000" w:themeColor="text1"/>
        </w:rPr>
        <w:t xml:space="preserve"> on the </w:t>
      </w:r>
      <w:r w:rsidR="000C62E9" w:rsidRPr="00FA1245">
        <w:rPr>
          <w:color w:val="000000" w:themeColor="text1"/>
        </w:rPr>
        <w:t>overall impact of the study is that o</w:t>
      </w:r>
      <w:r w:rsidRPr="00FA1245">
        <w:rPr>
          <w:color w:val="000000" w:themeColor="text1"/>
        </w:rPr>
        <w:t>nly a single time</w:t>
      </w:r>
      <w:r w:rsidR="009D25D6" w:rsidRPr="00FA1245">
        <w:rPr>
          <w:color w:val="000000" w:themeColor="text1"/>
        </w:rPr>
        <w:t xml:space="preserve"> </w:t>
      </w:r>
      <w:r w:rsidRPr="00FA1245">
        <w:rPr>
          <w:color w:val="000000" w:themeColor="text1"/>
        </w:rPr>
        <w:t xml:space="preserve">point (2 hr) was used to compare the </w:t>
      </w:r>
      <w:r w:rsidR="00EF52AE" w:rsidRPr="00FA1245">
        <w:rPr>
          <w:color w:val="000000" w:themeColor="text1"/>
        </w:rPr>
        <w:t>difference</w:t>
      </w:r>
      <w:r w:rsidR="000C62E9" w:rsidRPr="00FA1245">
        <w:rPr>
          <w:color w:val="000000" w:themeColor="text1"/>
        </w:rPr>
        <w:t xml:space="preserve"> between treatments. Therefore</w:t>
      </w:r>
      <w:r w:rsidRPr="00FA1245">
        <w:rPr>
          <w:color w:val="000000" w:themeColor="text1"/>
        </w:rPr>
        <w:t xml:space="preserve"> we cannot comment on total bioavailability or othe</w:t>
      </w:r>
      <w:r w:rsidR="00BF1531" w:rsidRPr="00FA1245">
        <w:rPr>
          <w:color w:val="000000" w:themeColor="text1"/>
        </w:rPr>
        <w:t>r biokinetic parameters. T</w:t>
      </w:r>
      <w:r w:rsidRPr="00FA1245">
        <w:rPr>
          <w:color w:val="000000" w:themeColor="text1"/>
        </w:rPr>
        <w:t>his time</w:t>
      </w:r>
      <w:r w:rsidR="009D25D6" w:rsidRPr="00FA1245">
        <w:rPr>
          <w:color w:val="000000" w:themeColor="text1"/>
        </w:rPr>
        <w:t xml:space="preserve"> </w:t>
      </w:r>
      <w:r w:rsidRPr="00FA1245">
        <w:rPr>
          <w:color w:val="000000" w:themeColor="text1"/>
        </w:rPr>
        <w:t xml:space="preserve">point has been shown to </w:t>
      </w:r>
      <w:r w:rsidR="00C579C3" w:rsidRPr="00FA1245">
        <w:rPr>
          <w:color w:val="000000" w:themeColor="text1"/>
        </w:rPr>
        <w:t>represent</w:t>
      </w:r>
      <w:r w:rsidRPr="00FA1245">
        <w:rPr>
          <w:color w:val="000000" w:themeColor="text1"/>
        </w:rPr>
        <w:t xml:space="preserve"> </w:t>
      </w:r>
      <w:r w:rsidR="00C579C3" w:rsidRPr="00FA1245">
        <w:rPr>
          <w:color w:val="000000" w:themeColor="text1"/>
        </w:rPr>
        <w:t xml:space="preserve">the </w:t>
      </w:r>
      <w:r w:rsidRPr="00FA1245">
        <w:rPr>
          <w:color w:val="000000" w:themeColor="text1"/>
        </w:rPr>
        <w:t xml:space="preserve">approximate </w:t>
      </w:r>
      <w:r w:rsidR="003549EB" w:rsidRPr="00FA1245">
        <w:rPr>
          <w:color w:val="000000" w:themeColor="text1"/>
        </w:rPr>
        <w:t xml:space="preserve">Tmax </w:t>
      </w:r>
      <w:r w:rsidRPr="00FA1245">
        <w:rPr>
          <w:color w:val="000000" w:themeColor="text1"/>
        </w:rPr>
        <w:t xml:space="preserve">for a number of expected metabolites </w:t>
      </w:r>
      <w:r w:rsidR="008E42E0" w:rsidRPr="00FA1245">
        <w:rPr>
          <w:color w:val="000000" w:themeColor="text1"/>
        </w:rPr>
        <w:fldChar w:fldCharType="begin">
          <w:fldData xml:space="preserve">PEVuZE5vdGU+PENpdGU+PEF1dGhvcj5EZWwgUmlvPC9BdXRob3I+PFllYXI+MjAxMDwvWWVhcj48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</w:fldData>
        </w:fldChar>
      </w:r>
      <w:r w:rsidR="001B0292" w:rsidRPr="00FA1245">
        <w:rPr>
          <w:color w:val="000000" w:themeColor="text1"/>
        </w:rPr>
        <w:instrText xml:space="preserve"> ADDIN EN.CITE </w:instrText>
      </w:r>
      <w:r w:rsidR="001B0292" w:rsidRPr="00FA1245">
        <w:rPr>
          <w:color w:val="000000" w:themeColor="text1"/>
        </w:rPr>
        <w:fldChar w:fldCharType="begin">
          <w:fldData xml:space="preserve">PEVuZE5vdGU+PENpdGU+PEF1dGhvcj5EZWwgUmlvPC9BdXRob3I+PFllYXI+MjAxMDwvWWVhcj48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</w:fldData>
        </w:fldChar>
      </w:r>
      <w:r w:rsidR="001B0292" w:rsidRPr="00FA1245">
        <w:rPr>
          <w:color w:val="000000" w:themeColor="text1"/>
        </w:rPr>
        <w:instrText xml:space="preserve"> ADDIN EN.CITE.DATA </w:instrText>
      </w:r>
      <w:r w:rsidR="001B0292" w:rsidRPr="00FA1245">
        <w:rPr>
          <w:color w:val="000000" w:themeColor="text1"/>
        </w:rPr>
      </w:r>
      <w:r w:rsidR="001B0292" w:rsidRPr="00FA1245">
        <w:rPr>
          <w:color w:val="000000" w:themeColor="text1"/>
        </w:rPr>
        <w:fldChar w:fldCharType="end"/>
      </w:r>
      <w:r w:rsidR="008E42E0" w:rsidRPr="00FA1245">
        <w:rPr>
          <w:color w:val="000000" w:themeColor="text1"/>
        </w:rPr>
      </w:r>
      <w:r w:rsidR="008E42E0" w:rsidRPr="00FA1245">
        <w:rPr>
          <w:color w:val="000000" w:themeColor="text1"/>
        </w:rPr>
        <w:fldChar w:fldCharType="separate"/>
      </w:r>
      <w:r w:rsidR="001B0292" w:rsidRPr="00FA1245">
        <w:rPr>
          <w:noProof/>
          <w:color w:val="000000" w:themeColor="text1"/>
          <w:vertAlign w:val="superscript"/>
        </w:rPr>
        <w:t>(43; 55)</w:t>
      </w:r>
      <w:r w:rsidR="008E42E0" w:rsidRPr="00FA1245">
        <w:rPr>
          <w:color w:val="000000" w:themeColor="text1"/>
        </w:rPr>
        <w:fldChar w:fldCharType="end"/>
      </w:r>
      <w:r w:rsidR="001B0292" w:rsidRPr="00FA1245">
        <w:rPr>
          <w:color w:val="000000" w:themeColor="text1"/>
        </w:rPr>
        <w:t>.</w:t>
      </w:r>
      <w:r w:rsidR="00C579C3" w:rsidRPr="00FA1245">
        <w:rPr>
          <w:color w:val="000000" w:themeColor="text1"/>
        </w:rPr>
        <w:t>,</w:t>
      </w:r>
      <w:r w:rsidRPr="00FA1245">
        <w:rPr>
          <w:color w:val="000000" w:themeColor="text1"/>
        </w:rPr>
        <w:t xml:space="preserve"> and hence</w:t>
      </w:r>
      <w:r w:rsidR="00C579C3" w:rsidRPr="00FA1245">
        <w:rPr>
          <w:color w:val="000000" w:themeColor="text1"/>
        </w:rPr>
        <w:t xml:space="preserve"> was chosen judiciously</w:t>
      </w:r>
      <w:r w:rsidRPr="00FA1245">
        <w:rPr>
          <w:color w:val="000000" w:themeColor="text1"/>
        </w:rPr>
        <w:t xml:space="preserve">. </w:t>
      </w:r>
      <w:r w:rsidR="00C579C3" w:rsidRPr="00FA1245">
        <w:rPr>
          <w:color w:val="000000" w:themeColor="text1"/>
        </w:rPr>
        <w:t>M</w:t>
      </w:r>
      <w:r w:rsidR="00F5296C" w:rsidRPr="00FA1245">
        <w:rPr>
          <w:color w:val="000000" w:themeColor="text1"/>
        </w:rPr>
        <w:t xml:space="preserve">aximal </w:t>
      </w:r>
      <w:r w:rsidR="00B97BA6" w:rsidRPr="00FA1245">
        <w:rPr>
          <w:color w:val="000000" w:themeColor="text1"/>
        </w:rPr>
        <w:t xml:space="preserve">plasma </w:t>
      </w:r>
      <w:r w:rsidR="00F5296C" w:rsidRPr="00FA1245">
        <w:rPr>
          <w:color w:val="000000" w:themeColor="text1"/>
        </w:rPr>
        <w:t>concentrations</w:t>
      </w:r>
      <w:r w:rsidR="00B97BA6" w:rsidRPr="00FA1245">
        <w:rPr>
          <w:color w:val="000000" w:themeColor="text1"/>
        </w:rPr>
        <w:t xml:space="preserve"> of fruit polyphenols</w:t>
      </w:r>
      <w:r w:rsidR="00F5296C" w:rsidRPr="00FA1245">
        <w:rPr>
          <w:color w:val="000000" w:themeColor="text1"/>
        </w:rPr>
        <w:t xml:space="preserve"> appear between 0.7 to 4 h post</w:t>
      </w:r>
      <w:r w:rsidR="00C579C3" w:rsidRPr="00FA1245">
        <w:rPr>
          <w:color w:val="000000" w:themeColor="text1"/>
        </w:rPr>
        <w:t>-</w:t>
      </w:r>
      <w:r w:rsidR="00F5296C" w:rsidRPr="00FA1245">
        <w:rPr>
          <w:color w:val="000000" w:themeColor="text1"/>
        </w:rPr>
        <w:t>ingestion, while urinary excretio</w:t>
      </w:r>
      <w:r w:rsidR="00174BE3" w:rsidRPr="00FA1245">
        <w:rPr>
          <w:color w:val="000000" w:themeColor="text1"/>
        </w:rPr>
        <w:t xml:space="preserve">n, typically </w:t>
      </w:r>
      <w:r w:rsidR="00C579C3" w:rsidRPr="00FA1245">
        <w:rPr>
          <w:color w:val="000000" w:themeColor="text1"/>
        </w:rPr>
        <w:t xml:space="preserve">comprising </w:t>
      </w:r>
      <w:r w:rsidR="00174BE3" w:rsidRPr="00FA1245">
        <w:rPr>
          <w:color w:val="000000" w:themeColor="text1"/>
        </w:rPr>
        <w:t xml:space="preserve">0.03 – 1% of </w:t>
      </w:r>
      <w:r w:rsidR="00C579C3" w:rsidRPr="00FA1245">
        <w:rPr>
          <w:color w:val="000000" w:themeColor="text1"/>
        </w:rPr>
        <w:t xml:space="preserve">the ingested </w:t>
      </w:r>
      <w:r w:rsidR="00174BE3" w:rsidRPr="00FA1245">
        <w:rPr>
          <w:color w:val="000000" w:themeColor="text1"/>
        </w:rPr>
        <w:t>dose</w:t>
      </w:r>
      <w:r w:rsidR="00C579C3" w:rsidRPr="00FA1245">
        <w:rPr>
          <w:color w:val="000000" w:themeColor="text1"/>
        </w:rPr>
        <w:t>, peak</w:t>
      </w:r>
      <w:r w:rsidR="00174BE3" w:rsidRPr="00FA1245">
        <w:rPr>
          <w:color w:val="000000" w:themeColor="text1"/>
        </w:rPr>
        <w:t xml:space="preserve"> between 1 to 4 hrs, with a half</w:t>
      </w:r>
      <w:r w:rsidR="00FF4566" w:rsidRPr="00FA1245">
        <w:rPr>
          <w:color w:val="000000" w:themeColor="text1"/>
        </w:rPr>
        <w:t>-</w:t>
      </w:r>
      <w:r w:rsidR="00174BE3" w:rsidRPr="00FA1245">
        <w:rPr>
          <w:color w:val="000000" w:themeColor="text1"/>
        </w:rPr>
        <w:t>life of 0-2 hrs</w:t>
      </w:r>
      <w:r w:rsidR="005F3AAF" w:rsidRPr="00FA1245">
        <w:rPr>
          <w:color w:val="000000" w:themeColor="text1"/>
        </w:rPr>
        <w:t xml:space="preserve"> </w:t>
      </w:r>
      <w:r w:rsidR="008E42E0" w:rsidRPr="00FA1245">
        <w:rPr>
          <w:color w:val="000000" w:themeColor="text1"/>
        </w:rPr>
        <w:fldChar w:fldCharType="begin">
          <w:fldData xml:space="preserve">PEVuZE5vdGU+PENpdGU+PEF1dGhvcj5Cb3JnZXM8L0F1dGhvcj48WWVhcj4yMDEwPC9ZZWFyPjxS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</w:fldData>
        </w:fldChar>
      </w:r>
      <w:r w:rsidR="00CC4F2C" w:rsidRPr="00FA1245">
        <w:rPr>
          <w:color w:val="000000" w:themeColor="text1"/>
        </w:rPr>
        <w:instrText xml:space="preserve"> ADDIN EN.CITE </w:instrText>
      </w:r>
      <w:r w:rsidR="00CC4F2C" w:rsidRPr="00FA1245">
        <w:rPr>
          <w:color w:val="000000" w:themeColor="text1"/>
        </w:rPr>
        <w:fldChar w:fldCharType="begin">
          <w:fldData xml:space="preserve">PEVuZE5vdGU+PENpdGU+PEF1dGhvcj5Cb3JnZXM8L0F1dGhvcj48WWVhcj4yMDEwPC9ZZWFyPjxS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</w:fldData>
        </w:fldChar>
      </w:r>
      <w:r w:rsidR="00CC4F2C" w:rsidRPr="00FA1245">
        <w:rPr>
          <w:color w:val="000000" w:themeColor="text1"/>
        </w:rPr>
        <w:instrText xml:space="preserve"> ADDIN EN.CITE.DATA </w:instrText>
      </w:r>
      <w:r w:rsidR="00CC4F2C" w:rsidRPr="00FA1245">
        <w:rPr>
          <w:color w:val="000000" w:themeColor="text1"/>
        </w:rPr>
      </w:r>
      <w:r w:rsidR="00CC4F2C" w:rsidRPr="00FA1245">
        <w:rPr>
          <w:color w:val="000000" w:themeColor="text1"/>
        </w:rPr>
        <w:fldChar w:fldCharType="end"/>
      </w:r>
      <w:r w:rsidR="008E42E0" w:rsidRPr="00FA1245">
        <w:rPr>
          <w:color w:val="000000" w:themeColor="text1"/>
        </w:rPr>
      </w:r>
      <w:r w:rsidR="008E42E0" w:rsidRPr="00FA1245">
        <w:rPr>
          <w:color w:val="000000" w:themeColor="text1"/>
        </w:rPr>
        <w:fldChar w:fldCharType="separate"/>
      </w:r>
      <w:r w:rsidR="00CC4F2C" w:rsidRPr="00FA1245">
        <w:rPr>
          <w:noProof/>
          <w:color w:val="000000" w:themeColor="text1"/>
          <w:vertAlign w:val="superscript"/>
        </w:rPr>
        <w:t>(19; 20; 21; 22)</w:t>
      </w:r>
      <w:r w:rsidR="008E42E0" w:rsidRPr="00FA1245">
        <w:rPr>
          <w:color w:val="000000" w:themeColor="text1"/>
        </w:rPr>
        <w:fldChar w:fldCharType="end"/>
      </w:r>
      <w:r w:rsidR="00005BFB" w:rsidRPr="00FA1245">
        <w:rPr>
          <w:color w:val="000000" w:themeColor="text1"/>
        </w:rPr>
        <w:t xml:space="preserve">. </w:t>
      </w:r>
      <w:r w:rsidR="00690CCA" w:rsidRPr="00FA1245">
        <w:rPr>
          <w:color w:val="000000" w:themeColor="text1"/>
        </w:rPr>
        <w:t xml:space="preserve">In an extensive study of cranberry metabolites it was found that flavonol metabolites as well as benzoic acids, cinnamates appeared in the plasma at 1-2 hr post consumption whereas phenylacetic acids, catechols, hippuric and analogues of cinnamic acid appeared later, after 4 h </w:t>
      </w:r>
      <w:r w:rsidR="00690CCA" w:rsidRPr="00FA1245">
        <w:rPr>
          <w:color w:val="000000" w:themeColor="text1"/>
        </w:rPr>
        <w:fldChar w:fldCharType="begin">
          <w:fldData xml:space="preserve">PEVuZE5vdGU+PENpdGU+PEF1dGhvcj5GZWxpY2lhbm88L0F1dGhvcj48WWVhcj4yMDE2PC9ZZWFy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</w:fldData>
        </w:fldChar>
      </w:r>
      <w:r w:rsidR="008B0266" w:rsidRPr="00FA1245">
        <w:rPr>
          <w:color w:val="000000" w:themeColor="text1"/>
        </w:rPr>
        <w:instrText xml:space="preserve"> ADDIN EN.CITE </w:instrText>
      </w:r>
      <w:r w:rsidR="008B0266" w:rsidRPr="00FA1245">
        <w:rPr>
          <w:color w:val="000000" w:themeColor="text1"/>
        </w:rPr>
        <w:fldChar w:fldCharType="begin">
          <w:fldData xml:space="preserve">PEVuZE5vdGU+PENpdGU+PEF1dGhvcj5GZWxpY2lhbm88L0F1dGhvcj48WWVhcj4yMDE2PC9ZZWFy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</w:fldData>
        </w:fldChar>
      </w:r>
      <w:r w:rsidR="008B0266" w:rsidRPr="00FA1245">
        <w:rPr>
          <w:color w:val="000000" w:themeColor="text1"/>
        </w:rPr>
        <w:instrText xml:space="preserve"> ADDIN EN.CITE.DATA </w:instrText>
      </w:r>
      <w:r w:rsidR="008B0266" w:rsidRPr="00FA1245">
        <w:rPr>
          <w:color w:val="000000" w:themeColor="text1"/>
        </w:rPr>
      </w:r>
      <w:r w:rsidR="008B0266" w:rsidRPr="00FA1245">
        <w:rPr>
          <w:color w:val="000000" w:themeColor="text1"/>
        </w:rPr>
        <w:fldChar w:fldCharType="end"/>
      </w:r>
      <w:r w:rsidR="00690CCA" w:rsidRPr="00FA1245">
        <w:rPr>
          <w:color w:val="000000" w:themeColor="text1"/>
        </w:rPr>
      </w:r>
      <w:r w:rsidR="00690CCA" w:rsidRPr="00FA1245">
        <w:rPr>
          <w:color w:val="000000" w:themeColor="text1"/>
        </w:rPr>
        <w:fldChar w:fldCharType="separate"/>
      </w:r>
      <w:r w:rsidR="008B0266" w:rsidRPr="00FA1245">
        <w:rPr>
          <w:noProof/>
          <w:color w:val="000000" w:themeColor="text1"/>
          <w:vertAlign w:val="superscript"/>
        </w:rPr>
        <w:t>(55)</w:t>
      </w:r>
      <w:r w:rsidR="00690CCA" w:rsidRPr="00FA1245">
        <w:rPr>
          <w:color w:val="000000" w:themeColor="text1"/>
        </w:rPr>
        <w:fldChar w:fldCharType="end"/>
      </w:r>
      <w:r w:rsidR="00690CCA" w:rsidRPr="00FA1245">
        <w:rPr>
          <w:color w:val="000000" w:themeColor="text1"/>
        </w:rPr>
        <w:t xml:space="preserve">. Many of the </w:t>
      </w:r>
      <w:r w:rsidR="003549EB" w:rsidRPr="00FA1245">
        <w:rPr>
          <w:color w:val="000000" w:themeColor="text1"/>
        </w:rPr>
        <w:t>metabolites</w:t>
      </w:r>
      <w:r w:rsidR="00690CCA" w:rsidRPr="00FA1245">
        <w:rPr>
          <w:color w:val="000000" w:themeColor="text1"/>
        </w:rPr>
        <w:t xml:space="preserve"> found in the present study </w:t>
      </w:r>
      <w:r w:rsidR="009D6FE7" w:rsidRPr="00FA1245">
        <w:rPr>
          <w:color w:val="000000" w:themeColor="text1"/>
        </w:rPr>
        <w:t>have been shown to have</w:t>
      </w:r>
      <w:r w:rsidR="00690CCA" w:rsidRPr="00FA1245">
        <w:rPr>
          <w:color w:val="000000" w:themeColor="text1"/>
        </w:rPr>
        <w:t xml:space="preserve"> a Tmax </w:t>
      </w:r>
      <w:r w:rsidR="003549EB" w:rsidRPr="00FA1245">
        <w:rPr>
          <w:color w:val="000000" w:themeColor="text1"/>
        </w:rPr>
        <w:t xml:space="preserve">of </w:t>
      </w:r>
      <w:r w:rsidR="004E6E88" w:rsidRPr="00FA1245">
        <w:rPr>
          <w:color w:val="000000" w:themeColor="text1"/>
        </w:rPr>
        <w:t>between 0.5 to</w:t>
      </w:r>
      <w:r w:rsidR="00690CCA" w:rsidRPr="00FA1245">
        <w:rPr>
          <w:color w:val="000000" w:themeColor="text1"/>
        </w:rPr>
        <w:t xml:space="preserve"> 2 h</w:t>
      </w:r>
      <w:r w:rsidR="008A1C3D" w:rsidRPr="00FA1245">
        <w:rPr>
          <w:color w:val="000000" w:themeColor="text1"/>
        </w:rPr>
        <w:t xml:space="preserve">, such as caffeic acid, </w:t>
      </w:r>
      <w:r w:rsidR="00690CCA" w:rsidRPr="00FA1245">
        <w:rPr>
          <w:color w:val="000000" w:themeColor="text1"/>
        </w:rPr>
        <w:t>ferulic acid derivatives</w:t>
      </w:r>
      <w:r w:rsidR="008A1C3D" w:rsidRPr="00FA1245">
        <w:rPr>
          <w:color w:val="000000" w:themeColor="text1"/>
        </w:rPr>
        <w:t xml:space="preserve"> and quercetin</w:t>
      </w:r>
      <w:r w:rsidR="004E6E88" w:rsidRPr="00FA1245">
        <w:rPr>
          <w:color w:val="000000" w:themeColor="text1"/>
        </w:rPr>
        <w:t xml:space="preserve"> </w:t>
      </w:r>
      <w:r w:rsidR="004E6E88" w:rsidRPr="00FA1245">
        <w:rPr>
          <w:color w:val="000000" w:themeColor="text1"/>
        </w:rPr>
        <w:fldChar w:fldCharType="begin">
          <w:fldData xml:space="preserve">PEVuZE5vdGU+PENpdGU+PEF1dGhvcj5GZWxpY2lhbm88L0F1dGhvcj48WWVhcj4yMDE2PC9ZZWFy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</w:fldData>
        </w:fldChar>
      </w:r>
      <w:r w:rsidR="008B0266" w:rsidRPr="00FA1245">
        <w:rPr>
          <w:color w:val="000000" w:themeColor="text1"/>
        </w:rPr>
        <w:instrText xml:space="preserve"> ADDIN EN.CITE </w:instrText>
      </w:r>
      <w:r w:rsidR="008B0266" w:rsidRPr="00FA1245">
        <w:rPr>
          <w:color w:val="000000" w:themeColor="text1"/>
        </w:rPr>
        <w:fldChar w:fldCharType="begin">
          <w:fldData xml:space="preserve">PEVuZE5vdGU+PENpdGU+PEF1dGhvcj5GZWxpY2lhbm88L0F1dGhvcj48WWVhcj4yMDE2PC9ZZWFy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</w:fldData>
        </w:fldChar>
      </w:r>
      <w:r w:rsidR="008B0266" w:rsidRPr="00FA1245">
        <w:rPr>
          <w:color w:val="000000" w:themeColor="text1"/>
        </w:rPr>
        <w:instrText xml:space="preserve"> ADDIN EN.CITE.DATA </w:instrText>
      </w:r>
      <w:r w:rsidR="008B0266" w:rsidRPr="00FA1245">
        <w:rPr>
          <w:color w:val="000000" w:themeColor="text1"/>
        </w:rPr>
      </w:r>
      <w:r w:rsidR="008B0266" w:rsidRPr="00FA1245">
        <w:rPr>
          <w:color w:val="000000" w:themeColor="text1"/>
        </w:rPr>
        <w:fldChar w:fldCharType="end"/>
      </w:r>
      <w:r w:rsidR="004E6E88" w:rsidRPr="00FA1245">
        <w:rPr>
          <w:color w:val="000000" w:themeColor="text1"/>
        </w:rPr>
      </w:r>
      <w:r w:rsidR="004E6E88" w:rsidRPr="00FA1245">
        <w:rPr>
          <w:color w:val="000000" w:themeColor="text1"/>
        </w:rPr>
        <w:fldChar w:fldCharType="separate"/>
      </w:r>
      <w:r w:rsidR="008B0266" w:rsidRPr="00FA1245">
        <w:rPr>
          <w:noProof/>
          <w:color w:val="000000" w:themeColor="text1"/>
          <w:vertAlign w:val="superscript"/>
        </w:rPr>
        <w:t>(43; 55)</w:t>
      </w:r>
      <w:r w:rsidR="004E6E88" w:rsidRPr="00FA1245">
        <w:rPr>
          <w:color w:val="000000" w:themeColor="text1"/>
        </w:rPr>
        <w:fldChar w:fldCharType="end"/>
      </w:r>
      <w:r w:rsidR="00690CCA" w:rsidRPr="00FA1245">
        <w:rPr>
          <w:color w:val="000000" w:themeColor="text1"/>
        </w:rPr>
        <w:t>. Similar results were found with the appearance of anthocyanin metabolites followi</w:t>
      </w:r>
      <w:r w:rsidR="003549EB" w:rsidRPr="00FA1245">
        <w:rPr>
          <w:color w:val="000000" w:themeColor="text1"/>
        </w:rPr>
        <w:t xml:space="preserve">ng consumption of aronia berries </w:t>
      </w:r>
      <w:r w:rsidR="003549EB" w:rsidRPr="00FA1245">
        <w:rPr>
          <w:color w:val="000000" w:themeColor="text1"/>
        </w:rPr>
        <w:fldChar w:fldCharType="begin">
          <w:fldData xml:space="preserve">PEVuZE5vdGU+PENpdGU+PEF1dGhvcj5YaWU8L0F1dGhvcj48WWVhcj4yMDE2PC9ZZWFyPjxSZWNO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</w:fldData>
        </w:fldChar>
      </w:r>
      <w:r w:rsidR="008B0266" w:rsidRPr="00FA1245">
        <w:rPr>
          <w:color w:val="000000" w:themeColor="text1"/>
        </w:rPr>
        <w:instrText xml:space="preserve"> ADDIN EN.CITE </w:instrText>
      </w:r>
      <w:r w:rsidR="008B0266" w:rsidRPr="00FA1245">
        <w:rPr>
          <w:color w:val="000000" w:themeColor="text1"/>
        </w:rPr>
        <w:fldChar w:fldCharType="begin">
          <w:fldData xml:space="preserve">PEVuZE5vdGU+PENpdGU+PEF1dGhvcj5YaWU8L0F1dGhvcj48WWVhcj4yMDE2PC9ZZWFyPjxSZWNO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</w:fldData>
        </w:fldChar>
      </w:r>
      <w:r w:rsidR="008B0266" w:rsidRPr="00FA1245">
        <w:rPr>
          <w:color w:val="000000" w:themeColor="text1"/>
        </w:rPr>
        <w:instrText xml:space="preserve"> ADDIN EN.CITE.DATA </w:instrText>
      </w:r>
      <w:r w:rsidR="008B0266" w:rsidRPr="00FA1245">
        <w:rPr>
          <w:color w:val="000000" w:themeColor="text1"/>
        </w:rPr>
      </w:r>
      <w:r w:rsidR="008B0266" w:rsidRPr="00FA1245">
        <w:rPr>
          <w:color w:val="000000" w:themeColor="text1"/>
        </w:rPr>
        <w:fldChar w:fldCharType="end"/>
      </w:r>
      <w:r w:rsidR="003549EB" w:rsidRPr="00FA1245">
        <w:rPr>
          <w:color w:val="000000" w:themeColor="text1"/>
        </w:rPr>
      </w:r>
      <w:r w:rsidR="003549EB" w:rsidRPr="00FA1245">
        <w:rPr>
          <w:color w:val="000000" w:themeColor="text1"/>
        </w:rPr>
        <w:fldChar w:fldCharType="separate"/>
      </w:r>
      <w:r w:rsidR="008B0266" w:rsidRPr="00FA1245">
        <w:rPr>
          <w:noProof/>
          <w:color w:val="000000" w:themeColor="text1"/>
          <w:vertAlign w:val="superscript"/>
        </w:rPr>
        <w:t>(56)</w:t>
      </w:r>
      <w:r w:rsidR="003549EB" w:rsidRPr="00FA1245">
        <w:rPr>
          <w:color w:val="000000" w:themeColor="text1"/>
        </w:rPr>
        <w:fldChar w:fldCharType="end"/>
      </w:r>
      <w:r w:rsidR="003549EB" w:rsidRPr="00FA1245">
        <w:rPr>
          <w:color w:val="000000" w:themeColor="text1"/>
        </w:rPr>
        <w:t xml:space="preserve"> </w:t>
      </w:r>
      <w:r w:rsidR="003549EB" w:rsidRPr="00FA1245">
        <w:rPr>
          <w:noProof/>
          <w:color w:val="000000" w:themeColor="text1"/>
          <w:vertAlign w:val="superscript"/>
        </w:rPr>
        <w:t xml:space="preserve"> </w:t>
      </w:r>
      <w:r w:rsidR="003549EB" w:rsidRPr="00FA1245">
        <w:rPr>
          <w:color w:val="000000" w:themeColor="text1"/>
        </w:rPr>
        <w:t xml:space="preserve">and bilberries </w:t>
      </w:r>
      <w:r w:rsidR="003549EB" w:rsidRPr="00FA1245">
        <w:rPr>
          <w:color w:val="000000" w:themeColor="text1"/>
        </w:rPr>
        <w:fldChar w:fldCharType="begin"/>
      </w:r>
      <w:r w:rsidR="008B0266" w:rsidRPr="00FA1245">
        <w:rPr>
          <w:color w:val="000000" w:themeColor="text1"/>
        </w:rPr>
        <w:instrText xml:space="preserve"> ADDIN EN.CITE &lt;EndNote&gt;&lt;Cite&gt;&lt;Author&gt;Sakakibara&lt;/Author&gt;&lt;Year&gt;2014&lt;/Year&gt;&lt;RecNum&gt;5318&lt;/RecNum&gt;&lt;DisplayText&gt;&lt;style face="superscript"&gt;(57)&lt;/style&gt;&lt;/DisplayText&gt;&lt;record&gt;&lt;rec-number&gt;5318&lt;/rec-number&gt;&lt;foreign-keys&gt;&lt;key app="EN" db-id="2edvxess8tpetoe0dwavxvftt5patp9t9xsp" timestamp="1517913771"&gt;5318&lt;/key&gt;&lt;/foreign-keys&gt;&lt;ref-type name="Journal Article"&gt;17&lt;/ref-type&gt;&lt;contributors&gt;&lt;authors&gt;&lt;author&gt;Sakakibara, H.&lt;/author&gt;&lt;author&gt;Ichikawa, Y.&lt;/author&gt;&lt;author&gt;Tajima, S.&lt;/author&gt;&lt;author&gt;Makino, Y.&lt;/author&gt;&lt;author&gt;Wakasugi, Y.&lt;/author&gt;&lt;author&gt;Shimoi, K.&lt;/author&gt;&lt;author&gt;Kobayashi, S.&lt;/author&gt;&lt;author&gt;Kumazawa, S.&lt;/author&gt;&lt;author&gt;Goda, T.&lt;/author&gt;&lt;/authors&gt;&lt;/contributors&gt;&lt;auth-address&gt;a Faculty of Agriculture , University of Miyazaki , Miyazaki , Japan.&lt;/auth-address&gt;&lt;titles&gt;&lt;title&gt;Practical application of flavonoid-poor menu meals to the study of the bioavailability of bilberry anthocyanins in human subjects&lt;/title&gt;&lt;secondary-title&gt;Biosci Biotechnol Biochem&lt;/secondary-title&gt;&lt;/titles&gt;&lt;periodical&gt;&lt;full-title&gt;Biosci Biotechnol Biochem&lt;/full-title&gt;&lt;/periodical&gt;&lt;pages&gt;1748-52&lt;/pages&gt;&lt;volume&gt;78&lt;/volume&gt;&lt;number&gt;10&lt;/number&gt;&lt;keywords&gt;&lt;keyword&gt;Adult&lt;/keyword&gt;&lt;keyword&gt;Anthocyanins/blood/*pharmacokinetics/urine&lt;/keyword&gt;&lt;keyword&gt;Biological Availability&lt;/keyword&gt;&lt;keyword&gt;Flavonoids/*analysis&lt;/keyword&gt;&lt;keyword&gt;Humans&lt;/keyword&gt;&lt;keyword&gt;Male&lt;/keyword&gt;&lt;keyword&gt;*Meals&lt;/keyword&gt;&lt;keyword&gt;Time Factors&lt;/keyword&gt;&lt;keyword&gt;Vaccinium myrtillus/*chemistry&lt;/keyword&gt;&lt;keyword&gt;bilberry anthocyanins&lt;/keyword&gt;&lt;keyword&gt;bioavailability&lt;/keyword&gt;&lt;keyword&gt;dietary reference intake&lt;/keyword&gt;&lt;keyword&gt;flavonoid-poor menu meals&lt;/keyword&gt;&lt;keyword&gt;human study&lt;/keyword&gt;&lt;/keywords&gt;&lt;dates&gt;&lt;year&gt;2014&lt;/year&gt;&lt;/dates&gt;&lt;isbn&gt;1347-6947 (Electronic)&amp;#xD;0916-8451 (Linking)&lt;/isbn&gt;&lt;accession-num&gt;25273141&lt;/accession-num&gt;&lt;urls&gt;&lt;related-urls&gt;&lt;url&gt;https://www.ncbi.nlm.nih.gov/pubmed/25273141&lt;/url&gt;&lt;/related-urls&gt;&lt;/urls&gt;&lt;electronic-resource-num&gt;10.1080/09168451.2014.932667&lt;/electronic-resource-num&gt;&lt;/record&gt;&lt;/Cite&gt;&lt;/EndNote&gt;</w:instrText>
      </w:r>
      <w:r w:rsidR="003549EB" w:rsidRPr="00FA1245">
        <w:rPr>
          <w:color w:val="000000" w:themeColor="text1"/>
        </w:rPr>
        <w:fldChar w:fldCharType="separate"/>
      </w:r>
      <w:r w:rsidR="008B0266" w:rsidRPr="00FA1245">
        <w:rPr>
          <w:noProof/>
          <w:color w:val="000000" w:themeColor="text1"/>
          <w:vertAlign w:val="superscript"/>
        </w:rPr>
        <w:t>(57)</w:t>
      </w:r>
      <w:r w:rsidR="003549EB" w:rsidRPr="00FA1245">
        <w:rPr>
          <w:color w:val="000000" w:themeColor="text1"/>
        </w:rPr>
        <w:fldChar w:fldCharType="end"/>
      </w:r>
      <w:r w:rsidR="003549EB" w:rsidRPr="00FA1245">
        <w:rPr>
          <w:color w:val="000000" w:themeColor="text1"/>
        </w:rPr>
        <w:t>. with Tmax ranging</w:t>
      </w:r>
      <w:r w:rsidR="00690CCA" w:rsidRPr="00FA1245">
        <w:rPr>
          <w:color w:val="000000" w:themeColor="text1"/>
        </w:rPr>
        <w:t xml:space="preserve"> from 1-6 h</w:t>
      </w:r>
      <w:r w:rsidR="003549EB" w:rsidRPr="00FA1245">
        <w:rPr>
          <w:color w:val="000000" w:themeColor="text1"/>
        </w:rPr>
        <w:t>r.</w:t>
      </w:r>
      <w:r w:rsidR="00AA50CD" w:rsidRPr="00FA1245">
        <w:rPr>
          <w:color w:val="000000" w:themeColor="text1"/>
        </w:rPr>
        <w:t xml:space="preserve"> </w:t>
      </w:r>
      <w:r w:rsidR="007D51B7" w:rsidRPr="00FA1245">
        <w:rPr>
          <w:color w:val="000000" w:themeColor="text1"/>
        </w:rPr>
        <w:t xml:space="preserve">As processing the blueberries into a juice could also </w:t>
      </w:r>
      <w:r w:rsidR="002C3938" w:rsidRPr="00FA1245">
        <w:rPr>
          <w:color w:val="000000" w:themeColor="text1"/>
        </w:rPr>
        <w:t>inf</w:t>
      </w:r>
      <w:r w:rsidR="00BD11A3" w:rsidRPr="00FA1245">
        <w:rPr>
          <w:color w:val="000000" w:themeColor="text1"/>
        </w:rPr>
        <w:t>l</w:t>
      </w:r>
      <w:r w:rsidR="002C3938" w:rsidRPr="00FA1245">
        <w:rPr>
          <w:color w:val="000000" w:themeColor="text1"/>
        </w:rPr>
        <w:t>uence</w:t>
      </w:r>
      <w:r w:rsidR="007D51B7" w:rsidRPr="00FA1245">
        <w:rPr>
          <w:color w:val="000000" w:themeColor="text1"/>
        </w:rPr>
        <w:t xml:space="preserve"> bio</w:t>
      </w:r>
      <w:r w:rsidR="00FF4566" w:rsidRPr="00FA1245">
        <w:rPr>
          <w:color w:val="000000" w:themeColor="text1"/>
        </w:rPr>
        <w:t>-</w:t>
      </w:r>
      <w:r w:rsidR="007D51B7" w:rsidRPr="00FA1245">
        <w:rPr>
          <w:color w:val="000000" w:themeColor="text1"/>
        </w:rPr>
        <w:t xml:space="preserve">accessibility in biological fluids; a single time point gives no information on kinetics of absorption and appearance Indeed several studies have shown differences in </w:t>
      </w:r>
      <w:r w:rsidR="00BD11A3" w:rsidRPr="00FA1245">
        <w:rPr>
          <w:color w:val="000000" w:themeColor="text1"/>
        </w:rPr>
        <w:t>bioavailability</w:t>
      </w:r>
      <w:r w:rsidR="007D51B7" w:rsidRPr="00FA1245">
        <w:rPr>
          <w:color w:val="000000" w:themeColor="text1"/>
        </w:rPr>
        <w:t xml:space="preserve"> in processed fruit in targeted studies </w:t>
      </w:r>
      <w:r w:rsidR="00FF2D13" w:rsidRPr="00FA1245">
        <w:rPr>
          <w:color w:val="000000" w:themeColor="text1"/>
        </w:rPr>
        <w:fldChar w:fldCharType="begin">
          <w:fldData xml:space="preserve">PEVuZE5vdGU+PENpdGU+PEF1dGhvcj5LdW50ejwvQXV0aG9yPjxZZWFyPjIwMTU8L1llYXI+PFJl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</w:fldData>
        </w:fldChar>
      </w:r>
      <w:r w:rsidR="00712D70" w:rsidRPr="00FA1245">
        <w:rPr>
          <w:color w:val="000000" w:themeColor="text1"/>
        </w:rPr>
        <w:instrText xml:space="preserve"> ADDIN EN.CITE </w:instrText>
      </w:r>
      <w:r w:rsidR="00712D70" w:rsidRPr="00FA1245">
        <w:rPr>
          <w:color w:val="000000" w:themeColor="text1"/>
        </w:rPr>
        <w:fldChar w:fldCharType="begin">
          <w:fldData xml:space="preserve">PEVuZE5vdGU+PENpdGU+PEF1dGhvcj5LdW50ejwvQXV0aG9yPjxZZWFyPjIwMTU8L1llYXI+PFJl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</w:fldData>
        </w:fldChar>
      </w:r>
      <w:r w:rsidR="00712D70" w:rsidRPr="00FA1245">
        <w:rPr>
          <w:color w:val="000000" w:themeColor="text1"/>
        </w:rPr>
        <w:instrText xml:space="preserve"> ADDIN EN.CITE.DATA </w:instrText>
      </w:r>
      <w:r w:rsidR="00712D70" w:rsidRPr="00FA1245">
        <w:rPr>
          <w:color w:val="000000" w:themeColor="text1"/>
        </w:rPr>
      </w:r>
      <w:r w:rsidR="00712D70" w:rsidRPr="00FA1245">
        <w:rPr>
          <w:color w:val="000000" w:themeColor="text1"/>
        </w:rPr>
        <w:fldChar w:fldCharType="end"/>
      </w:r>
      <w:r w:rsidR="00FF2D13" w:rsidRPr="00FA1245">
        <w:rPr>
          <w:color w:val="000000" w:themeColor="text1"/>
        </w:rPr>
      </w:r>
      <w:r w:rsidR="00FF2D13" w:rsidRPr="00FA1245">
        <w:rPr>
          <w:color w:val="000000" w:themeColor="text1"/>
        </w:rPr>
        <w:fldChar w:fldCharType="separate"/>
      </w:r>
      <w:r w:rsidR="00712D70" w:rsidRPr="00FA1245">
        <w:rPr>
          <w:noProof/>
          <w:color w:val="000000" w:themeColor="text1"/>
          <w:vertAlign w:val="superscript"/>
        </w:rPr>
        <w:t>(16; 25; 51)</w:t>
      </w:r>
      <w:r w:rsidR="00FF2D13" w:rsidRPr="00FA1245">
        <w:rPr>
          <w:color w:val="000000" w:themeColor="text1"/>
        </w:rPr>
        <w:fldChar w:fldCharType="end"/>
      </w:r>
      <w:r w:rsidR="007D51B7" w:rsidRPr="00FA1245">
        <w:rPr>
          <w:color w:val="000000" w:themeColor="text1"/>
        </w:rPr>
        <w:t xml:space="preserve">. </w:t>
      </w:r>
      <w:r w:rsidR="00ED0AB3" w:rsidRPr="00FA1245">
        <w:rPr>
          <w:color w:val="000000" w:themeColor="text1"/>
        </w:rPr>
        <w:t xml:space="preserve">Although spot urine </w:t>
      </w:r>
      <w:r w:rsidR="00D1604D" w:rsidRPr="00FA1245">
        <w:rPr>
          <w:color w:val="000000" w:themeColor="text1"/>
        </w:rPr>
        <w:t xml:space="preserve">collections are useful approaches for metabolomic studies, when collecting a limited number of </w:t>
      </w:r>
      <w:r w:rsidR="00BD11A3" w:rsidRPr="00FA1245">
        <w:rPr>
          <w:color w:val="000000" w:themeColor="text1"/>
        </w:rPr>
        <w:t>time points</w:t>
      </w:r>
      <w:r w:rsidR="00D1604D" w:rsidRPr="00FA1245">
        <w:rPr>
          <w:color w:val="000000" w:themeColor="text1"/>
        </w:rPr>
        <w:t xml:space="preserve"> as in the current study, then collection windows may be more appropriate for investigating the influence of an external factor.</w:t>
      </w:r>
    </w:p>
    <w:p w14:paraId="679F1577" w14:textId="7C8DC0F8" w:rsidR="00DC1F17" w:rsidRPr="00FA1245" w:rsidRDefault="00174BE3" w:rsidP="00AA50CD">
      <w:pPr>
        <w:spacing w:line="360" w:lineRule="auto"/>
        <w:ind w:firstLine="720"/>
        <w:jc w:val="both"/>
        <w:rPr>
          <w:color w:val="000000" w:themeColor="text1"/>
        </w:rPr>
      </w:pPr>
      <w:r w:rsidRPr="00FA1245">
        <w:rPr>
          <w:color w:val="000000" w:themeColor="text1"/>
        </w:rPr>
        <w:t xml:space="preserve">The </w:t>
      </w:r>
      <w:r w:rsidR="008E5194" w:rsidRPr="00FA1245">
        <w:rPr>
          <w:color w:val="000000" w:themeColor="text1"/>
        </w:rPr>
        <w:t>metabolite annotations</w:t>
      </w:r>
      <w:r w:rsidRPr="00FA1245">
        <w:rPr>
          <w:color w:val="000000" w:themeColor="text1"/>
        </w:rPr>
        <w:t xml:space="preserve"> provided here are putative and were not confirmed against known standards. I</w:t>
      </w:r>
      <w:r w:rsidR="00DC1F17" w:rsidRPr="00FA1245">
        <w:rPr>
          <w:color w:val="000000" w:themeColor="text1"/>
        </w:rPr>
        <w:t>t was beyond the scope of the current investigation to identify all the metabolites differ</w:t>
      </w:r>
      <w:r w:rsidR="003E43E4" w:rsidRPr="00FA1245">
        <w:rPr>
          <w:color w:val="000000" w:themeColor="text1"/>
        </w:rPr>
        <w:t>ing</w:t>
      </w:r>
      <w:r w:rsidR="00DC1F17" w:rsidRPr="00FA1245">
        <w:rPr>
          <w:color w:val="000000" w:themeColor="text1"/>
        </w:rPr>
        <w:t xml:space="preserve"> between treatment</w:t>
      </w:r>
      <w:r w:rsidR="003E43E4" w:rsidRPr="00FA1245">
        <w:rPr>
          <w:color w:val="000000" w:themeColor="text1"/>
        </w:rPr>
        <w:t>s</w:t>
      </w:r>
      <w:r w:rsidR="00BF1531" w:rsidRPr="00FA1245">
        <w:rPr>
          <w:color w:val="000000" w:themeColor="text1"/>
        </w:rPr>
        <w:t>.</w:t>
      </w:r>
      <w:r w:rsidR="00DC1F17" w:rsidRPr="00FA1245">
        <w:rPr>
          <w:color w:val="000000" w:themeColor="text1"/>
        </w:rPr>
        <w:t xml:space="preserve"> </w:t>
      </w:r>
      <w:r w:rsidR="00BF1531" w:rsidRPr="00FA1245">
        <w:rPr>
          <w:color w:val="000000" w:themeColor="text1"/>
        </w:rPr>
        <w:t>O</w:t>
      </w:r>
      <w:r w:rsidR="00DC1F17" w:rsidRPr="00FA1245">
        <w:rPr>
          <w:color w:val="000000" w:themeColor="text1"/>
        </w:rPr>
        <w:t>ur mass</w:t>
      </w:r>
      <w:r w:rsidR="003E43E4" w:rsidRPr="00FA1245">
        <w:rPr>
          <w:color w:val="000000" w:themeColor="text1"/>
        </w:rPr>
        <w:t xml:space="preserve"> </w:t>
      </w:r>
      <w:r w:rsidR="00DC1F17" w:rsidRPr="00FA1245">
        <w:rPr>
          <w:color w:val="000000" w:themeColor="text1"/>
        </w:rPr>
        <w:t>spectrometry</w:t>
      </w:r>
      <w:r w:rsidR="003E43E4" w:rsidRPr="00FA1245">
        <w:rPr>
          <w:color w:val="000000" w:themeColor="text1"/>
        </w:rPr>
        <w:t>-based</w:t>
      </w:r>
      <w:r w:rsidR="00DC1F17" w:rsidRPr="00FA1245">
        <w:rPr>
          <w:color w:val="000000" w:themeColor="text1"/>
        </w:rPr>
        <w:t xml:space="preserve"> analysis used</w:t>
      </w:r>
      <w:r w:rsidR="003E43E4" w:rsidRPr="00FA1245">
        <w:rPr>
          <w:color w:val="000000" w:themeColor="text1"/>
        </w:rPr>
        <w:t xml:space="preserve"> a </w:t>
      </w:r>
      <w:r w:rsidR="00DC1F17" w:rsidRPr="00FA1245">
        <w:rPr>
          <w:color w:val="000000" w:themeColor="text1"/>
        </w:rPr>
        <w:t xml:space="preserve">high resolution of 70k, and the data we have provided represent the best matches within a relatively small threshold of mass accuracy (&lt;5ppm). Furthermore, the </w:t>
      </w:r>
      <w:r w:rsidR="003A3C68" w:rsidRPr="00FA1245">
        <w:rPr>
          <w:color w:val="000000" w:themeColor="text1"/>
        </w:rPr>
        <w:t>metabolite annotations</w:t>
      </w:r>
      <w:r w:rsidR="00DC1F17" w:rsidRPr="00FA1245">
        <w:rPr>
          <w:color w:val="000000" w:themeColor="text1"/>
        </w:rPr>
        <w:t xml:space="preserve"> included </w:t>
      </w:r>
      <w:r w:rsidR="00921280" w:rsidRPr="00FA1245">
        <w:rPr>
          <w:color w:val="000000" w:themeColor="text1"/>
        </w:rPr>
        <w:t>several</w:t>
      </w:r>
      <w:r w:rsidR="00DC1F17" w:rsidRPr="00FA1245">
        <w:rPr>
          <w:color w:val="000000" w:themeColor="text1"/>
        </w:rPr>
        <w:t xml:space="preserve"> species that would be expected to be found follo</w:t>
      </w:r>
      <w:r w:rsidR="00921280" w:rsidRPr="00FA1245">
        <w:rPr>
          <w:color w:val="000000" w:themeColor="text1"/>
        </w:rPr>
        <w:t>wing consumption of blueberries</w:t>
      </w:r>
      <w:r w:rsidR="006A57C2" w:rsidRPr="00FA1245">
        <w:rPr>
          <w:color w:val="000000" w:themeColor="text1"/>
        </w:rPr>
        <w:t>, for example, phenolic acid metabolites</w:t>
      </w:r>
      <w:r w:rsidR="003A3C68" w:rsidRPr="00FA1245">
        <w:rPr>
          <w:color w:val="000000" w:themeColor="text1"/>
        </w:rPr>
        <w:t xml:space="preserve"> </w:t>
      </w:r>
      <w:r w:rsidR="00EB3040" w:rsidRPr="00FA1245">
        <w:rPr>
          <w:color w:val="000000" w:themeColor="text1"/>
        </w:rPr>
        <w:t>(Table 5)</w:t>
      </w:r>
      <w:r w:rsidR="00921280" w:rsidRPr="00FA1245">
        <w:rPr>
          <w:color w:val="000000" w:themeColor="text1"/>
        </w:rPr>
        <w:t>.</w:t>
      </w:r>
      <w:r w:rsidR="00DC1F17" w:rsidRPr="00FA1245">
        <w:rPr>
          <w:color w:val="000000" w:themeColor="text1"/>
        </w:rPr>
        <w:t xml:space="preserve"> </w:t>
      </w:r>
    </w:p>
    <w:p w14:paraId="5D07657F" w14:textId="640ACE59" w:rsidR="00FF334D" w:rsidRPr="00FA1245" w:rsidRDefault="00FF334D" w:rsidP="006D2448">
      <w:pPr>
        <w:spacing w:line="360" w:lineRule="auto"/>
        <w:ind w:firstLine="720"/>
        <w:jc w:val="both"/>
        <w:rPr>
          <w:color w:val="000000" w:themeColor="text1"/>
        </w:rPr>
      </w:pPr>
      <w:r w:rsidRPr="00FA1245">
        <w:rPr>
          <w:color w:val="000000" w:themeColor="text1"/>
        </w:rPr>
        <w:t xml:space="preserve">In conclusion, </w:t>
      </w:r>
      <w:r w:rsidR="004F783F" w:rsidRPr="00FA1245">
        <w:rPr>
          <w:color w:val="000000" w:themeColor="text1"/>
        </w:rPr>
        <w:t>we have shown that</w:t>
      </w:r>
      <w:r w:rsidR="00297499" w:rsidRPr="00FA1245">
        <w:rPr>
          <w:color w:val="000000" w:themeColor="text1"/>
        </w:rPr>
        <w:t xml:space="preserve"> </w:t>
      </w:r>
      <w:r w:rsidR="00DC1F17" w:rsidRPr="00FA1245">
        <w:rPr>
          <w:color w:val="000000" w:themeColor="text1"/>
        </w:rPr>
        <w:t xml:space="preserve">a </w:t>
      </w:r>
      <w:r w:rsidR="00333B6E" w:rsidRPr="00FA1245">
        <w:rPr>
          <w:color w:val="000000" w:themeColor="text1"/>
        </w:rPr>
        <w:t>metabolite profiling</w:t>
      </w:r>
      <w:r w:rsidR="00297499" w:rsidRPr="00FA1245">
        <w:rPr>
          <w:color w:val="000000" w:themeColor="text1"/>
        </w:rPr>
        <w:t xml:space="preserve"> approach</w:t>
      </w:r>
      <w:r w:rsidR="00484F5D" w:rsidRPr="00FA1245">
        <w:rPr>
          <w:color w:val="000000" w:themeColor="text1"/>
        </w:rPr>
        <w:t xml:space="preserve"> can be used</w:t>
      </w:r>
      <w:r w:rsidR="00297499" w:rsidRPr="00FA1245">
        <w:rPr>
          <w:color w:val="000000" w:themeColor="text1"/>
        </w:rPr>
        <w:t xml:space="preserve"> </w:t>
      </w:r>
      <w:r w:rsidR="00DC1F17" w:rsidRPr="00FA1245">
        <w:rPr>
          <w:color w:val="000000" w:themeColor="text1"/>
        </w:rPr>
        <w:t xml:space="preserve">to </w:t>
      </w:r>
      <w:r w:rsidR="00484F5D" w:rsidRPr="00FA1245">
        <w:rPr>
          <w:color w:val="000000" w:themeColor="text1"/>
        </w:rPr>
        <w:t xml:space="preserve">globally </w:t>
      </w:r>
      <w:r w:rsidR="00DC1F17" w:rsidRPr="00FA1245">
        <w:rPr>
          <w:color w:val="000000" w:themeColor="text1"/>
        </w:rPr>
        <w:t xml:space="preserve">compare </w:t>
      </w:r>
      <w:r w:rsidR="006D2448" w:rsidRPr="00FA1245">
        <w:rPr>
          <w:color w:val="000000" w:themeColor="text1"/>
        </w:rPr>
        <w:t>the appearance of blueberry metabolites</w:t>
      </w:r>
      <w:r w:rsidR="00DC1F17" w:rsidRPr="00FA1245">
        <w:rPr>
          <w:color w:val="000000" w:themeColor="text1"/>
        </w:rPr>
        <w:t xml:space="preserve"> following consumption </w:t>
      </w:r>
      <w:r w:rsidR="000D7FD4" w:rsidRPr="00FA1245">
        <w:rPr>
          <w:color w:val="000000" w:themeColor="text1"/>
        </w:rPr>
        <w:t>of either whole or juiced fruit.</w:t>
      </w:r>
      <w:r w:rsidR="006D2448" w:rsidRPr="00FA1245">
        <w:rPr>
          <w:color w:val="000000" w:themeColor="text1"/>
        </w:rPr>
        <w:t xml:space="preserve"> </w:t>
      </w:r>
      <w:r w:rsidR="004F783F" w:rsidRPr="00FA1245">
        <w:rPr>
          <w:color w:val="000000" w:themeColor="text1"/>
        </w:rPr>
        <w:t>This study</w:t>
      </w:r>
      <w:r w:rsidR="00297499" w:rsidRPr="00FA1245">
        <w:rPr>
          <w:color w:val="000000" w:themeColor="text1"/>
        </w:rPr>
        <w:t xml:space="preserve"> demonstrates the potential for informati</w:t>
      </w:r>
      <w:r w:rsidR="00DC1F17" w:rsidRPr="00FA1245">
        <w:rPr>
          <w:color w:val="000000" w:themeColor="text1"/>
        </w:rPr>
        <w:t>on-rich techniques in this area. We have shown that</w:t>
      </w:r>
      <w:r w:rsidR="00370998" w:rsidRPr="00FA1245">
        <w:rPr>
          <w:color w:val="000000" w:themeColor="text1"/>
        </w:rPr>
        <w:t xml:space="preserve"> consuming whole</w:t>
      </w:r>
      <w:r w:rsidR="006003AB" w:rsidRPr="00FA1245">
        <w:rPr>
          <w:color w:val="000000" w:themeColor="text1"/>
        </w:rPr>
        <w:t xml:space="preserve"> blueberries resulted in</w:t>
      </w:r>
      <w:r w:rsidR="003E43E4" w:rsidRPr="00FA1245">
        <w:rPr>
          <w:color w:val="000000" w:themeColor="text1"/>
        </w:rPr>
        <w:t xml:space="preserve"> </w:t>
      </w:r>
      <w:r w:rsidR="00D11F4F" w:rsidRPr="00FA1245">
        <w:rPr>
          <w:color w:val="000000" w:themeColor="text1"/>
        </w:rPr>
        <w:t xml:space="preserve">higher intensity of </w:t>
      </w:r>
      <w:r w:rsidR="00CB2CF0" w:rsidRPr="00FA1245">
        <w:rPr>
          <w:color w:val="000000" w:themeColor="text1"/>
        </w:rPr>
        <w:t xml:space="preserve">phenolic </w:t>
      </w:r>
      <w:r w:rsidR="003E43E4" w:rsidRPr="00FA1245">
        <w:rPr>
          <w:color w:val="000000" w:themeColor="text1"/>
        </w:rPr>
        <w:t>metabolites</w:t>
      </w:r>
      <w:r w:rsidR="00BD25AB" w:rsidRPr="00FA1245">
        <w:rPr>
          <w:color w:val="000000" w:themeColor="text1"/>
        </w:rPr>
        <w:t xml:space="preserve"> when compared to ingestion of </w:t>
      </w:r>
      <w:r w:rsidR="009878F8" w:rsidRPr="00FA1245">
        <w:rPr>
          <w:color w:val="000000" w:themeColor="text1"/>
        </w:rPr>
        <w:t xml:space="preserve">juiced </w:t>
      </w:r>
      <w:r w:rsidR="00BD25AB" w:rsidRPr="00FA1245">
        <w:rPr>
          <w:color w:val="000000" w:themeColor="text1"/>
        </w:rPr>
        <w:t>blueberr</w:t>
      </w:r>
      <w:r w:rsidR="00B508A7" w:rsidRPr="00FA1245">
        <w:rPr>
          <w:color w:val="000000" w:themeColor="text1"/>
        </w:rPr>
        <w:t xml:space="preserve">ies, </w:t>
      </w:r>
      <w:r w:rsidR="00A5726F" w:rsidRPr="00FA1245">
        <w:rPr>
          <w:color w:val="000000" w:themeColor="text1"/>
        </w:rPr>
        <w:t>although only the 2 h time</w:t>
      </w:r>
      <w:r w:rsidR="009D25D6" w:rsidRPr="00FA1245">
        <w:rPr>
          <w:color w:val="000000" w:themeColor="text1"/>
        </w:rPr>
        <w:t xml:space="preserve"> </w:t>
      </w:r>
      <w:r w:rsidR="00A5726F" w:rsidRPr="00FA1245">
        <w:rPr>
          <w:color w:val="000000" w:themeColor="text1"/>
        </w:rPr>
        <w:t>point was used. T</w:t>
      </w:r>
      <w:r w:rsidR="00484F5D" w:rsidRPr="00FA1245">
        <w:rPr>
          <w:color w:val="000000" w:themeColor="text1"/>
        </w:rPr>
        <w:t xml:space="preserve">he differences in </w:t>
      </w:r>
      <w:r w:rsidR="00CB2CF0" w:rsidRPr="00FA1245">
        <w:rPr>
          <w:color w:val="000000" w:themeColor="text1"/>
        </w:rPr>
        <w:t xml:space="preserve">overall metabolite profiles </w:t>
      </w:r>
      <w:r w:rsidR="00A5726F" w:rsidRPr="00FA1245">
        <w:rPr>
          <w:color w:val="000000" w:themeColor="text1"/>
        </w:rPr>
        <w:t>of plasma and urine following either</w:t>
      </w:r>
      <w:r w:rsidR="00D91613" w:rsidRPr="00FA1245">
        <w:rPr>
          <w:color w:val="000000" w:themeColor="text1"/>
        </w:rPr>
        <w:t xml:space="preserve"> whole and juiced blueberry consumption </w:t>
      </w:r>
      <w:r w:rsidR="00A5726F" w:rsidRPr="00FA1245">
        <w:rPr>
          <w:color w:val="000000" w:themeColor="text1"/>
        </w:rPr>
        <w:t>were</w:t>
      </w:r>
      <w:r w:rsidR="00B508A7" w:rsidRPr="00FA1245">
        <w:rPr>
          <w:color w:val="000000" w:themeColor="text1"/>
        </w:rPr>
        <w:t xml:space="preserve"> </w:t>
      </w:r>
      <w:r w:rsidR="00CB2CF0" w:rsidRPr="00FA1245">
        <w:rPr>
          <w:color w:val="000000" w:themeColor="text1"/>
        </w:rPr>
        <w:t>relatively minor.</w:t>
      </w:r>
    </w:p>
    <w:p w14:paraId="7D4E6178" w14:textId="77777777" w:rsidR="009176E2" w:rsidRPr="00FA1245" w:rsidRDefault="009176E2" w:rsidP="00B71F5E">
      <w:pPr>
        <w:spacing w:line="360" w:lineRule="auto"/>
        <w:rPr>
          <w:color w:val="000000" w:themeColor="text1"/>
        </w:rPr>
      </w:pPr>
    </w:p>
    <w:p w14:paraId="2AAF76CE" w14:textId="00350843" w:rsidR="00FF334D" w:rsidRPr="00FA1245" w:rsidRDefault="00FF334D" w:rsidP="009154AE">
      <w:pPr>
        <w:spacing w:line="360" w:lineRule="auto"/>
        <w:outlineLvl w:val="0"/>
        <w:rPr>
          <w:b/>
          <w:color w:val="000000" w:themeColor="text1"/>
        </w:rPr>
      </w:pPr>
      <w:r w:rsidRPr="00FA1245">
        <w:rPr>
          <w:b/>
          <w:color w:val="000000" w:themeColor="text1"/>
        </w:rPr>
        <w:t>Acknowledgem</w:t>
      </w:r>
      <w:r w:rsidR="00AB39A6" w:rsidRPr="00FA1245">
        <w:rPr>
          <w:b/>
          <w:color w:val="000000" w:themeColor="text1"/>
        </w:rPr>
        <w:t>e</w:t>
      </w:r>
      <w:r w:rsidRPr="00FA1245">
        <w:rPr>
          <w:b/>
          <w:color w:val="000000" w:themeColor="text1"/>
        </w:rPr>
        <w:t>nts</w:t>
      </w:r>
    </w:p>
    <w:p w14:paraId="286D7662" w14:textId="77777777" w:rsidR="0074414B" w:rsidRPr="00FA1245" w:rsidRDefault="0074414B" w:rsidP="009154AE">
      <w:pPr>
        <w:spacing w:line="360" w:lineRule="auto"/>
        <w:ind w:firstLine="720"/>
        <w:outlineLvl w:val="0"/>
        <w:rPr>
          <w:color w:val="000000" w:themeColor="text1"/>
        </w:rPr>
      </w:pPr>
      <w:r w:rsidRPr="00FA1245">
        <w:rPr>
          <w:color w:val="000000" w:themeColor="text1"/>
        </w:rPr>
        <w:t>We thank the volunteers that participated in the study.</w:t>
      </w:r>
      <w:r w:rsidR="007B3987" w:rsidRPr="00FA1245">
        <w:rPr>
          <w:color w:val="000000" w:themeColor="text1"/>
        </w:rPr>
        <w:t xml:space="preserve"> </w:t>
      </w:r>
    </w:p>
    <w:p w14:paraId="1FA44CD5" w14:textId="77777777" w:rsidR="00FF334D" w:rsidRPr="00FA1245" w:rsidRDefault="00FF334D" w:rsidP="00B71F5E">
      <w:pPr>
        <w:spacing w:line="360" w:lineRule="auto"/>
        <w:rPr>
          <w:color w:val="000000" w:themeColor="text1"/>
        </w:rPr>
      </w:pPr>
    </w:p>
    <w:p w14:paraId="4C836EF1" w14:textId="159B41B9" w:rsidR="009154AE" w:rsidRPr="00FA1245" w:rsidRDefault="009154AE" w:rsidP="009154AE">
      <w:pPr>
        <w:spacing w:line="360" w:lineRule="auto"/>
        <w:jc w:val="both"/>
        <w:outlineLvl w:val="0"/>
        <w:rPr>
          <w:b/>
          <w:color w:val="000000" w:themeColor="text1"/>
        </w:rPr>
      </w:pPr>
      <w:r w:rsidRPr="00FA1245">
        <w:rPr>
          <w:b/>
          <w:color w:val="000000" w:themeColor="text1"/>
        </w:rPr>
        <w:t>Financial support</w:t>
      </w:r>
    </w:p>
    <w:p w14:paraId="7D244D95" w14:textId="7060EB31" w:rsidR="00B859A7" w:rsidRPr="00FA1245" w:rsidRDefault="009154AE" w:rsidP="009154AE">
      <w:pPr>
        <w:spacing w:line="360" w:lineRule="auto"/>
        <w:ind w:firstLine="720"/>
        <w:jc w:val="both"/>
        <w:rPr>
          <w:color w:val="000000" w:themeColor="text1"/>
        </w:rPr>
      </w:pPr>
      <w:r w:rsidRPr="00FA1245">
        <w:rPr>
          <w:color w:val="000000" w:themeColor="text1"/>
        </w:rPr>
        <w:t>The work was funded through internal sources from Northumbria University.</w:t>
      </w:r>
    </w:p>
    <w:p w14:paraId="46E0F048" w14:textId="77777777" w:rsidR="009154AE" w:rsidRPr="00FA1245" w:rsidRDefault="009154AE" w:rsidP="009154AE">
      <w:pPr>
        <w:spacing w:line="360" w:lineRule="auto"/>
        <w:ind w:firstLine="720"/>
        <w:jc w:val="both"/>
        <w:rPr>
          <w:color w:val="000000" w:themeColor="text1"/>
        </w:rPr>
      </w:pPr>
    </w:p>
    <w:p w14:paraId="255D4BEE" w14:textId="4801564B" w:rsidR="009154AE" w:rsidRPr="00FA1245" w:rsidRDefault="009154AE" w:rsidP="009154AE">
      <w:pPr>
        <w:spacing w:line="360" w:lineRule="auto"/>
        <w:jc w:val="both"/>
        <w:rPr>
          <w:b/>
          <w:color w:val="000000" w:themeColor="text1"/>
        </w:rPr>
      </w:pPr>
      <w:r w:rsidRPr="00FA1245">
        <w:rPr>
          <w:b/>
          <w:color w:val="000000" w:themeColor="text1"/>
        </w:rPr>
        <w:t>Conflict of interest</w:t>
      </w:r>
    </w:p>
    <w:p w14:paraId="1CF39755" w14:textId="54DC7BFF" w:rsidR="009154AE" w:rsidRPr="00FA1245" w:rsidRDefault="009154AE" w:rsidP="009154AE">
      <w:pPr>
        <w:spacing w:line="360" w:lineRule="auto"/>
        <w:jc w:val="both"/>
        <w:rPr>
          <w:color w:val="000000" w:themeColor="text1"/>
        </w:rPr>
      </w:pPr>
      <w:r w:rsidRPr="00FA1245">
        <w:rPr>
          <w:color w:val="000000" w:themeColor="text1"/>
        </w:rPr>
        <w:tab/>
      </w:r>
      <w:r w:rsidR="00B22FE7" w:rsidRPr="00FA1245">
        <w:rPr>
          <w:color w:val="000000" w:themeColor="text1"/>
        </w:rPr>
        <w:t>All authors declare no conflict of interest</w:t>
      </w:r>
      <w:r w:rsidRPr="00FA1245">
        <w:rPr>
          <w:color w:val="000000" w:themeColor="text1"/>
        </w:rPr>
        <w:t>.</w:t>
      </w:r>
    </w:p>
    <w:p w14:paraId="0A5F8682" w14:textId="77777777" w:rsidR="009154AE" w:rsidRPr="00FA1245" w:rsidRDefault="009154AE" w:rsidP="009154AE">
      <w:pPr>
        <w:spacing w:line="360" w:lineRule="auto"/>
        <w:jc w:val="both"/>
        <w:rPr>
          <w:b/>
          <w:color w:val="000000" w:themeColor="text1"/>
        </w:rPr>
      </w:pPr>
    </w:p>
    <w:p w14:paraId="48EC613F" w14:textId="6048C3C2" w:rsidR="009154AE" w:rsidRPr="00FA1245" w:rsidRDefault="009154AE" w:rsidP="009154AE">
      <w:pPr>
        <w:spacing w:line="360" w:lineRule="auto"/>
        <w:jc w:val="both"/>
        <w:rPr>
          <w:b/>
          <w:color w:val="000000" w:themeColor="text1"/>
        </w:rPr>
      </w:pPr>
      <w:r w:rsidRPr="00FA1245">
        <w:rPr>
          <w:b/>
          <w:color w:val="000000" w:themeColor="text1"/>
        </w:rPr>
        <w:t>Authorship</w:t>
      </w:r>
    </w:p>
    <w:p w14:paraId="5BD8D700" w14:textId="5643F4CD" w:rsidR="0074783A" w:rsidRPr="00FA1245" w:rsidRDefault="009154AE" w:rsidP="009154AE">
      <w:pPr>
        <w:spacing w:line="360" w:lineRule="auto"/>
        <w:jc w:val="both"/>
        <w:rPr>
          <w:color w:val="000000" w:themeColor="text1"/>
        </w:rPr>
      </w:pPr>
      <w:r w:rsidRPr="00FA1245">
        <w:rPr>
          <w:b/>
          <w:color w:val="000000" w:themeColor="text1"/>
        </w:rPr>
        <w:tab/>
      </w:r>
      <w:r w:rsidR="00C17FED" w:rsidRPr="00FA1245">
        <w:rPr>
          <w:color w:val="000000" w:themeColor="text1"/>
        </w:rPr>
        <w:t xml:space="preserve">JL </w:t>
      </w:r>
      <w:r w:rsidR="00A86237" w:rsidRPr="00FA1245">
        <w:rPr>
          <w:color w:val="000000" w:themeColor="text1"/>
        </w:rPr>
        <w:t>was</w:t>
      </w:r>
      <w:r w:rsidR="00C17FED" w:rsidRPr="00FA1245">
        <w:rPr>
          <w:color w:val="000000" w:themeColor="text1"/>
        </w:rPr>
        <w:t xml:space="preserve"> the principal </w:t>
      </w:r>
      <w:r w:rsidR="00A86237" w:rsidRPr="00FA1245">
        <w:rPr>
          <w:color w:val="000000" w:themeColor="text1"/>
        </w:rPr>
        <w:t>investigator</w:t>
      </w:r>
      <w:r w:rsidR="00C17FED" w:rsidRPr="00FA1245">
        <w:rPr>
          <w:color w:val="000000" w:themeColor="text1"/>
        </w:rPr>
        <w:t xml:space="preserve">, </w:t>
      </w:r>
      <w:r w:rsidR="00A86237" w:rsidRPr="00FA1245">
        <w:rPr>
          <w:color w:val="000000" w:themeColor="text1"/>
        </w:rPr>
        <w:t>he designed</w:t>
      </w:r>
      <w:r w:rsidR="00C17FED" w:rsidRPr="00FA1245">
        <w:rPr>
          <w:color w:val="000000" w:themeColor="text1"/>
        </w:rPr>
        <w:t xml:space="preserve"> and </w:t>
      </w:r>
      <w:r w:rsidR="00B57CEC" w:rsidRPr="00FA1245">
        <w:rPr>
          <w:color w:val="000000" w:themeColor="text1"/>
        </w:rPr>
        <w:t>directed</w:t>
      </w:r>
      <w:r w:rsidR="00C17FED" w:rsidRPr="00FA1245">
        <w:rPr>
          <w:color w:val="000000" w:themeColor="text1"/>
        </w:rPr>
        <w:t xml:space="preserve"> the study. AK co-ordinated the study from recruitment to sample collection. SL analysed the samples. </w:t>
      </w:r>
      <w:r w:rsidR="00A86237" w:rsidRPr="00FA1245">
        <w:rPr>
          <w:color w:val="000000" w:themeColor="text1"/>
        </w:rPr>
        <w:t>JL wrote the manuscript, all</w:t>
      </w:r>
      <w:r w:rsidR="00B57CEC" w:rsidRPr="00FA1245">
        <w:rPr>
          <w:color w:val="000000" w:themeColor="text1"/>
        </w:rPr>
        <w:t xml:space="preserve"> authors checked the manuscript</w:t>
      </w:r>
      <w:r w:rsidR="00A86237" w:rsidRPr="00FA1245">
        <w:rPr>
          <w:color w:val="000000" w:themeColor="text1"/>
        </w:rPr>
        <w:t>.</w:t>
      </w:r>
    </w:p>
    <w:p w14:paraId="776E1F00" w14:textId="77777777" w:rsidR="009154AE" w:rsidRPr="00FA1245" w:rsidRDefault="009154AE" w:rsidP="009154AE">
      <w:pPr>
        <w:spacing w:line="360" w:lineRule="auto"/>
        <w:ind w:firstLine="720"/>
        <w:jc w:val="both"/>
        <w:rPr>
          <w:color w:val="000000" w:themeColor="text1"/>
        </w:rPr>
      </w:pPr>
    </w:p>
    <w:p w14:paraId="6FE28CDF" w14:textId="77777777" w:rsidR="009154AE" w:rsidRPr="00FA1245" w:rsidRDefault="009154AE" w:rsidP="009154AE">
      <w:pPr>
        <w:spacing w:line="360" w:lineRule="auto"/>
        <w:ind w:firstLine="720"/>
        <w:jc w:val="both"/>
        <w:rPr>
          <w:color w:val="000000" w:themeColor="text1"/>
        </w:rPr>
        <w:sectPr w:rsidR="009154AE" w:rsidRPr="00FA1245" w:rsidSect="00694C65">
          <w:pgSz w:w="11900" w:h="16840"/>
          <w:pgMar w:top="1440" w:right="1440" w:bottom="1440" w:left="1440" w:header="851" w:footer="992" w:gutter="0"/>
          <w:lnNumType w:countBy="1" w:restart="continuous"/>
          <w:cols w:space="708"/>
          <w:docGrid w:linePitch="360" w:charSpace="200"/>
        </w:sectPr>
      </w:pPr>
    </w:p>
    <w:p w14:paraId="37E2DA7D" w14:textId="77777777" w:rsidR="005553EA" w:rsidRPr="00FA1245" w:rsidRDefault="005553EA" w:rsidP="00694C65">
      <w:pPr>
        <w:pStyle w:val="EndNoteBibliography"/>
        <w:spacing w:line="360" w:lineRule="auto"/>
        <w:outlineLvl w:val="0"/>
        <w:rPr>
          <w:b/>
          <w:color w:val="000000" w:themeColor="text1"/>
        </w:rPr>
      </w:pPr>
      <w:r w:rsidRPr="00FA1245">
        <w:rPr>
          <w:b/>
          <w:color w:val="000000" w:themeColor="text1"/>
        </w:rPr>
        <w:t>References</w:t>
      </w:r>
    </w:p>
    <w:p w14:paraId="14E4CCA6" w14:textId="77777777" w:rsidR="005553EA" w:rsidRPr="00FA1245" w:rsidRDefault="005553EA" w:rsidP="00694C65">
      <w:pPr>
        <w:pStyle w:val="EndNoteBibliography"/>
        <w:spacing w:line="360" w:lineRule="auto"/>
        <w:rPr>
          <w:color w:val="000000" w:themeColor="text1"/>
        </w:rPr>
      </w:pPr>
    </w:p>
    <w:p w14:paraId="56984483" w14:textId="77777777" w:rsidR="002B328B" w:rsidRPr="00FA1245" w:rsidRDefault="008E42E0" w:rsidP="002B328B">
      <w:pPr>
        <w:pStyle w:val="EndNoteBibliography"/>
        <w:rPr>
          <w:noProof/>
          <w:color w:val="000000" w:themeColor="text1"/>
        </w:rPr>
      </w:pPr>
      <w:r w:rsidRPr="00FA1245">
        <w:rPr>
          <w:color w:val="000000" w:themeColor="text1"/>
        </w:rPr>
        <w:fldChar w:fldCharType="begin"/>
      </w:r>
      <w:r w:rsidR="005553EA" w:rsidRPr="00FA1245">
        <w:rPr>
          <w:color w:val="000000" w:themeColor="text1"/>
        </w:rPr>
        <w:instrText xml:space="preserve"> ADDIN EN.REFLIST </w:instrText>
      </w:r>
      <w:r w:rsidRPr="00FA1245">
        <w:rPr>
          <w:color w:val="000000" w:themeColor="text1"/>
        </w:rPr>
        <w:fldChar w:fldCharType="separate"/>
      </w:r>
      <w:r w:rsidR="002B328B" w:rsidRPr="00FA1245">
        <w:rPr>
          <w:noProof/>
          <w:color w:val="000000" w:themeColor="text1"/>
        </w:rPr>
        <w:t>1. Bazzano LA, He J, Ogden LG</w:t>
      </w:r>
      <w:r w:rsidR="002B328B" w:rsidRPr="00FA1245">
        <w:rPr>
          <w:i/>
          <w:noProof/>
          <w:color w:val="000000" w:themeColor="text1"/>
        </w:rPr>
        <w:t xml:space="preserve"> et al.</w:t>
      </w:r>
      <w:r w:rsidR="002B328B" w:rsidRPr="00FA1245">
        <w:rPr>
          <w:noProof/>
          <w:color w:val="000000" w:themeColor="text1"/>
        </w:rPr>
        <w:t xml:space="preserve"> (2002) Fruit and vegetable intake and risk of cardiovascular disease in US adults: the first National Health and Nutrition Examination Survey Epidemiologic Follow-up Study. </w:t>
      </w:r>
      <w:r w:rsidR="002B328B" w:rsidRPr="00FA1245">
        <w:rPr>
          <w:i/>
          <w:noProof/>
          <w:color w:val="000000" w:themeColor="text1"/>
        </w:rPr>
        <w:t>Am J Clin Nutr</w:t>
      </w:r>
      <w:r w:rsidR="002B328B" w:rsidRPr="00FA1245">
        <w:rPr>
          <w:noProof/>
          <w:color w:val="000000" w:themeColor="text1"/>
        </w:rPr>
        <w:t xml:space="preserve"> </w:t>
      </w:r>
      <w:r w:rsidR="002B328B" w:rsidRPr="00FA1245">
        <w:rPr>
          <w:b/>
          <w:noProof/>
          <w:color w:val="000000" w:themeColor="text1"/>
        </w:rPr>
        <w:t>76</w:t>
      </w:r>
      <w:r w:rsidR="002B328B" w:rsidRPr="00FA1245">
        <w:rPr>
          <w:noProof/>
          <w:color w:val="000000" w:themeColor="text1"/>
        </w:rPr>
        <w:t>, 93-99.</w:t>
      </w:r>
    </w:p>
    <w:p w14:paraId="3FA8A44B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2. He FJ, Nowson CA, Lucas M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07) Increased consumption of fruit and vegetables is related to a reduced risk of coronary heart disease: meta-analysis of cohort studies. </w:t>
      </w:r>
      <w:r w:rsidRPr="00FA1245">
        <w:rPr>
          <w:i/>
          <w:noProof/>
          <w:color w:val="000000" w:themeColor="text1"/>
        </w:rPr>
        <w:t>J Hum Hypertens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21</w:t>
      </w:r>
      <w:r w:rsidRPr="00FA1245">
        <w:rPr>
          <w:noProof/>
          <w:color w:val="000000" w:themeColor="text1"/>
        </w:rPr>
        <w:t>, 717-728.</w:t>
      </w:r>
    </w:p>
    <w:p w14:paraId="644F6E53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3. McAnulty LS, Collier SR, Landram MJ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14) Six weeks daily ingestion of whole blueberry powder increases natural killer cell counts and reduces arterial stiffness in sedentary males and females. </w:t>
      </w:r>
      <w:r w:rsidRPr="00FA1245">
        <w:rPr>
          <w:i/>
          <w:noProof/>
          <w:color w:val="000000" w:themeColor="text1"/>
        </w:rPr>
        <w:t>Nutr Res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34</w:t>
      </w:r>
      <w:r w:rsidRPr="00FA1245">
        <w:rPr>
          <w:noProof/>
          <w:color w:val="000000" w:themeColor="text1"/>
        </w:rPr>
        <w:t>, 577-584.</w:t>
      </w:r>
    </w:p>
    <w:p w14:paraId="669A1834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 xml:space="preserve">4. Seeram NP (2008) Berry fruits: compositional elements, biochemical activities, and the impact of their intake on human health, performance, and disease. </w:t>
      </w:r>
      <w:r w:rsidRPr="00FA1245">
        <w:rPr>
          <w:i/>
          <w:noProof/>
          <w:color w:val="000000" w:themeColor="text1"/>
        </w:rPr>
        <w:t>J Agric Food Chem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56</w:t>
      </w:r>
      <w:r w:rsidRPr="00FA1245">
        <w:rPr>
          <w:noProof/>
          <w:color w:val="000000" w:themeColor="text1"/>
        </w:rPr>
        <w:t>, 627-629.</w:t>
      </w:r>
    </w:p>
    <w:p w14:paraId="417DCC83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5. Albani V, Butler LT, Traill WB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17) Fruit and vegetable intake: change with age across childhood and adolescence. </w:t>
      </w:r>
      <w:r w:rsidRPr="00FA1245">
        <w:rPr>
          <w:i/>
          <w:noProof/>
          <w:color w:val="000000" w:themeColor="text1"/>
        </w:rPr>
        <w:t>Br J Nutr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117</w:t>
      </w:r>
      <w:r w:rsidRPr="00FA1245">
        <w:rPr>
          <w:noProof/>
          <w:color w:val="000000" w:themeColor="text1"/>
        </w:rPr>
        <w:t>, 759-765.</w:t>
      </w:r>
    </w:p>
    <w:p w14:paraId="0544A390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 xml:space="preserve">6. Ruxton CHS (2008) Smoothies: one portion or two? </w:t>
      </w:r>
      <w:r w:rsidRPr="00FA1245">
        <w:rPr>
          <w:i/>
          <w:noProof/>
          <w:color w:val="000000" w:themeColor="text1"/>
        </w:rPr>
        <w:t>Nutrition Bulletin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33</w:t>
      </w:r>
      <w:r w:rsidRPr="00FA1245">
        <w:rPr>
          <w:noProof/>
          <w:color w:val="000000" w:themeColor="text1"/>
        </w:rPr>
        <w:t>, 129-132.</w:t>
      </w:r>
    </w:p>
    <w:p w14:paraId="0D363EFE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7. Kuntz S, Rudloff S, Asseburg H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15) Uptake and bioavailability of anthocyanins and phenolic acids from grape/blueberry juice and smoothie in vitro and in vivo. </w:t>
      </w:r>
      <w:r w:rsidRPr="00FA1245">
        <w:rPr>
          <w:i/>
          <w:noProof/>
          <w:color w:val="000000" w:themeColor="text1"/>
        </w:rPr>
        <w:t>Brit J Nutr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113</w:t>
      </w:r>
      <w:r w:rsidRPr="00FA1245">
        <w:rPr>
          <w:noProof/>
          <w:color w:val="000000" w:themeColor="text1"/>
        </w:rPr>
        <w:t>, 1044-1055.</w:t>
      </w:r>
    </w:p>
    <w:p w14:paraId="320EA640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 xml:space="preserve">8. Caswell H (2009) The role of fruit juice in teh diet: an overview. </w:t>
      </w:r>
      <w:r w:rsidRPr="00FA1245">
        <w:rPr>
          <w:i/>
          <w:noProof/>
          <w:color w:val="000000" w:themeColor="text1"/>
        </w:rPr>
        <w:t>Nutritio Bulletin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34</w:t>
      </w:r>
      <w:r w:rsidRPr="00FA1245">
        <w:rPr>
          <w:noProof/>
          <w:color w:val="000000" w:themeColor="text1"/>
        </w:rPr>
        <w:t>, 273-288.</w:t>
      </w:r>
    </w:p>
    <w:p w14:paraId="3314A856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 xml:space="preserve">9. Khan TA, Sievenpiper JL (2016) Controversies about sugars: results from systematic reviews and meta-analyses on obesity, cardiometabolic disease and diabetes. </w:t>
      </w:r>
      <w:r w:rsidRPr="00FA1245">
        <w:rPr>
          <w:i/>
          <w:noProof/>
          <w:color w:val="000000" w:themeColor="text1"/>
        </w:rPr>
        <w:t>European journal of nutrition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55</w:t>
      </w:r>
      <w:r w:rsidRPr="00FA1245">
        <w:rPr>
          <w:noProof/>
          <w:color w:val="000000" w:themeColor="text1"/>
        </w:rPr>
        <w:t>, 25-43.</w:t>
      </w:r>
    </w:p>
    <w:p w14:paraId="77CEB2C6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 xml:space="preserve">10. Manach C, Mazur A, Scalbert A (2005) Polyphenols and prevention of cardiovascular diseases. </w:t>
      </w:r>
      <w:r w:rsidRPr="00FA1245">
        <w:rPr>
          <w:i/>
          <w:noProof/>
          <w:color w:val="000000" w:themeColor="text1"/>
        </w:rPr>
        <w:t>Curr Opin Lipidol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16</w:t>
      </w:r>
      <w:r w:rsidRPr="00FA1245">
        <w:rPr>
          <w:noProof/>
          <w:color w:val="000000" w:themeColor="text1"/>
        </w:rPr>
        <w:t>, 77-84.</w:t>
      </w:r>
    </w:p>
    <w:p w14:paraId="4D2682F4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11. Scalbert A, Manach C, Morand C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05) Dietary polyphenols and the prevention of diseases. </w:t>
      </w:r>
      <w:r w:rsidRPr="00FA1245">
        <w:rPr>
          <w:i/>
          <w:noProof/>
          <w:color w:val="000000" w:themeColor="text1"/>
        </w:rPr>
        <w:t>Crit Rev Food Sci Nutr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45</w:t>
      </w:r>
      <w:r w:rsidRPr="00FA1245">
        <w:rPr>
          <w:noProof/>
          <w:color w:val="000000" w:themeColor="text1"/>
        </w:rPr>
        <w:t>, 287-306.</w:t>
      </w:r>
    </w:p>
    <w:p w14:paraId="21AE1C5C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12. Zamora-Ros R, Knaze V, Lujan-Barroso L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11) Estimation of the intake of anthocyanidins and their food sources in the European Prospective Investigation into Cancer and Nutrition (EPIC) study. </w:t>
      </w:r>
      <w:r w:rsidRPr="00FA1245">
        <w:rPr>
          <w:i/>
          <w:noProof/>
          <w:color w:val="000000" w:themeColor="text1"/>
        </w:rPr>
        <w:t>Br J Nutr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106</w:t>
      </w:r>
      <w:r w:rsidRPr="00FA1245">
        <w:rPr>
          <w:noProof/>
          <w:color w:val="000000" w:themeColor="text1"/>
        </w:rPr>
        <w:t>, 1090-1099.</w:t>
      </w:r>
    </w:p>
    <w:p w14:paraId="4500556C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13. Manach C, Williamson G, Morand C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05) Bioavailability and bioefficacy of polyphenols in humans. I. Review of 97 bioavailability studies. </w:t>
      </w:r>
      <w:r w:rsidRPr="00FA1245">
        <w:rPr>
          <w:i/>
          <w:noProof/>
          <w:color w:val="000000" w:themeColor="text1"/>
        </w:rPr>
        <w:t>Am J Clin Nutr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81</w:t>
      </w:r>
      <w:r w:rsidRPr="00FA1245">
        <w:rPr>
          <w:noProof/>
          <w:color w:val="000000" w:themeColor="text1"/>
        </w:rPr>
        <w:t>, 230S-242S.</w:t>
      </w:r>
    </w:p>
    <w:p w14:paraId="2CC99CCF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14. Bitsch I, Janssen M, Netzel M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04) Bioavailability of anthocyanidin-3-glycosides following consumption of elderberry extract and blackcurrant juice. </w:t>
      </w:r>
      <w:r w:rsidRPr="00FA1245">
        <w:rPr>
          <w:i/>
          <w:noProof/>
          <w:color w:val="000000" w:themeColor="text1"/>
        </w:rPr>
        <w:t>Int J Clin Pharmacol Ther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42</w:t>
      </w:r>
      <w:r w:rsidRPr="00FA1245">
        <w:rPr>
          <w:noProof/>
          <w:color w:val="000000" w:themeColor="text1"/>
        </w:rPr>
        <w:t>, 293-300.</w:t>
      </w:r>
    </w:p>
    <w:p w14:paraId="64F13CBD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 xml:space="preserve">15. Holst B, Williamson G (2008) Nutrients and phytochemicals: from bioavailability to bioefficacy beyond antioxidants. </w:t>
      </w:r>
      <w:r w:rsidRPr="00FA1245">
        <w:rPr>
          <w:i/>
          <w:noProof/>
          <w:color w:val="000000" w:themeColor="text1"/>
        </w:rPr>
        <w:t>Curr Opin Biotechnol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19</w:t>
      </w:r>
      <w:r w:rsidRPr="00FA1245">
        <w:rPr>
          <w:noProof/>
          <w:color w:val="000000" w:themeColor="text1"/>
        </w:rPr>
        <w:t>, 73-82.</w:t>
      </w:r>
    </w:p>
    <w:p w14:paraId="7E3CA37D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16. Kuntz S, Rudloff S, Asseburg H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15) Uptake and bioavailability of anthocyanins and phenolic acids from grape/blueberry juice and smoothie in vitro and in vivo. </w:t>
      </w:r>
      <w:r w:rsidRPr="00FA1245">
        <w:rPr>
          <w:i/>
          <w:noProof/>
          <w:color w:val="000000" w:themeColor="text1"/>
        </w:rPr>
        <w:t>Br J Nutr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113</w:t>
      </w:r>
      <w:r w:rsidRPr="00FA1245">
        <w:rPr>
          <w:noProof/>
          <w:color w:val="000000" w:themeColor="text1"/>
        </w:rPr>
        <w:t>, 1044-1055.</w:t>
      </w:r>
    </w:p>
    <w:p w14:paraId="2B74365E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17. Rodriguez-Mateos A, Del Pino-Garcia R, George TW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14) Impact of processing on the bioavailability and vascular effects of blueberry (poly)phenols. </w:t>
      </w:r>
      <w:r w:rsidRPr="00FA1245">
        <w:rPr>
          <w:i/>
          <w:noProof/>
          <w:color w:val="000000" w:themeColor="text1"/>
        </w:rPr>
        <w:t>Mol Nutr Food Res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58</w:t>
      </w:r>
      <w:r w:rsidRPr="00FA1245">
        <w:rPr>
          <w:noProof/>
          <w:color w:val="000000" w:themeColor="text1"/>
        </w:rPr>
        <w:t>, 1952-1961.</w:t>
      </w:r>
    </w:p>
    <w:p w14:paraId="21930965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18. Keane KM, Bell PG, Lodge JK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16) Phytochemical uptake following human consumption of Montmorency tart cherry (L. Prunus cerasus) and influence of phenolic acids on vascular smooth muscle cells in vitro. </w:t>
      </w:r>
      <w:r w:rsidRPr="00FA1245">
        <w:rPr>
          <w:i/>
          <w:noProof/>
          <w:color w:val="000000" w:themeColor="text1"/>
        </w:rPr>
        <w:t>Eur J Nutr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55</w:t>
      </w:r>
      <w:r w:rsidRPr="00FA1245">
        <w:rPr>
          <w:noProof/>
          <w:color w:val="000000" w:themeColor="text1"/>
        </w:rPr>
        <w:t>, 1695-1705.</w:t>
      </w:r>
    </w:p>
    <w:p w14:paraId="73F662F6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19. Borges G, Mullen W, Mullan A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10) Bioavailability of multiple components following acute ingestion of a polyphenol-rich juice drink. </w:t>
      </w:r>
      <w:r w:rsidRPr="00FA1245">
        <w:rPr>
          <w:i/>
          <w:noProof/>
          <w:color w:val="000000" w:themeColor="text1"/>
        </w:rPr>
        <w:t>Mol Nutr Food Res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54 Suppl 2</w:t>
      </w:r>
      <w:r w:rsidRPr="00FA1245">
        <w:rPr>
          <w:noProof/>
          <w:color w:val="000000" w:themeColor="text1"/>
        </w:rPr>
        <w:t>, S268-277.</w:t>
      </w:r>
    </w:p>
    <w:p w14:paraId="761EC6F6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20. Mertens-Talcott SU, Rios J, Jilma-Stohlawetz P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08) Pharmacokinetics of anthocyanins and antioxidant effects after the consumption of anthocyanin-rich acai juice and pulp (Euterpe oleracea Mart.) in human healthy volunteers. </w:t>
      </w:r>
      <w:r w:rsidRPr="00FA1245">
        <w:rPr>
          <w:i/>
          <w:noProof/>
          <w:color w:val="000000" w:themeColor="text1"/>
        </w:rPr>
        <w:t>J Agric Food Chem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56</w:t>
      </w:r>
      <w:r w:rsidRPr="00FA1245">
        <w:rPr>
          <w:noProof/>
          <w:color w:val="000000" w:themeColor="text1"/>
        </w:rPr>
        <w:t>, 7796-7802.</w:t>
      </w:r>
    </w:p>
    <w:p w14:paraId="33E42851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21. Kay CD, Mazza G, Holub BJ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04) Anthocyanin metabolites in human urine and serum. </w:t>
      </w:r>
      <w:r w:rsidRPr="00FA1245">
        <w:rPr>
          <w:i/>
          <w:noProof/>
          <w:color w:val="000000" w:themeColor="text1"/>
        </w:rPr>
        <w:t>Br J Nutr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91</w:t>
      </w:r>
      <w:r w:rsidRPr="00FA1245">
        <w:rPr>
          <w:noProof/>
          <w:color w:val="000000" w:themeColor="text1"/>
        </w:rPr>
        <w:t>, 933-942.</w:t>
      </w:r>
    </w:p>
    <w:p w14:paraId="2C0345D0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22. Kalt W, Liu Y, McDonald JE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14) Anthocyanin metabolites are abundant and persistent in human urine. </w:t>
      </w:r>
      <w:r w:rsidRPr="00FA1245">
        <w:rPr>
          <w:i/>
          <w:noProof/>
          <w:color w:val="000000" w:themeColor="text1"/>
        </w:rPr>
        <w:t>J Agric Food Chem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62</w:t>
      </w:r>
      <w:r w:rsidRPr="00FA1245">
        <w:rPr>
          <w:noProof/>
          <w:color w:val="000000" w:themeColor="text1"/>
        </w:rPr>
        <w:t>, 3926-3934.</w:t>
      </w:r>
    </w:p>
    <w:p w14:paraId="26B25D4F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23. Tomas M, Toydemir G, Boyacioglu D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15) The effects of juice processing on black mulberry antioxidants. </w:t>
      </w:r>
      <w:r w:rsidRPr="00FA1245">
        <w:rPr>
          <w:i/>
          <w:noProof/>
          <w:color w:val="000000" w:themeColor="text1"/>
        </w:rPr>
        <w:t>Food chemistry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186</w:t>
      </w:r>
      <w:r w:rsidRPr="00FA1245">
        <w:rPr>
          <w:noProof/>
          <w:color w:val="000000" w:themeColor="text1"/>
        </w:rPr>
        <w:t>, 277-284.</w:t>
      </w:r>
    </w:p>
    <w:p w14:paraId="6FC711DD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24. Kamiloglu S, Demirci M, Selen S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14) Home processing of tomatoes (Solanum lycopersicum): effects on in vitro bioaccessibility of total lycopene, phenolics, flavonoids, and antioxidant capacity. </w:t>
      </w:r>
      <w:r w:rsidRPr="00FA1245">
        <w:rPr>
          <w:i/>
          <w:noProof/>
          <w:color w:val="000000" w:themeColor="text1"/>
        </w:rPr>
        <w:t>J Sci Food Agric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94</w:t>
      </w:r>
      <w:r w:rsidRPr="00FA1245">
        <w:rPr>
          <w:noProof/>
          <w:color w:val="000000" w:themeColor="text1"/>
        </w:rPr>
        <w:t>, 2225-2233.</w:t>
      </w:r>
    </w:p>
    <w:p w14:paraId="3B4EE9FB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25. Toydemir G, Boyacioglu D, Capanoglu E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13) Investigating the transport dynamics of anthocyanins from unprocessed fruit and processed fruit juice from sour cherry (Prunus cerasus L.) across intestinal epithelial cells. </w:t>
      </w:r>
      <w:r w:rsidRPr="00FA1245">
        <w:rPr>
          <w:i/>
          <w:noProof/>
          <w:color w:val="000000" w:themeColor="text1"/>
        </w:rPr>
        <w:t>J Agric Food Chem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61</w:t>
      </w:r>
      <w:r w:rsidRPr="00FA1245">
        <w:rPr>
          <w:noProof/>
          <w:color w:val="000000" w:themeColor="text1"/>
        </w:rPr>
        <w:t>, 11434-11441.</w:t>
      </w:r>
    </w:p>
    <w:p w14:paraId="22E1B10B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26. Primrose S, Draper J, Elsom R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11) Metabolomics and human nutrition. </w:t>
      </w:r>
      <w:r w:rsidRPr="00FA1245">
        <w:rPr>
          <w:i/>
          <w:noProof/>
          <w:color w:val="000000" w:themeColor="text1"/>
        </w:rPr>
        <w:t>The British journal of nutrition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105</w:t>
      </w:r>
      <w:r w:rsidRPr="00FA1245">
        <w:rPr>
          <w:noProof/>
          <w:color w:val="000000" w:themeColor="text1"/>
        </w:rPr>
        <w:t>, 1277-1283.</w:t>
      </w:r>
    </w:p>
    <w:p w14:paraId="2B3EC9F6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 xml:space="preserve">27. Wong M, Lodge JK (2012) A metabolomic investigation of the effects of vitamin E supplementation in humans. </w:t>
      </w:r>
      <w:r w:rsidRPr="00FA1245">
        <w:rPr>
          <w:i/>
          <w:noProof/>
          <w:color w:val="000000" w:themeColor="text1"/>
        </w:rPr>
        <w:t>Nutrition &amp; metabolism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9</w:t>
      </w:r>
      <w:r w:rsidRPr="00FA1245">
        <w:rPr>
          <w:noProof/>
          <w:color w:val="000000" w:themeColor="text1"/>
        </w:rPr>
        <w:t>, 110.</w:t>
      </w:r>
    </w:p>
    <w:p w14:paraId="1AC86DBE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28. Lloyd AJ, Beckmann M, Fave G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11) Proline betaine and its biotransformation products in fasting urine samples are potential biomarkers of habitual citrus fruit consumption. </w:t>
      </w:r>
      <w:r w:rsidRPr="00FA1245">
        <w:rPr>
          <w:i/>
          <w:noProof/>
          <w:color w:val="000000" w:themeColor="text1"/>
        </w:rPr>
        <w:t>The British journal of nutrition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106</w:t>
      </w:r>
      <w:r w:rsidRPr="00FA1245">
        <w:rPr>
          <w:noProof/>
          <w:color w:val="000000" w:themeColor="text1"/>
        </w:rPr>
        <w:t>, 812-824.</w:t>
      </w:r>
    </w:p>
    <w:p w14:paraId="438E04AC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29. Beckmann M, Joosen AM, Clarke MM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16) Changes in the human plasma and urinary metabolome associated with acute dietary exposure to sucrose and the identification of potential biomarkers of sucrose intake. </w:t>
      </w:r>
      <w:r w:rsidRPr="00FA1245">
        <w:rPr>
          <w:i/>
          <w:noProof/>
          <w:color w:val="000000" w:themeColor="text1"/>
        </w:rPr>
        <w:t>Mol Nutr Food Res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60</w:t>
      </w:r>
      <w:r w:rsidRPr="00FA1245">
        <w:rPr>
          <w:noProof/>
          <w:color w:val="000000" w:themeColor="text1"/>
        </w:rPr>
        <w:t>, 444-457.</w:t>
      </w:r>
    </w:p>
    <w:p w14:paraId="12149450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30. Serafini M, Testa MF, Villano D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09) Antioxidant activity of blueberry fruit is impaired by association with milk. </w:t>
      </w:r>
      <w:r w:rsidRPr="00FA1245">
        <w:rPr>
          <w:i/>
          <w:noProof/>
          <w:color w:val="000000" w:themeColor="text1"/>
        </w:rPr>
        <w:t>Free Radic Biol Med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46</w:t>
      </w:r>
      <w:r w:rsidRPr="00FA1245">
        <w:rPr>
          <w:noProof/>
          <w:color w:val="000000" w:themeColor="text1"/>
        </w:rPr>
        <w:t>, 769-774.</w:t>
      </w:r>
    </w:p>
    <w:p w14:paraId="784A1221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31. Nyamundanda G, Gormley IC, Fan Y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13) MetSizeR: selecting the optimal sample size for metabolomic studies using an analysis based approach. </w:t>
      </w:r>
      <w:r w:rsidRPr="00FA1245">
        <w:rPr>
          <w:i/>
          <w:noProof/>
          <w:color w:val="000000" w:themeColor="text1"/>
        </w:rPr>
        <w:t>BMC Bioinformatics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14</w:t>
      </w:r>
      <w:r w:rsidRPr="00FA1245">
        <w:rPr>
          <w:noProof/>
          <w:color w:val="000000" w:themeColor="text1"/>
        </w:rPr>
        <w:t>, 338.</w:t>
      </w:r>
    </w:p>
    <w:p w14:paraId="3F331797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32. Aschoff JK, Rolke CL, Breusing N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15) Bioavailability of beta-cryptoxanthin is greater from pasteurized orange juice than from fresh oranges - a randomized cross-over study. </w:t>
      </w:r>
      <w:r w:rsidRPr="00FA1245">
        <w:rPr>
          <w:i/>
          <w:noProof/>
          <w:color w:val="000000" w:themeColor="text1"/>
        </w:rPr>
        <w:t>Mol Nutr Food Res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59</w:t>
      </w:r>
      <w:r w:rsidRPr="00FA1245">
        <w:rPr>
          <w:noProof/>
          <w:color w:val="000000" w:themeColor="text1"/>
        </w:rPr>
        <w:t>, 1896-1904.</w:t>
      </w:r>
    </w:p>
    <w:p w14:paraId="38CC3B88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33. Rock CL, Lovalvo JL, Emenhiser C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1998) Bioavailability of beta-carotene is lower in raw than in processed carrots and spinach in women. </w:t>
      </w:r>
      <w:r w:rsidRPr="00FA1245">
        <w:rPr>
          <w:i/>
          <w:noProof/>
          <w:color w:val="000000" w:themeColor="text1"/>
        </w:rPr>
        <w:t>J Nutr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128</w:t>
      </w:r>
      <w:r w:rsidRPr="00FA1245">
        <w:rPr>
          <w:noProof/>
          <w:color w:val="000000" w:themeColor="text1"/>
        </w:rPr>
        <w:t>, 913-916.</w:t>
      </w:r>
    </w:p>
    <w:p w14:paraId="7221FC93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34. Fave G, Beckmann M, Lloyd AJ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11) Development and validation of a standardized protocol to monitor human dietary exposure by metabolite fingerprinting of urine samples. </w:t>
      </w:r>
      <w:r w:rsidRPr="00FA1245">
        <w:rPr>
          <w:i/>
          <w:noProof/>
          <w:color w:val="000000" w:themeColor="text1"/>
        </w:rPr>
        <w:t>Metabolomics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7</w:t>
      </w:r>
      <w:r w:rsidRPr="00FA1245">
        <w:rPr>
          <w:noProof/>
          <w:color w:val="000000" w:themeColor="text1"/>
        </w:rPr>
        <w:t>, 469-484.</w:t>
      </w:r>
    </w:p>
    <w:p w14:paraId="4FE661C5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 xml:space="preserve">35. Porrini M, Riso P, Testolin G (1998) Absorption of lycopene from single or daily portions of raw and processed tomato. </w:t>
      </w:r>
      <w:r w:rsidRPr="00FA1245">
        <w:rPr>
          <w:i/>
          <w:noProof/>
          <w:color w:val="000000" w:themeColor="text1"/>
        </w:rPr>
        <w:t>Br J Nutr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80</w:t>
      </w:r>
      <w:r w:rsidRPr="00FA1245">
        <w:rPr>
          <w:noProof/>
          <w:color w:val="000000" w:themeColor="text1"/>
        </w:rPr>
        <w:t>, 353-361.</w:t>
      </w:r>
    </w:p>
    <w:p w14:paraId="1B451B82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 xml:space="preserve">36. Ruxton CHS, Gardner EJ, Walker D (2006) Can pure fruit and vegetable juices protect against cancer and cardiovascular disease too? A review of the evidence. </w:t>
      </w:r>
      <w:r w:rsidRPr="00FA1245">
        <w:rPr>
          <w:i/>
          <w:noProof/>
          <w:color w:val="000000" w:themeColor="text1"/>
        </w:rPr>
        <w:t>International Journal of Food Sciences and Nutrition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57</w:t>
      </w:r>
      <w:r w:rsidRPr="00FA1245">
        <w:rPr>
          <w:noProof/>
          <w:color w:val="000000" w:themeColor="text1"/>
        </w:rPr>
        <w:t>, 249-272.</w:t>
      </w:r>
    </w:p>
    <w:p w14:paraId="522819AE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37. Beighton D, Brailsford SR, Gilbert SC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04) Intra-oral acid production associated with eating whole or pulped raw fruits. </w:t>
      </w:r>
      <w:r w:rsidRPr="00FA1245">
        <w:rPr>
          <w:i/>
          <w:noProof/>
          <w:color w:val="000000" w:themeColor="text1"/>
        </w:rPr>
        <w:t>Caries Res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38</w:t>
      </w:r>
      <w:r w:rsidRPr="00FA1245">
        <w:rPr>
          <w:noProof/>
          <w:color w:val="000000" w:themeColor="text1"/>
        </w:rPr>
        <w:t>, 341-349.</w:t>
      </w:r>
    </w:p>
    <w:p w14:paraId="69DE79ED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 xml:space="preserve">38. Nicklas TA, O'Neil CE, Kleinman R (2008) Association between 100% juice consumption and nutrient intake and weight of children aged 2 to 11 years. </w:t>
      </w:r>
      <w:r w:rsidRPr="00FA1245">
        <w:rPr>
          <w:i/>
          <w:noProof/>
          <w:color w:val="000000" w:themeColor="text1"/>
        </w:rPr>
        <w:t>Archives of pediatrics &amp; adolescent medicine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162</w:t>
      </w:r>
      <w:r w:rsidRPr="00FA1245">
        <w:rPr>
          <w:noProof/>
          <w:color w:val="000000" w:themeColor="text1"/>
        </w:rPr>
        <w:t>, 557-565.</w:t>
      </w:r>
    </w:p>
    <w:p w14:paraId="5C2BCDC8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39. Rothwell JA, Fillatre Y, Martin JF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14) New biomarkers of coffee consumption identified by the non-targeted metabolomic profiling of cohort study subjects. </w:t>
      </w:r>
      <w:r w:rsidRPr="00FA1245">
        <w:rPr>
          <w:i/>
          <w:noProof/>
          <w:color w:val="000000" w:themeColor="text1"/>
        </w:rPr>
        <w:t>PLoS One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9</w:t>
      </w:r>
      <w:r w:rsidRPr="00FA1245">
        <w:rPr>
          <w:noProof/>
          <w:color w:val="000000" w:themeColor="text1"/>
        </w:rPr>
        <w:t>, e93474.</w:t>
      </w:r>
    </w:p>
    <w:p w14:paraId="26266933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40. Garcia-Aloy M, Llorach R, Urpi-Sarda M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14) Novel multimetabolite prediction of walnut consumption by a urinary biomarker model in a free-living population: the PREDIMED study. </w:t>
      </w:r>
      <w:r w:rsidRPr="00FA1245">
        <w:rPr>
          <w:i/>
          <w:noProof/>
          <w:color w:val="000000" w:themeColor="text1"/>
        </w:rPr>
        <w:t>J Proteome Res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13</w:t>
      </w:r>
      <w:r w:rsidRPr="00FA1245">
        <w:rPr>
          <w:noProof/>
          <w:color w:val="000000" w:themeColor="text1"/>
        </w:rPr>
        <w:t>, 3476-3483.</w:t>
      </w:r>
    </w:p>
    <w:p w14:paraId="22EE1ED3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41. Beckmann M, Lloyd AJ, Haldar S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13) Dietary exposure biomarker-lead discovery based on metabolomics analysis of urine samples. </w:t>
      </w:r>
      <w:r w:rsidRPr="00FA1245">
        <w:rPr>
          <w:i/>
          <w:noProof/>
          <w:color w:val="000000" w:themeColor="text1"/>
        </w:rPr>
        <w:t>Proc Nutr Soc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72</w:t>
      </w:r>
      <w:r w:rsidRPr="00FA1245">
        <w:rPr>
          <w:noProof/>
          <w:color w:val="000000" w:themeColor="text1"/>
        </w:rPr>
        <w:t>, 352-361.</w:t>
      </w:r>
    </w:p>
    <w:p w14:paraId="2A528071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42. Lloyd AJ, Fave G, Beckmann M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11) Use of mass spectrometry fingerprinting to identify urinary metabolites after consumption of specific foods. </w:t>
      </w:r>
      <w:r w:rsidRPr="00FA1245">
        <w:rPr>
          <w:i/>
          <w:noProof/>
          <w:color w:val="000000" w:themeColor="text1"/>
        </w:rPr>
        <w:t>Am J Clin Nutr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94</w:t>
      </w:r>
      <w:r w:rsidRPr="00FA1245">
        <w:rPr>
          <w:noProof/>
          <w:color w:val="000000" w:themeColor="text1"/>
        </w:rPr>
        <w:t>, 981-991.</w:t>
      </w:r>
    </w:p>
    <w:p w14:paraId="0A5D961F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 xml:space="preserve">43. Del Rio D, Borges G, Crozier A (2010) Berry flavonoids and phenolics: bioavailability and evidence of protective effects. </w:t>
      </w:r>
      <w:r w:rsidRPr="00FA1245">
        <w:rPr>
          <w:i/>
          <w:noProof/>
          <w:color w:val="000000" w:themeColor="text1"/>
        </w:rPr>
        <w:t>Br J Nutr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104 Suppl 3</w:t>
      </w:r>
      <w:r w:rsidRPr="00FA1245">
        <w:rPr>
          <w:noProof/>
          <w:color w:val="000000" w:themeColor="text1"/>
        </w:rPr>
        <w:t>, S67-90.</w:t>
      </w:r>
    </w:p>
    <w:p w14:paraId="2208A2AE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44. Pimpao RC, Dew T, Figueira ME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14) Urinary metabolite profiling identifies novel colonic metabolites and conjugates of phenolics in healthy volunteers. </w:t>
      </w:r>
      <w:r w:rsidRPr="00FA1245">
        <w:rPr>
          <w:i/>
          <w:noProof/>
          <w:color w:val="000000" w:themeColor="text1"/>
        </w:rPr>
        <w:t>Mol Nutr Food Res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58</w:t>
      </w:r>
      <w:r w:rsidRPr="00FA1245">
        <w:rPr>
          <w:noProof/>
          <w:color w:val="000000" w:themeColor="text1"/>
        </w:rPr>
        <w:t>, 1414-1425.</w:t>
      </w:r>
    </w:p>
    <w:p w14:paraId="30AEC9DA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45. Pimpao RC, Ventura MR, Ferreira RB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15) Phenolic sulfates as new and highly abundant metabolites in human plasma after ingestion of a mixed berry fruit puree. </w:t>
      </w:r>
      <w:r w:rsidRPr="00FA1245">
        <w:rPr>
          <w:i/>
          <w:noProof/>
          <w:color w:val="000000" w:themeColor="text1"/>
        </w:rPr>
        <w:t>Br J Nutr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113</w:t>
      </w:r>
      <w:r w:rsidRPr="00FA1245">
        <w:rPr>
          <w:noProof/>
          <w:color w:val="000000" w:themeColor="text1"/>
        </w:rPr>
        <w:t>, 454-463.</w:t>
      </w:r>
    </w:p>
    <w:p w14:paraId="1595C887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46. Liu H, Garrett TJ, Su Z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17) UHPLC-Q-Orbitrap-HRMS-based global metabolomics reveal metabolome modifications in plasma of young women after cranberry juice consumption. </w:t>
      </w:r>
      <w:r w:rsidRPr="00FA1245">
        <w:rPr>
          <w:i/>
          <w:noProof/>
          <w:color w:val="000000" w:themeColor="text1"/>
        </w:rPr>
        <w:t>J Nutr Biochem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45</w:t>
      </w:r>
      <w:r w:rsidRPr="00FA1245">
        <w:rPr>
          <w:noProof/>
          <w:color w:val="000000" w:themeColor="text1"/>
        </w:rPr>
        <w:t>, 67-76.</w:t>
      </w:r>
    </w:p>
    <w:p w14:paraId="1B7F9D1F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 xml:space="preserve">47. Sensoy I (2014) A review on the relationship between food structure, processing, and bioavailability. </w:t>
      </w:r>
      <w:r w:rsidRPr="00FA1245">
        <w:rPr>
          <w:i/>
          <w:noProof/>
          <w:color w:val="000000" w:themeColor="text1"/>
        </w:rPr>
        <w:t>Crit Rev Food Sci Nutr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54</w:t>
      </w:r>
      <w:r w:rsidRPr="00FA1245">
        <w:rPr>
          <w:noProof/>
          <w:color w:val="000000" w:themeColor="text1"/>
        </w:rPr>
        <w:t>, 902-909.</w:t>
      </w:r>
    </w:p>
    <w:p w14:paraId="790B0E81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 xml:space="preserve">48. Michalska A, Lysiak G (2015) Bioactive Compounds of Blueberries: Post-Harvest Factors Influencing the Nutritional Value of Products. </w:t>
      </w:r>
      <w:r w:rsidRPr="00FA1245">
        <w:rPr>
          <w:i/>
          <w:noProof/>
          <w:color w:val="000000" w:themeColor="text1"/>
        </w:rPr>
        <w:t>Int J Mol Sci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16</w:t>
      </w:r>
      <w:r w:rsidRPr="00FA1245">
        <w:rPr>
          <w:noProof/>
          <w:color w:val="000000" w:themeColor="text1"/>
        </w:rPr>
        <w:t>, 18642-18663.</w:t>
      </w:r>
    </w:p>
    <w:p w14:paraId="71B284C1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 xml:space="preserve">49. Palafox-Carlos H, Ayala-Zavala JF, Gonzalez-Aguilar GA (2011) The role of dietary fiber in the bioaccessibility and bioavailability of fruit and vegetable antioxidants. </w:t>
      </w:r>
      <w:r w:rsidRPr="00FA1245">
        <w:rPr>
          <w:i/>
          <w:noProof/>
          <w:color w:val="000000" w:themeColor="text1"/>
        </w:rPr>
        <w:t>J Food Sci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76</w:t>
      </w:r>
      <w:r w:rsidRPr="00FA1245">
        <w:rPr>
          <w:noProof/>
          <w:color w:val="000000" w:themeColor="text1"/>
        </w:rPr>
        <w:t>, R6-R15.</w:t>
      </w:r>
    </w:p>
    <w:p w14:paraId="654D8A4C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50. Bennink R, Peeters M, Van den Maegdenbergh V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1999) Evaluation of small-bowel transit for solid and liquid test meal in healthy men and women. </w:t>
      </w:r>
      <w:r w:rsidRPr="00FA1245">
        <w:rPr>
          <w:i/>
          <w:noProof/>
          <w:color w:val="000000" w:themeColor="text1"/>
        </w:rPr>
        <w:t>Eur J Nucl Med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26</w:t>
      </w:r>
      <w:r w:rsidRPr="00FA1245">
        <w:rPr>
          <w:noProof/>
          <w:color w:val="000000" w:themeColor="text1"/>
        </w:rPr>
        <w:t>, 1560-1566.</w:t>
      </w:r>
    </w:p>
    <w:p w14:paraId="26109CFD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51. Hagl S, Deusser H, Soyalan B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11) Colonic availability of polyphenols and D-(-)-quinic acid after apple smoothie consumption. </w:t>
      </w:r>
      <w:r w:rsidRPr="00FA1245">
        <w:rPr>
          <w:i/>
          <w:noProof/>
          <w:color w:val="000000" w:themeColor="text1"/>
        </w:rPr>
        <w:t>Molecular Nutrition &amp; Food Research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55</w:t>
      </w:r>
      <w:r w:rsidRPr="00FA1245">
        <w:rPr>
          <w:noProof/>
          <w:color w:val="000000" w:themeColor="text1"/>
        </w:rPr>
        <w:t>, 368-377.</w:t>
      </w:r>
    </w:p>
    <w:p w14:paraId="0AD50333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52. Rago D, Guerdeniz G, Ravn-Haren G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15) An explorative study of the effect of apple and apple products on the human plasma metabolome investigated by LC-MS profiling. </w:t>
      </w:r>
      <w:r w:rsidRPr="00FA1245">
        <w:rPr>
          <w:i/>
          <w:noProof/>
          <w:color w:val="000000" w:themeColor="text1"/>
        </w:rPr>
        <w:t>Metabolomics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11</w:t>
      </w:r>
      <w:r w:rsidRPr="00FA1245">
        <w:rPr>
          <w:noProof/>
          <w:color w:val="000000" w:themeColor="text1"/>
        </w:rPr>
        <w:t>, 27-39.</w:t>
      </w:r>
    </w:p>
    <w:p w14:paraId="33A77776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 xml:space="preserve">53. Brownmiller C, Howard LR, Prior RL (2008) Processing and storage effects on monomeric anthocyanins, percent polymeric color, and antioxidant capacity of processed blueberry products. </w:t>
      </w:r>
      <w:r w:rsidRPr="00FA1245">
        <w:rPr>
          <w:i/>
          <w:noProof/>
          <w:color w:val="000000" w:themeColor="text1"/>
        </w:rPr>
        <w:t>J Food Sci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73</w:t>
      </w:r>
      <w:r w:rsidRPr="00FA1245">
        <w:rPr>
          <w:noProof/>
          <w:color w:val="000000" w:themeColor="text1"/>
        </w:rPr>
        <w:t>, H72-79.</w:t>
      </w:r>
    </w:p>
    <w:p w14:paraId="57B30EEA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 xml:space="preserve">54. Lee J Fau - Huh S-O, W. DR, E. WR (2002) Impact of juice processing on blueberry anthocyanins and polyphenolics: comparison of two pretreatments. </w:t>
      </w:r>
      <w:r w:rsidRPr="00FA1245">
        <w:rPr>
          <w:i/>
          <w:noProof/>
          <w:color w:val="000000" w:themeColor="text1"/>
        </w:rPr>
        <w:t>Journal of Food Science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67</w:t>
      </w:r>
      <w:r w:rsidRPr="00FA1245">
        <w:rPr>
          <w:noProof/>
          <w:color w:val="000000" w:themeColor="text1"/>
        </w:rPr>
        <w:t>, 1660-1667.</w:t>
      </w:r>
    </w:p>
    <w:p w14:paraId="0DB828C9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55. Feliciano RP, Boeres A, Massacessi L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16) Identification and quantification of novel cranberry-derived plasma and urinary (poly)phenols. </w:t>
      </w:r>
      <w:r w:rsidRPr="00FA1245">
        <w:rPr>
          <w:i/>
          <w:noProof/>
          <w:color w:val="000000" w:themeColor="text1"/>
        </w:rPr>
        <w:t>Arch Biochem Biophys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599</w:t>
      </w:r>
      <w:r w:rsidRPr="00FA1245">
        <w:rPr>
          <w:noProof/>
          <w:color w:val="000000" w:themeColor="text1"/>
        </w:rPr>
        <w:t>, 31-41.</w:t>
      </w:r>
    </w:p>
    <w:p w14:paraId="679AB013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56. Xie L, Lee SG, Vance TM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16) Bioavailability of anthocyanins and colonic polyphenol metabolites following consumption of aronia berry extract. </w:t>
      </w:r>
      <w:r w:rsidRPr="00FA1245">
        <w:rPr>
          <w:i/>
          <w:noProof/>
          <w:color w:val="000000" w:themeColor="text1"/>
        </w:rPr>
        <w:t>Food chemistry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211</w:t>
      </w:r>
      <w:r w:rsidRPr="00FA1245">
        <w:rPr>
          <w:noProof/>
          <w:color w:val="000000" w:themeColor="text1"/>
        </w:rPr>
        <w:t>, 860-868.</w:t>
      </w:r>
    </w:p>
    <w:p w14:paraId="34C2F019" w14:textId="77777777" w:rsidR="002B328B" w:rsidRPr="00FA1245" w:rsidRDefault="002B328B" w:rsidP="002B328B">
      <w:pPr>
        <w:pStyle w:val="EndNoteBibliography"/>
        <w:rPr>
          <w:noProof/>
          <w:color w:val="000000" w:themeColor="text1"/>
        </w:rPr>
      </w:pPr>
      <w:r w:rsidRPr="00FA1245">
        <w:rPr>
          <w:noProof/>
          <w:color w:val="000000" w:themeColor="text1"/>
        </w:rPr>
        <w:t>57. Sakakibara H, Ichikawa Y, Tajima S</w:t>
      </w:r>
      <w:r w:rsidRPr="00FA1245">
        <w:rPr>
          <w:i/>
          <w:noProof/>
          <w:color w:val="000000" w:themeColor="text1"/>
        </w:rPr>
        <w:t xml:space="preserve"> et al.</w:t>
      </w:r>
      <w:r w:rsidRPr="00FA1245">
        <w:rPr>
          <w:noProof/>
          <w:color w:val="000000" w:themeColor="text1"/>
        </w:rPr>
        <w:t xml:space="preserve"> (2014) Practical application of flavonoid-poor menu meals to the study of the bioavailability of bilberry anthocyanins in human subjects. </w:t>
      </w:r>
      <w:r w:rsidRPr="00FA1245">
        <w:rPr>
          <w:i/>
          <w:noProof/>
          <w:color w:val="000000" w:themeColor="text1"/>
        </w:rPr>
        <w:t>Biosci Biotechnol Biochem</w:t>
      </w:r>
      <w:r w:rsidRPr="00FA1245">
        <w:rPr>
          <w:noProof/>
          <w:color w:val="000000" w:themeColor="text1"/>
        </w:rPr>
        <w:t xml:space="preserve"> </w:t>
      </w:r>
      <w:r w:rsidRPr="00FA1245">
        <w:rPr>
          <w:b/>
          <w:noProof/>
          <w:color w:val="000000" w:themeColor="text1"/>
        </w:rPr>
        <w:t>78</w:t>
      </w:r>
      <w:r w:rsidRPr="00FA1245">
        <w:rPr>
          <w:noProof/>
          <w:color w:val="000000" w:themeColor="text1"/>
        </w:rPr>
        <w:t>, 1748-1752.</w:t>
      </w:r>
    </w:p>
    <w:p w14:paraId="5A476239" w14:textId="23C0C143" w:rsidR="005553EA" w:rsidRPr="00FA1245" w:rsidRDefault="008E42E0" w:rsidP="00694C65">
      <w:pPr>
        <w:spacing w:line="360" w:lineRule="auto"/>
        <w:jc w:val="both"/>
        <w:rPr>
          <w:color w:val="000000" w:themeColor="text1"/>
        </w:rPr>
      </w:pPr>
      <w:r w:rsidRPr="00FA1245">
        <w:rPr>
          <w:color w:val="000000" w:themeColor="text1"/>
        </w:rPr>
        <w:fldChar w:fldCharType="end"/>
      </w:r>
    </w:p>
    <w:p w14:paraId="5AF22101" w14:textId="1002C5A5" w:rsidR="005553EA" w:rsidRPr="00FA1245" w:rsidRDefault="005553EA" w:rsidP="00694C65">
      <w:pPr>
        <w:spacing w:line="360" w:lineRule="auto"/>
        <w:jc w:val="both"/>
        <w:rPr>
          <w:rFonts w:ascii="Cambria" w:hAnsi="Cambria"/>
          <w:b/>
          <w:color w:val="000000" w:themeColor="text1"/>
          <w:lang w:val="en-US"/>
        </w:rPr>
      </w:pPr>
      <w:r w:rsidRPr="00FA1245">
        <w:rPr>
          <w:b/>
          <w:color w:val="000000" w:themeColor="text1"/>
        </w:rPr>
        <w:br w:type="page"/>
      </w:r>
    </w:p>
    <w:p w14:paraId="52E07309" w14:textId="270F900D" w:rsidR="00EA6113" w:rsidRPr="00FA1245" w:rsidRDefault="00EA6113" w:rsidP="00694C65">
      <w:pPr>
        <w:pStyle w:val="EndNoteBibliography"/>
        <w:spacing w:line="360" w:lineRule="auto"/>
        <w:outlineLvl w:val="0"/>
        <w:rPr>
          <w:b/>
          <w:color w:val="000000" w:themeColor="text1"/>
        </w:rPr>
      </w:pPr>
      <w:r w:rsidRPr="00FA1245">
        <w:rPr>
          <w:b/>
          <w:color w:val="000000" w:themeColor="text1"/>
        </w:rPr>
        <w:t>Figure captions</w:t>
      </w:r>
    </w:p>
    <w:p w14:paraId="47F40567" w14:textId="77777777" w:rsidR="00694C65" w:rsidRPr="00FA1245" w:rsidRDefault="00694C65" w:rsidP="00694C65">
      <w:pPr>
        <w:pStyle w:val="EndNoteBibliography"/>
        <w:spacing w:line="360" w:lineRule="auto"/>
        <w:outlineLvl w:val="0"/>
        <w:rPr>
          <w:b/>
          <w:color w:val="000000" w:themeColor="text1"/>
        </w:rPr>
      </w:pPr>
    </w:p>
    <w:p w14:paraId="07A9F6F7" w14:textId="7212B8D9" w:rsidR="00EA6113" w:rsidRPr="00FA1245" w:rsidRDefault="00EA6113" w:rsidP="00694C65">
      <w:pPr>
        <w:pStyle w:val="EndNoteBibliography"/>
        <w:spacing w:line="360" w:lineRule="auto"/>
        <w:rPr>
          <w:color w:val="000000" w:themeColor="text1"/>
        </w:rPr>
      </w:pPr>
      <w:r w:rsidRPr="00FA1245">
        <w:rPr>
          <w:color w:val="000000" w:themeColor="text1"/>
        </w:rPr>
        <w:t xml:space="preserve">Figure 1. </w:t>
      </w:r>
      <w:r w:rsidR="009878F8" w:rsidRPr="00FA1245">
        <w:rPr>
          <w:color w:val="000000" w:themeColor="text1"/>
        </w:rPr>
        <w:t xml:space="preserve">Representative </w:t>
      </w:r>
      <w:r w:rsidRPr="00FA1245">
        <w:rPr>
          <w:color w:val="000000" w:themeColor="text1"/>
        </w:rPr>
        <w:t xml:space="preserve">PLS-DA score plot of urine samples taken both pre and post treatment with whole and juiced blueberries </w:t>
      </w:r>
      <w:r w:rsidR="009878F8" w:rsidRPr="00FA1245">
        <w:rPr>
          <w:color w:val="000000" w:themeColor="text1"/>
        </w:rPr>
        <w:t>obtained</w:t>
      </w:r>
      <w:r w:rsidRPr="00FA1245">
        <w:rPr>
          <w:color w:val="000000" w:themeColor="text1"/>
        </w:rPr>
        <w:t xml:space="preserve"> in</w:t>
      </w:r>
      <w:r w:rsidR="009878F8" w:rsidRPr="00FA1245">
        <w:rPr>
          <w:color w:val="000000" w:themeColor="text1"/>
        </w:rPr>
        <w:t xml:space="preserve"> negative ion mode. Parameters shown in Table 2.</w:t>
      </w:r>
    </w:p>
    <w:p w14:paraId="03A616DC" w14:textId="77777777" w:rsidR="00EA6113" w:rsidRPr="00FA1245" w:rsidRDefault="00EA6113" w:rsidP="00694C65">
      <w:pPr>
        <w:pStyle w:val="EndNoteBibliography"/>
        <w:spacing w:line="360" w:lineRule="auto"/>
        <w:rPr>
          <w:color w:val="000000" w:themeColor="text1"/>
        </w:rPr>
      </w:pPr>
    </w:p>
    <w:p w14:paraId="35CB9FD8" w14:textId="77777777" w:rsidR="00C4515B" w:rsidRPr="00FA1245" w:rsidRDefault="00C4515B" w:rsidP="00694C65">
      <w:pPr>
        <w:pStyle w:val="EndNoteBibliography"/>
        <w:spacing w:line="360" w:lineRule="auto"/>
        <w:rPr>
          <w:color w:val="000000" w:themeColor="text1"/>
        </w:rPr>
      </w:pPr>
    </w:p>
    <w:p w14:paraId="15C7AE7F" w14:textId="6E4991DA" w:rsidR="00EA6113" w:rsidRPr="00FA1245" w:rsidRDefault="00EA6113" w:rsidP="00694C65">
      <w:pPr>
        <w:pStyle w:val="EndNoteBibliography"/>
        <w:spacing w:line="360" w:lineRule="auto"/>
        <w:rPr>
          <w:color w:val="000000" w:themeColor="text1"/>
        </w:rPr>
      </w:pPr>
      <w:r w:rsidRPr="00FA1245">
        <w:rPr>
          <w:color w:val="000000" w:themeColor="text1"/>
        </w:rPr>
        <w:t xml:space="preserve">Figure </w:t>
      </w:r>
      <w:r w:rsidR="00C4515B" w:rsidRPr="00FA1245">
        <w:rPr>
          <w:color w:val="000000" w:themeColor="text1"/>
        </w:rPr>
        <w:t>2</w:t>
      </w:r>
      <w:r w:rsidRPr="00FA1245">
        <w:rPr>
          <w:color w:val="000000" w:themeColor="text1"/>
        </w:rPr>
        <w:t xml:space="preserve">. </w:t>
      </w:r>
      <w:r w:rsidR="009878F8" w:rsidRPr="00FA1245">
        <w:rPr>
          <w:color w:val="000000" w:themeColor="text1"/>
        </w:rPr>
        <w:t>Representative PL</w:t>
      </w:r>
      <w:r w:rsidRPr="00FA1245">
        <w:rPr>
          <w:color w:val="000000" w:themeColor="text1"/>
        </w:rPr>
        <w:t>S-</w:t>
      </w:r>
      <w:r w:rsidR="009878F8" w:rsidRPr="00FA1245">
        <w:rPr>
          <w:color w:val="000000" w:themeColor="text1"/>
        </w:rPr>
        <w:t xml:space="preserve">DA loadings plot and Variable Importance in Projection (VIP) </w:t>
      </w:r>
      <w:r w:rsidRPr="00FA1245">
        <w:rPr>
          <w:color w:val="000000" w:themeColor="text1"/>
        </w:rPr>
        <w:t xml:space="preserve">plot of </w:t>
      </w:r>
      <w:r w:rsidR="009878F8" w:rsidRPr="00FA1245">
        <w:rPr>
          <w:color w:val="000000" w:themeColor="text1"/>
        </w:rPr>
        <w:t>urine sample</w:t>
      </w:r>
      <w:r w:rsidR="00DE6596" w:rsidRPr="00FA1245">
        <w:rPr>
          <w:color w:val="000000" w:themeColor="text1"/>
        </w:rPr>
        <w:t>s comparing post whole and post juiced treatments</w:t>
      </w:r>
      <w:r w:rsidR="009878F8" w:rsidRPr="00FA1245">
        <w:rPr>
          <w:color w:val="000000" w:themeColor="text1"/>
        </w:rPr>
        <w:t xml:space="preserve"> obtained in negative ionization mode.</w:t>
      </w:r>
    </w:p>
    <w:p w14:paraId="0376FC87" w14:textId="77777777" w:rsidR="00EA6113" w:rsidRPr="00FA1245" w:rsidRDefault="00EA6113" w:rsidP="00694C65">
      <w:pPr>
        <w:pStyle w:val="EndNoteBibliography"/>
        <w:spacing w:line="360" w:lineRule="auto"/>
        <w:rPr>
          <w:color w:val="000000" w:themeColor="text1"/>
        </w:rPr>
      </w:pPr>
    </w:p>
    <w:p w14:paraId="0392CBF5" w14:textId="77777777" w:rsidR="00C4515B" w:rsidRPr="00FA1245" w:rsidRDefault="00C4515B" w:rsidP="00694C65">
      <w:pPr>
        <w:pStyle w:val="EndNoteBibliography"/>
        <w:spacing w:line="360" w:lineRule="auto"/>
        <w:rPr>
          <w:color w:val="000000" w:themeColor="text1"/>
        </w:rPr>
      </w:pPr>
    </w:p>
    <w:p w14:paraId="06C28862" w14:textId="09FC7971" w:rsidR="00EA6113" w:rsidRPr="00FA1245" w:rsidRDefault="00EA6113" w:rsidP="00694C65">
      <w:pPr>
        <w:pStyle w:val="EndNoteBibliography"/>
        <w:spacing w:line="360" w:lineRule="auto"/>
        <w:rPr>
          <w:i/>
          <w:color w:val="000000" w:themeColor="text1"/>
        </w:rPr>
      </w:pPr>
      <w:r w:rsidRPr="00FA1245">
        <w:rPr>
          <w:i/>
          <w:color w:val="000000" w:themeColor="text1"/>
        </w:rPr>
        <w:t xml:space="preserve">Figure </w:t>
      </w:r>
      <w:r w:rsidR="00C4515B" w:rsidRPr="00FA1245">
        <w:rPr>
          <w:i/>
          <w:color w:val="000000" w:themeColor="text1"/>
        </w:rPr>
        <w:t>3</w:t>
      </w:r>
      <w:r w:rsidRPr="00FA1245">
        <w:rPr>
          <w:i/>
          <w:color w:val="000000" w:themeColor="text1"/>
        </w:rPr>
        <w:t>. Individual profiles of negative ions covering a range of intensities in urine samples fol</w:t>
      </w:r>
      <w:r w:rsidR="00FB09BE" w:rsidRPr="00FA1245">
        <w:rPr>
          <w:i/>
          <w:color w:val="000000" w:themeColor="text1"/>
        </w:rPr>
        <w:t xml:space="preserve">lowing treatment with ether whole, or </w:t>
      </w:r>
      <w:r w:rsidR="00AB1F31" w:rsidRPr="00FA1245">
        <w:rPr>
          <w:i/>
          <w:color w:val="000000" w:themeColor="text1"/>
        </w:rPr>
        <w:t>juiced blueberries. Metabolites filtered to show those with the highest intensities following (a) whole and (b) juiced blueberries.</w:t>
      </w:r>
    </w:p>
    <w:p w14:paraId="6C187612" w14:textId="77777777" w:rsidR="00EA6113" w:rsidRPr="00FA1245" w:rsidRDefault="00EA6113" w:rsidP="00694C65">
      <w:pPr>
        <w:pStyle w:val="EndNoteBibliography"/>
        <w:spacing w:line="360" w:lineRule="auto"/>
        <w:rPr>
          <w:i/>
          <w:color w:val="000000" w:themeColor="text1"/>
        </w:rPr>
      </w:pPr>
    </w:p>
    <w:p w14:paraId="76CDCB3B" w14:textId="77777777" w:rsidR="00C4515B" w:rsidRPr="00FA1245" w:rsidRDefault="00C4515B" w:rsidP="00694C65">
      <w:pPr>
        <w:pStyle w:val="EndNoteBibliography"/>
        <w:spacing w:line="360" w:lineRule="auto"/>
        <w:rPr>
          <w:i/>
          <w:color w:val="000000" w:themeColor="text1"/>
        </w:rPr>
      </w:pPr>
    </w:p>
    <w:p w14:paraId="01767DDD" w14:textId="002DE969" w:rsidR="00EA6113" w:rsidRPr="00FA1245" w:rsidRDefault="00EA6113" w:rsidP="00694C65">
      <w:pPr>
        <w:pStyle w:val="EndNoteBibliography"/>
        <w:spacing w:line="360" w:lineRule="auto"/>
        <w:rPr>
          <w:i/>
          <w:color w:val="000000" w:themeColor="text1"/>
        </w:rPr>
      </w:pPr>
      <w:r w:rsidRPr="00FA1245">
        <w:rPr>
          <w:i/>
          <w:color w:val="000000" w:themeColor="text1"/>
        </w:rPr>
        <w:t xml:space="preserve">Figure </w:t>
      </w:r>
      <w:r w:rsidR="00C4515B" w:rsidRPr="00FA1245">
        <w:rPr>
          <w:i/>
          <w:color w:val="000000" w:themeColor="text1"/>
        </w:rPr>
        <w:t>4</w:t>
      </w:r>
      <w:r w:rsidRPr="00FA1245">
        <w:rPr>
          <w:i/>
          <w:color w:val="000000" w:themeColor="text1"/>
        </w:rPr>
        <w:t xml:space="preserve">. Individual graphs of ions that </w:t>
      </w:r>
      <w:r w:rsidR="002630D9" w:rsidRPr="00FA1245">
        <w:rPr>
          <w:i/>
          <w:color w:val="000000" w:themeColor="text1"/>
        </w:rPr>
        <w:t>differ</w:t>
      </w:r>
      <w:r w:rsidRPr="00FA1245">
        <w:rPr>
          <w:i/>
          <w:color w:val="000000" w:themeColor="text1"/>
        </w:rPr>
        <w:t xml:space="preserve"> between whole and juiced berry consumption in </w:t>
      </w:r>
      <w:r w:rsidR="00C2526F" w:rsidRPr="00FA1245">
        <w:rPr>
          <w:i/>
          <w:color w:val="000000" w:themeColor="text1"/>
        </w:rPr>
        <w:t>plasma (left panel)</w:t>
      </w:r>
      <w:r w:rsidR="00C4515B" w:rsidRPr="00FA1245">
        <w:rPr>
          <w:i/>
          <w:color w:val="000000" w:themeColor="text1"/>
        </w:rPr>
        <w:t xml:space="preserve"> and </w:t>
      </w:r>
      <w:r w:rsidR="00201C96" w:rsidRPr="00FA1245">
        <w:rPr>
          <w:i/>
          <w:color w:val="000000" w:themeColor="text1"/>
        </w:rPr>
        <w:t>urine (right panel)</w:t>
      </w:r>
      <w:r w:rsidRPr="00FA1245">
        <w:rPr>
          <w:i/>
          <w:color w:val="000000" w:themeColor="text1"/>
        </w:rPr>
        <w:t xml:space="preserve"> samples. Example</w:t>
      </w:r>
      <w:r w:rsidR="00BA5A2C" w:rsidRPr="00FA1245">
        <w:rPr>
          <w:i/>
          <w:color w:val="000000" w:themeColor="text1"/>
        </w:rPr>
        <w:t xml:space="preserve"> profiles are given for selected ions that are </w:t>
      </w:r>
      <w:r w:rsidRPr="00FA1245">
        <w:rPr>
          <w:i/>
          <w:color w:val="000000" w:themeColor="text1"/>
        </w:rPr>
        <w:t xml:space="preserve">higher intensity </w:t>
      </w:r>
      <w:r w:rsidR="00BA5A2C" w:rsidRPr="00FA1245">
        <w:rPr>
          <w:i/>
          <w:color w:val="000000" w:themeColor="text1"/>
        </w:rPr>
        <w:t xml:space="preserve">following either whole or juiced blueberry intake and </w:t>
      </w:r>
      <w:r w:rsidRPr="00FA1245">
        <w:rPr>
          <w:i/>
          <w:color w:val="000000" w:themeColor="text1"/>
        </w:rPr>
        <w:t xml:space="preserve">in negative mode ionisation. </w:t>
      </w:r>
      <w:r w:rsidR="00CC11DE" w:rsidRPr="00FA1245">
        <w:rPr>
          <w:i/>
          <w:color w:val="000000" w:themeColor="text1"/>
        </w:rPr>
        <w:t>Individual data are shown with</w:t>
      </w:r>
      <w:r w:rsidRPr="00FA1245">
        <w:rPr>
          <w:i/>
          <w:color w:val="000000" w:themeColor="text1"/>
        </w:rPr>
        <w:t xml:space="preserve"> mean ± S</w:t>
      </w:r>
      <w:r w:rsidR="00B866F1" w:rsidRPr="00FA1245">
        <w:rPr>
          <w:i/>
          <w:color w:val="000000" w:themeColor="text1"/>
        </w:rPr>
        <w:t>D</w:t>
      </w:r>
      <w:r w:rsidRPr="00FA1245">
        <w:rPr>
          <w:i/>
          <w:color w:val="000000" w:themeColor="text1"/>
        </w:rPr>
        <w:t>.</w:t>
      </w:r>
      <w:r w:rsidR="00C4515B" w:rsidRPr="00FA1245">
        <w:rPr>
          <w:i/>
          <w:color w:val="000000" w:themeColor="text1"/>
        </w:rPr>
        <w:t xml:space="preserve"> </w:t>
      </w:r>
    </w:p>
    <w:p w14:paraId="4BCD073E" w14:textId="77777777" w:rsidR="00EA6113" w:rsidRPr="00FA1245" w:rsidRDefault="00EA6113" w:rsidP="00694C65">
      <w:pPr>
        <w:pStyle w:val="EndNoteBibliography"/>
        <w:spacing w:line="360" w:lineRule="auto"/>
        <w:rPr>
          <w:color w:val="000000" w:themeColor="text1"/>
        </w:rPr>
      </w:pPr>
    </w:p>
    <w:p w14:paraId="139BC120" w14:textId="77777777" w:rsidR="006E2221" w:rsidRPr="00FA1245" w:rsidRDefault="006E2221" w:rsidP="00694C65">
      <w:pPr>
        <w:spacing w:line="360" w:lineRule="auto"/>
        <w:jc w:val="both"/>
        <w:rPr>
          <w:color w:val="000000" w:themeColor="text1"/>
        </w:rPr>
      </w:pPr>
    </w:p>
    <w:p w14:paraId="594C95CE" w14:textId="77777777" w:rsidR="005553EA" w:rsidRPr="00FA1245" w:rsidRDefault="005553EA" w:rsidP="00B71F5E">
      <w:pPr>
        <w:rPr>
          <w:color w:val="000000" w:themeColor="text1"/>
        </w:rPr>
      </w:pPr>
      <w:r w:rsidRPr="00FA1245">
        <w:rPr>
          <w:color w:val="000000" w:themeColor="text1"/>
        </w:rPr>
        <w:br w:type="page"/>
      </w:r>
    </w:p>
    <w:p w14:paraId="6A1BEDFA" w14:textId="77777777" w:rsidR="006E2221" w:rsidRPr="00FA1245" w:rsidRDefault="006E2221" w:rsidP="00640615">
      <w:pPr>
        <w:spacing w:line="360" w:lineRule="auto"/>
        <w:jc w:val="both"/>
        <w:outlineLvl w:val="0"/>
        <w:rPr>
          <w:color w:val="000000" w:themeColor="text1"/>
        </w:rPr>
      </w:pPr>
      <w:r w:rsidRPr="00FA1245">
        <w:rPr>
          <w:color w:val="000000" w:themeColor="text1"/>
        </w:rPr>
        <w:t>Table 1.</w:t>
      </w:r>
      <w:r w:rsidR="00397864" w:rsidRPr="00FA1245">
        <w:rPr>
          <w:color w:val="000000" w:themeColor="text1"/>
        </w:rPr>
        <w:t xml:space="preserve"> Number of ion features </w:t>
      </w:r>
      <w:r w:rsidR="00B474A2" w:rsidRPr="00FA1245">
        <w:rPr>
          <w:color w:val="000000" w:themeColor="text1"/>
        </w:rPr>
        <w:t>in</w:t>
      </w:r>
      <w:r w:rsidR="00397864" w:rsidRPr="00FA1245">
        <w:rPr>
          <w:color w:val="000000" w:themeColor="text1"/>
        </w:rPr>
        <w:t xml:space="preserve"> the intervention </w:t>
      </w:r>
    </w:p>
    <w:p w14:paraId="4C859079" w14:textId="77777777" w:rsidR="006E2221" w:rsidRPr="00FA1245" w:rsidRDefault="006E2221" w:rsidP="00B71F5E">
      <w:pPr>
        <w:spacing w:line="360" w:lineRule="auto"/>
        <w:jc w:val="both"/>
        <w:rPr>
          <w:color w:val="000000" w:themeColor="text1"/>
        </w:rPr>
      </w:pPr>
    </w:p>
    <w:tbl>
      <w:tblPr>
        <w:tblStyle w:val="TableGrid"/>
        <w:tblW w:w="9634" w:type="dxa"/>
        <w:tblLook w:val="04A0" w:firstRow="1" w:lastRow="0" w:firstColumn="1" w:lastColumn="0" w:noHBand="0" w:noVBand="1"/>
      </w:tblPr>
      <w:tblGrid>
        <w:gridCol w:w="4724"/>
        <w:gridCol w:w="1227"/>
        <w:gridCol w:w="1228"/>
        <w:gridCol w:w="1227"/>
        <w:gridCol w:w="1228"/>
      </w:tblGrid>
      <w:tr w:rsidR="00FA1245" w:rsidRPr="00FA1245" w14:paraId="11D659D0" w14:textId="77777777" w:rsidTr="0054632C">
        <w:trPr>
          <w:trHeight w:val="752"/>
        </w:trPr>
        <w:tc>
          <w:tcPr>
            <w:tcW w:w="0" w:type="auto"/>
            <w:vAlign w:val="center"/>
          </w:tcPr>
          <w:p w14:paraId="3B044714" w14:textId="77777777" w:rsidR="0077381F" w:rsidRPr="00FA1245" w:rsidRDefault="0077381F" w:rsidP="00B71F5E">
            <w:pPr>
              <w:spacing w:line="360" w:lineRule="auto"/>
              <w:jc w:val="both"/>
              <w:rPr>
                <w:rFonts w:asciiTheme="majorHAnsi" w:hAnsiTheme="majorHAnsi"/>
                <w:b/>
                <w:color w:val="000000" w:themeColor="text1"/>
              </w:rPr>
            </w:pPr>
            <w:r w:rsidRPr="00FA1245">
              <w:rPr>
                <w:rFonts w:asciiTheme="majorHAnsi" w:hAnsiTheme="majorHAnsi"/>
                <w:b/>
                <w:color w:val="000000" w:themeColor="text1"/>
              </w:rPr>
              <w:t>Sample</w:t>
            </w:r>
          </w:p>
        </w:tc>
        <w:tc>
          <w:tcPr>
            <w:tcW w:w="2455" w:type="dxa"/>
            <w:gridSpan w:val="2"/>
            <w:vAlign w:val="center"/>
          </w:tcPr>
          <w:p w14:paraId="2E278AEE" w14:textId="77777777" w:rsidR="0077381F" w:rsidRPr="00FA1245" w:rsidRDefault="0077381F" w:rsidP="00B71F5E">
            <w:pPr>
              <w:spacing w:line="360" w:lineRule="auto"/>
              <w:jc w:val="center"/>
              <w:rPr>
                <w:rFonts w:asciiTheme="majorHAnsi" w:hAnsiTheme="majorHAnsi"/>
                <w:b/>
                <w:color w:val="000000" w:themeColor="text1"/>
              </w:rPr>
            </w:pPr>
            <w:r w:rsidRPr="00FA1245">
              <w:rPr>
                <w:rFonts w:asciiTheme="majorHAnsi" w:hAnsiTheme="majorHAnsi"/>
                <w:b/>
                <w:color w:val="000000" w:themeColor="text1"/>
              </w:rPr>
              <w:t>Urine</w:t>
            </w:r>
          </w:p>
        </w:tc>
        <w:tc>
          <w:tcPr>
            <w:tcW w:w="2455" w:type="dxa"/>
            <w:gridSpan w:val="2"/>
            <w:vAlign w:val="center"/>
          </w:tcPr>
          <w:p w14:paraId="3E099CEF" w14:textId="77777777" w:rsidR="0077381F" w:rsidRPr="00FA1245" w:rsidRDefault="0077381F" w:rsidP="00B71F5E">
            <w:pPr>
              <w:spacing w:line="360" w:lineRule="auto"/>
              <w:jc w:val="center"/>
              <w:rPr>
                <w:rFonts w:asciiTheme="majorHAnsi" w:hAnsiTheme="majorHAnsi"/>
                <w:b/>
                <w:color w:val="000000" w:themeColor="text1"/>
              </w:rPr>
            </w:pPr>
            <w:r w:rsidRPr="00FA1245">
              <w:rPr>
                <w:rFonts w:asciiTheme="majorHAnsi" w:hAnsiTheme="majorHAnsi"/>
                <w:b/>
                <w:color w:val="000000" w:themeColor="text1"/>
              </w:rPr>
              <w:t>Plasma</w:t>
            </w:r>
          </w:p>
        </w:tc>
      </w:tr>
      <w:tr w:rsidR="00FA1245" w:rsidRPr="00FA1245" w14:paraId="3FE52556" w14:textId="77777777" w:rsidTr="0054632C">
        <w:trPr>
          <w:trHeight w:val="737"/>
        </w:trPr>
        <w:tc>
          <w:tcPr>
            <w:tcW w:w="0" w:type="auto"/>
            <w:vAlign w:val="center"/>
          </w:tcPr>
          <w:p w14:paraId="674043FF" w14:textId="77777777" w:rsidR="0077381F" w:rsidRPr="00FA1245" w:rsidRDefault="0077381F" w:rsidP="00B71F5E">
            <w:pPr>
              <w:spacing w:line="360" w:lineRule="auto"/>
              <w:jc w:val="both"/>
              <w:rPr>
                <w:rFonts w:asciiTheme="majorHAnsi" w:hAnsiTheme="majorHAnsi"/>
                <w:color w:val="000000" w:themeColor="text1"/>
              </w:rPr>
            </w:pPr>
            <w:r w:rsidRPr="00FA1245">
              <w:rPr>
                <w:rFonts w:asciiTheme="majorHAnsi" w:hAnsiTheme="majorHAnsi"/>
                <w:color w:val="000000" w:themeColor="text1"/>
              </w:rPr>
              <w:t>Ionisation</w:t>
            </w:r>
            <w:r w:rsidR="00B474A2" w:rsidRPr="00FA1245">
              <w:rPr>
                <w:rFonts w:asciiTheme="majorHAnsi" w:hAnsiTheme="majorHAnsi"/>
                <w:color w:val="000000" w:themeColor="text1"/>
              </w:rPr>
              <w:t xml:space="preserve"> mode</w:t>
            </w:r>
          </w:p>
        </w:tc>
        <w:tc>
          <w:tcPr>
            <w:tcW w:w="1227" w:type="dxa"/>
            <w:vAlign w:val="center"/>
          </w:tcPr>
          <w:p w14:paraId="277D79C3" w14:textId="77777777" w:rsidR="0077381F" w:rsidRPr="00FA1245" w:rsidRDefault="0077381F" w:rsidP="00B71F5E">
            <w:pPr>
              <w:spacing w:line="360" w:lineRule="auto"/>
              <w:jc w:val="center"/>
              <w:rPr>
                <w:rFonts w:asciiTheme="majorHAnsi" w:hAnsiTheme="majorHAnsi"/>
                <w:color w:val="000000" w:themeColor="text1"/>
              </w:rPr>
            </w:pPr>
            <w:r w:rsidRPr="00FA1245">
              <w:rPr>
                <w:rFonts w:asciiTheme="majorHAnsi" w:hAnsiTheme="majorHAnsi"/>
                <w:color w:val="000000" w:themeColor="text1"/>
              </w:rPr>
              <w:t>Positive</w:t>
            </w:r>
          </w:p>
        </w:tc>
        <w:tc>
          <w:tcPr>
            <w:tcW w:w="1228" w:type="dxa"/>
            <w:vAlign w:val="center"/>
          </w:tcPr>
          <w:p w14:paraId="13B4E571" w14:textId="77777777" w:rsidR="0077381F" w:rsidRPr="00FA1245" w:rsidRDefault="0077381F" w:rsidP="00B71F5E">
            <w:pPr>
              <w:spacing w:line="360" w:lineRule="auto"/>
              <w:jc w:val="center"/>
              <w:rPr>
                <w:rFonts w:asciiTheme="majorHAnsi" w:hAnsiTheme="majorHAnsi"/>
                <w:color w:val="000000" w:themeColor="text1"/>
              </w:rPr>
            </w:pPr>
            <w:r w:rsidRPr="00FA1245">
              <w:rPr>
                <w:rFonts w:asciiTheme="majorHAnsi" w:hAnsiTheme="majorHAnsi"/>
                <w:color w:val="000000" w:themeColor="text1"/>
              </w:rPr>
              <w:t>Negative</w:t>
            </w:r>
          </w:p>
        </w:tc>
        <w:tc>
          <w:tcPr>
            <w:tcW w:w="1227" w:type="dxa"/>
            <w:vAlign w:val="center"/>
          </w:tcPr>
          <w:p w14:paraId="1DD2CAFD" w14:textId="77777777" w:rsidR="0077381F" w:rsidRPr="00FA1245" w:rsidRDefault="0077381F" w:rsidP="00B71F5E">
            <w:pPr>
              <w:spacing w:line="360" w:lineRule="auto"/>
              <w:jc w:val="center"/>
              <w:rPr>
                <w:rFonts w:asciiTheme="majorHAnsi" w:hAnsiTheme="majorHAnsi"/>
                <w:color w:val="000000" w:themeColor="text1"/>
              </w:rPr>
            </w:pPr>
            <w:r w:rsidRPr="00FA1245">
              <w:rPr>
                <w:rFonts w:asciiTheme="majorHAnsi" w:hAnsiTheme="majorHAnsi"/>
                <w:color w:val="000000" w:themeColor="text1"/>
              </w:rPr>
              <w:t>Positive</w:t>
            </w:r>
          </w:p>
        </w:tc>
        <w:tc>
          <w:tcPr>
            <w:tcW w:w="1228" w:type="dxa"/>
            <w:vAlign w:val="center"/>
          </w:tcPr>
          <w:p w14:paraId="3AC20275" w14:textId="77777777" w:rsidR="0077381F" w:rsidRPr="00FA1245" w:rsidRDefault="0077381F" w:rsidP="00B71F5E">
            <w:pPr>
              <w:spacing w:line="360" w:lineRule="auto"/>
              <w:jc w:val="center"/>
              <w:rPr>
                <w:rFonts w:asciiTheme="majorHAnsi" w:hAnsiTheme="majorHAnsi"/>
                <w:color w:val="000000" w:themeColor="text1"/>
              </w:rPr>
            </w:pPr>
            <w:r w:rsidRPr="00FA1245">
              <w:rPr>
                <w:rFonts w:asciiTheme="majorHAnsi" w:hAnsiTheme="majorHAnsi"/>
                <w:color w:val="000000" w:themeColor="text1"/>
              </w:rPr>
              <w:t>Negative</w:t>
            </w:r>
          </w:p>
        </w:tc>
      </w:tr>
      <w:tr w:rsidR="00FA1245" w:rsidRPr="00FA1245" w14:paraId="1BAC5F60" w14:textId="77777777" w:rsidTr="0054632C">
        <w:trPr>
          <w:trHeight w:val="737"/>
        </w:trPr>
        <w:tc>
          <w:tcPr>
            <w:tcW w:w="0" w:type="auto"/>
            <w:vAlign w:val="center"/>
          </w:tcPr>
          <w:p w14:paraId="54D61E1F" w14:textId="77777777" w:rsidR="00C636DD" w:rsidRPr="00FA1245" w:rsidRDefault="00C636DD" w:rsidP="007A2DE7">
            <w:pPr>
              <w:spacing w:line="360" w:lineRule="auto"/>
              <w:jc w:val="both"/>
              <w:rPr>
                <w:rFonts w:asciiTheme="majorHAnsi" w:hAnsiTheme="majorHAnsi"/>
                <w:color w:val="000000" w:themeColor="text1"/>
              </w:rPr>
            </w:pPr>
            <w:r w:rsidRPr="00FA1245">
              <w:rPr>
                <w:rFonts w:asciiTheme="majorHAnsi" w:hAnsiTheme="majorHAnsi"/>
                <w:color w:val="000000" w:themeColor="text1"/>
              </w:rPr>
              <w:t xml:space="preserve">Total </w:t>
            </w:r>
            <w:r w:rsidR="007A2DE7" w:rsidRPr="00FA1245">
              <w:rPr>
                <w:rFonts w:asciiTheme="majorHAnsi" w:hAnsiTheme="majorHAnsi"/>
                <w:color w:val="000000" w:themeColor="text1"/>
              </w:rPr>
              <w:t xml:space="preserve">number of features detected </w:t>
            </w:r>
          </w:p>
        </w:tc>
        <w:tc>
          <w:tcPr>
            <w:tcW w:w="1227" w:type="dxa"/>
            <w:vAlign w:val="center"/>
          </w:tcPr>
          <w:p w14:paraId="354E68D9" w14:textId="77777777" w:rsidR="00C636DD" w:rsidRPr="00FA1245" w:rsidRDefault="007A2DE7" w:rsidP="00B71F5E">
            <w:pPr>
              <w:spacing w:line="360" w:lineRule="auto"/>
              <w:jc w:val="center"/>
              <w:rPr>
                <w:rFonts w:asciiTheme="majorHAnsi" w:hAnsiTheme="majorHAnsi"/>
                <w:color w:val="000000" w:themeColor="text1"/>
              </w:rPr>
            </w:pPr>
            <w:r w:rsidRPr="00FA1245">
              <w:rPr>
                <w:rFonts w:asciiTheme="majorHAnsi" w:hAnsiTheme="majorHAnsi"/>
                <w:color w:val="000000" w:themeColor="text1"/>
              </w:rPr>
              <w:t>8005</w:t>
            </w:r>
          </w:p>
        </w:tc>
        <w:tc>
          <w:tcPr>
            <w:tcW w:w="1228" w:type="dxa"/>
            <w:vAlign w:val="center"/>
          </w:tcPr>
          <w:p w14:paraId="1C1921A7" w14:textId="77777777" w:rsidR="00C636DD" w:rsidRPr="00FA1245" w:rsidRDefault="007A2DE7" w:rsidP="00B71F5E">
            <w:pPr>
              <w:spacing w:line="360" w:lineRule="auto"/>
              <w:jc w:val="center"/>
              <w:rPr>
                <w:rFonts w:asciiTheme="majorHAnsi" w:hAnsiTheme="majorHAnsi"/>
                <w:color w:val="000000" w:themeColor="text1"/>
              </w:rPr>
            </w:pPr>
            <w:r w:rsidRPr="00FA1245">
              <w:rPr>
                <w:rFonts w:asciiTheme="majorHAnsi" w:hAnsiTheme="majorHAnsi"/>
                <w:color w:val="000000" w:themeColor="text1"/>
              </w:rPr>
              <w:t>9702</w:t>
            </w:r>
          </w:p>
        </w:tc>
        <w:tc>
          <w:tcPr>
            <w:tcW w:w="1227" w:type="dxa"/>
            <w:vAlign w:val="center"/>
          </w:tcPr>
          <w:p w14:paraId="0B2CCED3" w14:textId="77777777" w:rsidR="00C636DD" w:rsidRPr="00FA1245" w:rsidRDefault="007A2DE7" w:rsidP="00B71F5E">
            <w:pPr>
              <w:spacing w:line="360" w:lineRule="auto"/>
              <w:jc w:val="center"/>
              <w:rPr>
                <w:rFonts w:asciiTheme="majorHAnsi" w:hAnsiTheme="majorHAnsi"/>
                <w:color w:val="000000" w:themeColor="text1"/>
              </w:rPr>
            </w:pPr>
            <w:r w:rsidRPr="00FA1245">
              <w:rPr>
                <w:rFonts w:asciiTheme="majorHAnsi" w:hAnsiTheme="majorHAnsi"/>
                <w:color w:val="000000" w:themeColor="text1"/>
              </w:rPr>
              <w:t>6848</w:t>
            </w:r>
          </w:p>
        </w:tc>
        <w:tc>
          <w:tcPr>
            <w:tcW w:w="1228" w:type="dxa"/>
            <w:vAlign w:val="center"/>
          </w:tcPr>
          <w:p w14:paraId="51072F3F" w14:textId="77777777" w:rsidR="00C636DD" w:rsidRPr="00FA1245" w:rsidRDefault="007A2DE7" w:rsidP="00B71F5E">
            <w:pPr>
              <w:spacing w:line="360" w:lineRule="auto"/>
              <w:jc w:val="center"/>
              <w:rPr>
                <w:rFonts w:asciiTheme="majorHAnsi" w:hAnsiTheme="majorHAnsi"/>
                <w:color w:val="000000" w:themeColor="text1"/>
              </w:rPr>
            </w:pPr>
            <w:r w:rsidRPr="00FA1245">
              <w:rPr>
                <w:rFonts w:asciiTheme="majorHAnsi" w:hAnsiTheme="majorHAnsi"/>
                <w:color w:val="000000" w:themeColor="text1"/>
              </w:rPr>
              <w:t>5902</w:t>
            </w:r>
          </w:p>
        </w:tc>
      </w:tr>
      <w:tr w:rsidR="00FA1245" w:rsidRPr="00FA1245" w14:paraId="6939D2CE" w14:textId="77777777" w:rsidTr="0054632C">
        <w:trPr>
          <w:trHeight w:val="737"/>
        </w:trPr>
        <w:tc>
          <w:tcPr>
            <w:tcW w:w="0" w:type="auto"/>
            <w:vAlign w:val="center"/>
          </w:tcPr>
          <w:p w14:paraId="3ED3B766" w14:textId="77777777" w:rsidR="0077381F" w:rsidRPr="00FA1245" w:rsidRDefault="007A2DE7" w:rsidP="007A2DE7">
            <w:pPr>
              <w:spacing w:line="360" w:lineRule="auto"/>
              <w:jc w:val="both"/>
              <w:rPr>
                <w:rFonts w:asciiTheme="majorHAnsi" w:hAnsiTheme="majorHAnsi"/>
                <w:color w:val="000000" w:themeColor="text1"/>
              </w:rPr>
            </w:pPr>
            <w:r w:rsidRPr="00FA1245">
              <w:rPr>
                <w:rFonts w:asciiTheme="majorHAnsi" w:hAnsiTheme="majorHAnsi"/>
                <w:color w:val="000000" w:themeColor="text1"/>
              </w:rPr>
              <w:t>Number of features significantly influenced by intervention</w:t>
            </w:r>
          </w:p>
        </w:tc>
        <w:tc>
          <w:tcPr>
            <w:tcW w:w="1227" w:type="dxa"/>
            <w:vAlign w:val="center"/>
          </w:tcPr>
          <w:p w14:paraId="5B2F8F82" w14:textId="77777777" w:rsidR="00F03AC7" w:rsidRPr="00FA1245" w:rsidRDefault="00F03AC7" w:rsidP="00B71F5E">
            <w:pPr>
              <w:spacing w:line="360" w:lineRule="auto"/>
              <w:jc w:val="center"/>
              <w:rPr>
                <w:rFonts w:asciiTheme="majorHAnsi" w:hAnsiTheme="majorHAnsi"/>
                <w:color w:val="000000" w:themeColor="text1"/>
              </w:rPr>
            </w:pPr>
            <w:r w:rsidRPr="00FA1245">
              <w:rPr>
                <w:rFonts w:asciiTheme="majorHAnsi" w:hAnsiTheme="majorHAnsi"/>
                <w:color w:val="000000" w:themeColor="text1"/>
              </w:rPr>
              <w:t>455</w:t>
            </w:r>
          </w:p>
        </w:tc>
        <w:tc>
          <w:tcPr>
            <w:tcW w:w="1228" w:type="dxa"/>
            <w:vAlign w:val="center"/>
          </w:tcPr>
          <w:p w14:paraId="4AA144B2" w14:textId="77777777" w:rsidR="007C21BA" w:rsidRPr="00FA1245" w:rsidRDefault="00D87B98" w:rsidP="00B71F5E">
            <w:pPr>
              <w:spacing w:line="360" w:lineRule="auto"/>
              <w:jc w:val="center"/>
              <w:rPr>
                <w:rFonts w:asciiTheme="majorHAnsi" w:hAnsiTheme="majorHAnsi"/>
                <w:color w:val="000000" w:themeColor="text1"/>
              </w:rPr>
            </w:pPr>
            <w:r w:rsidRPr="00FA1245">
              <w:rPr>
                <w:rFonts w:asciiTheme="majorHAnsi" w:hAnsiTheme="majorHAnsi"/>
                <w:color w:val="000000" w:themeColor="text1"/>
              </w:rPr>
              <w:t>1004</w:t>
            </w:r>
          </w:p>
        </w:tc>
        <w:tc>
          <w:tcPr>
            <w:tcW w:w="1227" w:type="dxa"/>
            <w:vAlign w:val="center"/>
          </w:tcPr>
          <w:p w14:paraId="27D52BAB" w14:textId="77777777" w:rsidR="00BC7FE0" w:rsidRPr="00FA1245" w:rsidRDefault="007C21BA" w:rsidP="00B71F5E">
            <w:pPr>
              <w:spacing w:line="360" w:lineRule="auto"/>
              <w:jc w:val="center"/>
              <w:rPr>
                <w:rFonts w:asciiTheme="majorHAnsi" w:hAnsiTheme="majorHAnsi"/>
                <w:color w:val="000000" w:themeColor="text1"/>
              </w:rPr>
            </w:pPr>
            <w:r w:rsidRPr="00FA1245">
              <w:rPr>
                <w:rFonts w:asciiTheme="majorHAnsi" w:hAnsiTheme="majorHAnsi"/>
                <w:color w:val="000000" w:themeColor="text1"/>
              </w:rPr>
              <w:t>863</w:t>
            </w:r>
          </w:p>
        </w:tc>
        <w:tc>
          <w:tcPr>
            <w:tcW w:w="1228" w:type="dxa"/>
            <w:vAlign w:val="center"/>
          </w:tcPr>
          <w:p w14:paraId="37F91224" w14:textId="77777777" w:rsidR="00BC7FE0" w:rsidRPr="00FA1245" w:rsidRDefault="00BC7FE0" w:rsidP="00B71F5E">
            <w:pPr>
              <w:spacing w:line="360" w:lineRule="auto"/>
              <w:jc w:val="center"/>
              <w:rPr>
                <w:rFonts w:asciiTheme="majorHAnsi" w:hAnsiTheme="majorHAnsi"/>
                <w:color w:val="000000" w:themeColor="text1"/>
              </w:rPr>
            </w:pPr>
            <w:r w:rsidRPr="00FA1245">
              <w:rPr>
                <w:rFonts w:asciiTheme="majorHAnsi" w:hAnsiTheme="majorHAnsi"/>
                <w:color w:val="000000" w:themeColor="text1"/>
              </w:rPr>
              <w:t>710</w:t>
            </w:r>
          </w:p>
        </w:tc>
      </w:tr>
      <w:tr w:rsidR="00FA1245" w:rsidRPr="00FA1245" w14:paraId="0280AB96" w14:textId="77777777" w:rsidTr="0054632C">
        <w:trPr>
          <w:trHeight w:val="737"/>
        </w:trPr>
        <w:tc>
          <w:tcPr>
            <w:tcW w:w="0" w:type="auto"/>
            <w:vAlign w:val="center"/>
          </w:tcPr>
          <w:p w14:paraId="6A591FF8" w14:textId="77777777" w:rsidR="0077381F" w:rsidRPr="00FA1245" w:rsidRDefault="00B474A2" w:rsidP="00B474A2">
            <w:pPr>
              <w:spacing w:line="360" w:lineRule="auto"/>
              <w:jc w:val="both"/>
              <w:rPr>
                <w:rFonts w:asciiTheme="majorHAnsi" w:hAnsiTheme="majorHAnsi"/>
                <w:color w:val="000000" w:themeColor="text1"/>
              </w:rPr>
            </w:pPr>
            <w:r w:rsidRPr="00FA1245">
              <w:rPr>
                <w:rFonts w:asciiTheme="majorHAnsi" w:hAnsiTheme="majorHAnsi"/>
                <w:color w:val="000000" w:themeColor="text1"/>
              </w:rPr>
              <w:t>Number of features h</w:t>
            </w:r>
            <w:r w:rsidR="0077381F" w:rsidRPr="00FA1245">
              <w:rPr>
                <w:rFonts w:asciiTheme="majorHAnsi" w:hAnsiTheme="majorHAnsi"/>
                <w:color w:val="000000" w:themeColor="text1"/>
              </w:rPr>
              <w:t>igher at 2h</w:t>
            </w:r>
          </w:p>
        </w:tc>
        <w:tc>
          <w:tcPr>
            <w:tcW w:w="1227" w:type="dxa"/>
            <w:vAlign w:val="center"/>
          </w:tcPr>
          <w:p w14:paraId="782C65F3" w14:textId="77777777" w:rsidR="0077381F" w:rsidRPr="00FA1245" w:rsidRDefault="0077381F" w:rsidP="00B71F5E">
            <w:pPr>
              <w:spacing w:line="360" w:lineRule="auto"/>
              <w:jc w:val="center"/>
              <w:rPr>
                <w:rFonts w:asciiTheme="majorHAnsi" w:hAnsiTheme="majorHAnsi"/>
                <w:color w:val="000000" w:themeColor="text1"/>
              </w:rPr>
            </w:pPr>
            <w:r w:rsidRPr="00FA1245">
              <w:rPr>
                <w:rFonts w:asciiTheme="majorHAnsi" w:hAnsiTheme="majorHAnsi"/>
                <w:color w:val="000000" w:themeColor="text1"/>
              </w:rPr>
              <w:t>1</w:t>
            </w:r>
            <w:r w:rsidR="00E23B4B" w:rsidRPr="00FA1245">
              <w:rPr>
                <w:rFonts w:asciiTheme="majorHAnsi" w:hAnsiTheme="majorHAnsi"/>
                <w:color w:val="000000" w:themeColor="text1"/>
              </w:rPr>
              <w:t>48</w:t>
            </w:r>
          </w:p>
        </w:tc>
        <w:tc>
          <w:tcPr>
            <w:tcW w:w="1228" w:type="dxa"/>
            <w:vAlign w:val="center"/>
          </w:tcPr>
          <w:p w14:paraId="5A501AF4" w14:textId="77777777" w:rsidR="0077381F" w:rsidRPr="00FA1245" w:rsidRDefault="00E23B4B" w:rsidP="00B71F5E">
            <w:pPr>
              <w:spacing w:line="360" w:lineRule="auto"/>
              <w:jc w:val="center"/>
              <w:rPr>
                <w:rFonts w:asciiTheme="majorHAnsi" w:hAnsiTheme="majorHAnsi"/>
                <w:color w:val="000000" w:themeColor="text1"/>
              </w:rPr>
            </w:pPr>
            <w:r w:rsidRPr="00FA1245">
              <w:rPr>
                <w:rFonts w:asciiTheme="majorHAnsi" w:hAnsiTheme="majorHAnsi"/>
                <w:color w:val="000000" w:themeColor="text1"/>
              </w:rPr>
              <w:t>193</w:t>
            </w:r>
          </w:p>
        </w:tc>
        <w:tc>
          <w:tcPr>
            <w:tcW w:w="1227" w:type="dxa"/>
            <w:vAlign w:val="center"/>
          </w:tcPr>
          <w:p w14:paraId="4E26F043" w14:textId="77777777" w:rsidR="0077381F" w:rsidRPr="00FA1245" w:rsidRDefault="00E23B4B" w:rsidP="00B71F5E">
            <w:pPr>
              <w:spacing w:line="360" w:lineRule="auto"/>
              <w:jc w:val="center"/>
              <w:rPr>
                <w:rFonts w:asciiTheme="majorHAnsi" w:hAnsiTheme="majorHAnsi"/>
                <w:color w:val="000000" w:themeColor="text1"/>
              </w:rPr>
            </w:pPr>
            <w:r w:rsidRPr="00FA1245">
              <w:rPr>
                <w:rFonts w:asciiTheme="majorHAnsi" w:hAnsiTheme="majorHAnsi"/>
                <w:color w:val="000000" w:themeColor="text1"/>
              </w:rPr>
              <w:t>29</w:t>
            </w:r>
          </w:p>
        </w:tc>
        <w:tc>
          <w:tcPr>
            <w:tcW w:w="1228" w:type="dxa"/>
            <w:vAlign w:val="center"/>
          </w:tcPr>
          <w:p w14:paraId="46DC0A37" w14:textId="77777777" w:rsidR="0077381F" w:rsidRPr="00FA1245" w:rsidRDefault="00E23B4B" w:rsidP="00B71F5E">
            <w:pPr>
              <w:spacing w:line="360" w:lineRule="auto"/>
              <w:jc w:val="center"/>
              <w:rPr>
                <w:rFonts w:asciiTheme="majorHAnsi" w:hAnsiTheme="majorHAnsi"/>
                <w:color w:val="000000" w:themeColor="text1"/>
              </w:rPr>
            </w:pPr>
            <w:r w:rsidRPr="00FA1245">
              <w:rPr>
                <w:rFonts w:asciiTheme="majorHAnsi" w:hAnsiTheme="majorHAnsi"/>
                <w:color w:val="000000" w:themeColor="text1"/>
              </w:rPr>
              <w:t>31</w:t>
            </w:r>
          </w:p>
        </w:tc>
      </w:tr>
      <w:tr w:rsidR="00FA1245" w:rsidRPr="00FA1245" w14:paraId="7E976A1E" w14:textId="77777777" w:rsidTr="0054632C">
        <w:trPr>
          <w:trHeight w:val="877"/>
        </w:trPr>
        <w:tc>
          <w:tcPr>
            <w:tcW w:w="0" w:type="auto"/>
            <w:vAlign w:val="center"/>
          </w:tcPr>
          <w:p w14:paraId="1D435789" w14:textId="77777777" w:rsidR="0077381F" w:rsidRPr="00FA1245" w:rsidRDefault="00B474A2" w:rsidP="00B474A2">
            <w:pPr>
              <w:spacing w:line="360" w:lineRule="auto"/>
              <w:jc w:val="both"/>
              <w:rPr>
                <w:rFonts w:asciiTheme="majorHAnsi" w:hAnsiTheme="majorHAnsi"/>
                <w:color w:val="000000" w:themeColor="text1"/>
              </w:rPr>
            </w:pPr>
            <w:r w:rsidRPr="00FA1245">
              <w:rPr>
                <w:rFonts w:asciiTheme="majorHAnsi" w:hAnsiTheme="majorHAnsi"/>
                <w:color w:val="000000" w:themeColor="text1"/>
              </w:rPr>
              <w:t>Number of features h</w:t>
            </w:r>
            <w:r w:rsidR="0077381F" w:rsidRPr="00FA1245">
              <w:rPr>
                <w:rFonts w:asciiTheme="majorHAnsi" w:hAnsiTheme="majorHAnsi"/>
                <w:color w:val="000000" w:themeColor="text1"/>
              </w:rPr>
              <w:t xml:space="preserve">igher </w:t>
            </w:r>
            <w:r w:rsidR="00043516" w:rsidRPr="00FA1245">
              <w:rPr>
                <w:rFonts w:asciiTheme="majorHAnsi" w:hAnsiTheme="majorHAnsi"/>
                <w:color w:val="000000" w:themeColor="text1"/>
              </w:rPr>
              <w:t>post</w:t>
            </w:r>
            <w:r w:rsidR="007026B2" w:rsidRPr="00FA1245">
              <w:rPr>
                <w:rFonts w:asciiTheme="majorHAnsi" w:hAnsiTheme="majorHAnsi"/>
                <w:color w:val="000000" w:themeColor="text1"/>
              </w:rPr>
              <w:t xml:space="preserve"> </w:t>
            </w:r>
            <w:r w:rsidR="00043516" w:rsidRPr="00FA1245">
              <w:rPr>
                <w:rFonts w:asciiTheme="majorHAnsi" w:hAnsiTheme="majorHAnsi"/>
                <w:color w:val="000000" w:themeColor="text1"/>
              </w:rPr>
              <w:t>w</w:t>
            </w:r>
            <w:r w:rsidR="00397864" w:rsidRPr="00FA1245">
              <w:rPr>
                <w:rFonts w:asciiTheme="majorHAnsi" w:hAnsiTheme="majorHAnsi"/>
                <w:color w:val="000000" w:themeColor="text1"/>
              </w:rPr>
              <w:t>hole</w:t>
            </w:r>
            <w:r w:rsidRPr="00FA1245">
              <w:rPr>
                <w:rFonts w:asciiTheme="majorHAnsi" w:hAnsiTheme="majorHAnsi"/>
                <w:color w:val="000000" w:themeColor="text1"/>
              </w:rPr>
              <w:t xml:space="preserve"> blueberry treatment</w:t>
            </w:r>
          </w:p>
        </w:tc>
        <w:tc>
          <w:tcPr>
            <w:tcW w:w="1227" w:type="dxa"/>
            <w:vAlign w:val="center"/>
          </w:tcPr>
          <w:p w14:paraId="3B81E589" w14:textId="77777777" w:rsidR="0077381F" w:rsidRPr="00FA1245" w:rsidRDefault="00E23B4B" w:rsidP="00B71F5E">
            <w:pPr>
              <w:spacing w:line="360" w:lineRule="auto"/>
              <w:jc w:val="center"/>
              <w:rPr>
                <w:rFonts w:asciiTheme="majorHAnsi" w:hAnsiTheme="majorHAnsi"/>
                <w:color w:val="000000" w:themeColor="text1"/>
              </w:rPr>
            </w:pPr>
            <w:r w:rsidRPr="00FA1245">
              <w:rPr>
                <w:rFonts w:asciiTheme="majorHAnsi" w:hAnsiTheme="majorHAnsi"/>
                <w:color w:val="000000" w:themeColor="text1"/>
              </w:rPr>
              <w:t>130 (71)</w:t>
            </w:r>
            <w:r w:rsidR="007026B2" w:rsidRPr="00FA1245">
              <w:rPr>
                <w:rFonts w:asciiTheme="majorHAnsi" w:hAnsiTheme="majorHAnsi"/>
                <w:color w:val="000000" w:themeColor="text1"/>
              </w:rPr>
              <w:t>*</w:t>
            </w:r>
          </w:p>
        </w:tc>
        <w:tc>
          <w:tcPr>
            <w:tcW w:w="1228" w:type="dxa"/>
            <w:vAlign w:val="center"/>
          </w:tcPr>
          <w:p w14:paraId="014F7D2F" w14:textId="77777777" w:rsidR="0077381F" w:rsidRPr="00FA1245" w:rsidRDefault="00E23B4B" w:rsidP="00B71F5E">
            <w:pPr>
              <w:spacing w:line="360" w:lineRule="auto"/>
              <w:jc w:val="center"/>
              <w:rPr>
                <w:rFonts w:asciiTheme="majorHAnsi" w:hAnsiTheme="majorHAnsi"/>
                <w:color w:val="000000" w:themeColor="text1"/>
              </w:rPr>
            </w:pPr>
            <w:r w:rsidRPr="00FA1245">
              <w:rPr>
                <w:rFonts w:asciiTheme="majorHAnsi" w:hAnsiTheme="majorHAnsi"/>
                <w:color w:val="000000" w:themeColor="text1"/>
              </w:rPr>
              <w:t>157 (37)</w:t>
            </w:r>
            <w:r w:rsidR="007026B2" w:rsidRPr="00FA1245">
              <w:rPr>
                <w:rFonts w:asciiTheme="majorHAnsi" w:hAnsiTheme="majorHAnsi"/>
                <w:color w:val="000000" w:themeColor="text1"/>
              </w:rPr>
              <w:t>*</w:t>
            </w:r>
          </w:p>
        </w:tc>
        <w:tc>
          <w:tcPr>
            <w:tcW w:w="1227" w:type="dxa"/>
            <w:vAlign w:val="center"/>
          </w:tcPr>
          <w:p w14:paraId="61822154" w14:textId="77777777" w:rsidR="0077381F" w:rsidRPr="00FA1245" w:rsidRDefault="00E23B4B" w:rsidP="00B71F5E">
            <w:pPr>
              <w:spacing w:line="360" w:lineRule="auto"/>
              <w:jc w:val="center"/>
              <w:rPr>
                <w:rFonts w:asciiTheme="majorHAnsi" w:hAnsiTheme="majorHAnsi"/>
                <w:color w:val="000000" w:themeColor="text1"/>
              </w:rPr>
            </w:pPr>
            <w:r w:rsidRPr="00FA1245">
              <w:rPr>
                <w:rFonts w:asciiTheme="majorHAnsi" w:hAnsiTheme="majorHAnsi"/>
                <w:color w:val="000000" w:themeColor="text1"/>
              </w:rPr>
              <w:t>15 (4)</w:t>
            </w:r>
            <w:r w:rsidR="007026B2" w:rsidRPr="00FA1245">
              <w:rPr>
                <w:rFonts w:asciiTheme="majorHAnsi" w:hAnsiTheme="majorHAnsi"/>
                <w:color w:val="000000" w:themeColor="text1"/>
              </w:rPr>
              <w:t>*</w:t>
            </w:r>
          </w:p>
        </w:tc>
        <w:tc>
          <w:tcPr>
            <w:tcW w:w="1228" w:type="dxa"/>
            <w:vAlign w:val="center"/>
          </w:tcPr>
          <w:p w14:paraId="584588A1" w14:textId="77777777" w:rsidR="0077381F" w:rsidRPr="00FA1245" w:rsidRDefault="00E23B4B" w:rsidP="00B71F5E">
            <w:pPr>
              <w:spacing w:line="360" w:lineRule="auto"/>
              <w:jc w:val="center"/>
              <w:rPr>
                <w:rFonts w:asciiTheme="majorHAnsi" w:hAnsiTheme="majorHAnsi"/>
                <w:color w:val="000000" w:themeColor="text1"/>
              </w:rPr>
            </w:pPr>
            <w:r w:rsidRPr="00FA1245">
              <w:rPr>
                <w:rFonts w:asciiTheme="majorHAnsi" w:hAnsiTheme="majorHAnsi"/>
                <w:color w:val="000000" w:themeColor="text1"/>
              </w:rPr>
              <w:t>11 (1)</w:t>
            </w:r>
            <w:r w:rsidR="007026B2" w:rsidRPr="00FA1245">
              <w:rPr>
                <w:rFonts w:asciiTheme="majorHAnsi" w:hAnsiTheme="majorHAnsi"/>
                <w:color w:val="000000" w:themeColor="text1"/>
              </w:rPr>
              <w:t>*</w:t>
            </w:r>
          </w:p>
        </w:tc>
      </w:tr>
      <w:tr w:rsidR="00FA1245" w:rsidRPr="00FA1245" w14:paraId="1BD3A141" w14:textId="77777777" w:rsidTr="0054632C">
        <w:trPr>
          <w:trHeight w:val="737"/>
        </w:trPr>
        <w:tc>
          <w:tcPr>
            <w:tcW w:w="0" w:type="auto"/>
            <w:vAlign w:val="center"/>
          </w:tcPr>
          <w:p w14:paraId="11CEF4BE" w14:textId="77777777" w:rsidR="0077381F" w:rsidRPr="00FA1245" w:rsidRDefault="00B474A2" w:rsidP="00B474A2">
            <w:pPr>
              <w:spacing w:line="360" w:lineRule="auto"/>
              <w:jc w:val="both"/>
              <w:rPr>
                <w:rFonts w:asciiTheme="majorHAnsi" w:hAnsiTheme="majorHAnsi"/>
                <w:color w:val="000000" w:themeColor="text1"/>
              </w:rPr>
            </w:pPr>
            <w:r w:rsidRPr="00FA1245">
              <w:rPr>
                <w:rFonts w:asciiTheme="majorHAnsi" w:hAnsiTheme="majorHAnsi"/>
                <w:color w:val="000000" w:themeColor="text1"/>
              </w:rPr>
              <w:t>Number of features h</w:t>
            </w:r>
            <w:r w:rsidR="0077381F" w:rsidRPr="00FA1245">
              <w:rPr>
                <w:rFonts w:asciiTheme="majorHAnsi" w:hAnsiTheme="majorHAnsi"/>
                <w:color w:val="000000" w:themeColor="text1"/>
              </w:rPr>
              <w:t>igher</w:t>
            </w:r>
            <w:r w:rsidR="007026B2" w:rsidRPr="00FA1245">
              <w:rPr>
                <w:rFonts w:asciiTheme="majorHAnsi" w:hAnsiTheme="majorHAnsi"/>
                <w:color w:val="000000" w:themeColor="text1"/>
              </w:rPr>
              <w:t xml:space="preserve"> </w:t>
            </w:r>
            <w:r w:rsidR="00043516" w:rsidRPr="00FA1245">
              <w:rPr>
                <w:rFonts w:asciiTheme="majorHAnsi" w:hAnsiTheme="majorHAnsi"/>
                <w:color w:val="000000" w:themeColor="text1"/>
              </w:rPr>
              <w:t>post</w:t>
            </w:r>
            <w:r w:rsidR="007026B2" w:rsidRPr="00FA1245">
              <w:rPr>
                <w:rFonts w:asciiTheme="majorHAnsi" w:hAnsiTheme="majorHAnsi"/>
                <w:color w:val="000000" w:themeColor="text1"/>
              </w:rPr>
              <w:t xml:space="preserve"> </w:t>
            </w:r>
            <w:r w:rsidRPr="00FA1245">
              <w:rPr>
                <w:rFonts w:asciiTheme="majorHAnsi" w:hAnsiTheme="majorHAnsi"/>
                <w:color w:val="000000" w:themeColor="text1"/>
              </w:rPr>
              <w:t xml:space="preserve">blueberry </w:t>
            </w:r>
            <w:r w:rsidR="00043516" w:rsidRPr="00FA1245">
              <w:rPr>
                <w:rFonts w:asciiTheme="majorHAnsi" w:hAnsiTheme="majorHAnsi"/>
                <w:color w:val="000000" w:themeColor="text1"/>
              </w:rPr>
              <w:t>j</w:t>
            </w:r>
            <w:r w:rsidR="007026B2" w:rsidRPr="00FA1245">
              <w:rPr>
                <w:rFonts w:asciiTheme="majorHAnsi" w:hAnsiTheme="majorHAnsi"/>
                <w:color w:val="000000" w:themeColor="text1"/>
              </w:rPr>
              <w:t>uice</w:t>
            </w:r>
            <w:r w:rsidRPr="00FA1245">
              <w:rPr>
                <w:rFonts w:asciiTheme="majorHAnsi" w:hAnsiTheme="majorHAnsi"/>
                <w:color w:val="000000" w:themeColor="text1"/>
              </w:rPr>
              <w:t xml:space="preserve"> treatment </w:t>
            </w:r>
          </w:p>
        </w:tc>
        <w:tc>
          <w:tcPr>
            <w:tcW w:w="1227" w:type="dxa"/>
            <w:vAlign w:val="center"/>
          </w:tcPr>
          <w:p w14:paraId="4B8FC99B" w14:textId="77777777" w:rsidR="0077381F" w:rsidRPr="00FA1245" w:rsidRDefault="00E23B4B" w:rsidP="00B71F5E">
            <w:pPr>
              <w:spacing w:line="360" w:lineRule="auto"/>
              <w:jc w:val="center"/>
              <w:rPr>
                <w:rFonts w:asciiTheme="majorHAnsi" w:hAnsiTheme="majorHAnsi"/>
                <w:color w:val="000000" w:themeColor="text1"/>
              </w:rPr>
            </w:pPr>
            <w:r w:rsidRPr="00FA1245">
              <w:rPr>
                <w:rFonts w:asciiTheme="majorHAnsi" w:hAnsiTheme="majorHAnsi"/>
                <w:color w:val="000000" w:themeColor="text1"/>
              </w:rPr>
              <w:t>18 (1)</w:t>
            </w:r>
            <w:r w:rsidR="007026B2" w:rsidRPr="00FA1245">
              <w:rPr>
                <w:rFonts w:asciiTheme="majorHAnsi" w:hAnsiTheme="majorHAnsi"/>
                <w:color w:val="000000" w:themeColor="text1"/>
              </w:rPr>
              <w:t>*</w:t>
            </w:r>
          </w:p>
        </w:tc>
        <w:tc>
          <w:tcPr>
            <w:tcW w:w="1228" w:type="dxa"/>
            <w:vAlign w:val="center"/>
          </w:tcPr>
          <w:p w14:paraId="66361C11" w14:textId="77777777" w:rsidR="0077381F" w:rsidRPr="00FA1245" w:rsidRDefault="00E23B4B" w:rsidP="00B71F5E">
            <w:pPr>
              <w:spacing w:line="360" w:lineRule="auto"/>
              <w:jc w:val="center"/>
              <w:rPr>
                <w:rFonts w:asciiTheme="majorHAnsi" w:hAnsiTheme="majorHAnsi"/>
                <w:color w:val="000000" w:themeColor="text1"/>
              </w:rPr>
            </w:pPr>
            <w:r w:rsidRPr="00FA1245">
              <w:rPr>
                <w:rFonts w:asciiTheme="majorHAnsi" w:hAnsiTheme="majorHAnsi"/>
                <w:color w:val="000000" w:themeColor="text1"/>
              </w:rPr>
              <w:t>36 (7)</w:t>
            </w:r>
            <w:r w:rsidR="007026B2" w:rsidRPr="00FA1245">
              <w:rPr>
                <w:rFonts w:asciiTheme="majorHAnsi" w:hAnsiTheme="majorHAnsi"/>
                <w:color w:val="000000" w:themeColor="text1"/>
              </w:rPr>
              <w:t>*</w:t>
            </w:r>
          </w:p>
        </w:tc>
        <w:tc>
          <w:tcPr>
            <w:tcW w:w="1227" w:type="dxa"/>
            <w:vAlign w:val="center"/>
          </w:tcPr>
          <w:p w14:paraId="44DFB36F" w14:textId="77777777" w:rsidR="0077381F" w:rsidRPr="00FA1245" w:rsidRDefault="00E23B4B" w:rsidP="00B71F5E">
            <w:pPr>
              <w:spacing w:line="360" w:lineRule="auto"/>
              <w:jc w:val="center"/>
              <w:rPr>
                <w:rFonts w:asciiTheme="majorHAnsi" w:hAnsiTheme="majorHAnsi"/>
                <w:color w:val="000000" w:themeColor="text1"/>
              </w:rPr>
            </w:pPr>
            <w:r w:rsidRPr="00FA1245">
              <w:rPr>
                <w:rFonts w:asciiTheme="majorHAnsi" w:hAnsiTheme="majorHAnsi"/>
                <w:color w:val="000000" w:themeColor="text1"/>
              </w:rPr>
              <w:t>14 (1)</w:t>
            </w:r>
            <w:r w:rsidR="007026B2" w:rsidRPr="00FA1245">
              <w:rPr>
                <w:rFonts w:asciiTheme="majorHAnsi" w:hAnsiTheme="majorHAnsi"/>
                <w:color w:val="000000" w:themeColor="text1"/>
              </w:rPr>
              <w:t>*</w:t>
            </w:r>
          </w:p>
        </w:tc>
        <w:tc>
          <w:tcPr>
            <w:tcW w:w="1228" w:type="dxa"/>
            <w:vAlign w:val="center"/>
          </w:tcPr>
          <w:p w14:paraId="54F37B72" w14:textId="77777777" w:rsidR="0077381F" w:rsidRPr="00FA1245" w:rsidRDefault="00E23B4B" w:rsidP="00B71F5E">
            <w:pPr>
              <w:spacing w:line="360" w:lineRule="auto"/>
              <w:jc w:val="center"/>
              <w:rPr>
                <w:rFonts w:asciiTheme="majorHAnsi" w:hAnsiTheme="majorHAnsi"/>
                <w:color w:val="000000" w:themeColor="text1"/>
              </w:rPr>
            </w:pPr>
            <w:r w:rsidRPr="00FA1245">
              <w:rPr>
                <w:rFonts w:asciiTheme="majorHAnsi" w:hAnsiTheme="majorHAnsi"/>
                <w:color w:val="000000" w:themeColor="text1"/>
              </w:rPr>
              <w:t>20 (1)</w:t>
            </w:r>
            <w:r w:rsidR="007026B2" w:rsidRPr="00FA1245">
              <w:rPr>
                <w:rFonts w:asciiTheme="majorHAnsi" w:hAnsiTheme="majorHAnsi"/>
                <w:color w:val="000000" w:themeColor="text1"/>
              </w:rPr>
              <w:t>*</w:t>
            </w:r>
          </w:p>
        </w:tc>
      </w:tr>
    </w:tbl>
    <w:p w14:paraId="7D515688" w14:textId="345279EC" w:rsidR="0004028F" w:rsidRPr="00FA1245" w:rsidRDefault="009878F8" w:rsidP="009878F8">
      <w:pPr>
        <w:spacing w:line="360" w:lineRule="auto"/>
        <w:ind w:left="360"/>
        <w:jc w:val="both"/>
        <w:rPr>
          <w:color w:val="000000" w:themeColor="text1"/>
        </w:rPr>
      </w:pPr>
      <w:r w:rsidRPr="00FA1245">
        <w:rPr>
          <w:rFonts w:asciiTheme="majorHAnsi" w:hAnsiTheme="majorHAnsi"/>
          <w:color w:val="000000" w:themeColor="text1"/>
        </w:rPr>
        <w:t xml:space="preserve">* </w:t>
      </w:r>
      <w:r w:rsidRPr="00FA1245">
        <w:rPr>
          <w:color w:val="000000" w:themeColor="text1"/>
        </w:rPr>
        <w:t xml:space="preserve">The number in brackets represents ion features that were significantly different </w:t>
      </w:r>
      <w:r w:rsidR="0054632C" w:rsidRPr="00FA1245">
        <w:rPr>
          <w:color w:val="000000" w:themeColor="text1"/>
        </w:rPr>
        <w:t>from univariate analysis of</w:t>
      </w:r>
      <w:r w:rsidRPr="00FA1245">
        <w:rPr>
          <w:color w:val="000000" w:themeColor="text1"/>
        </w:rPr>
        <w:t xml:space="preserve"> post treatment groups </w:t>
      </w:r>
      <w:r w:rsidR="007026B2" w:rsidRPr="00FA1245">
        <w:rPr>
          <w:color w:val="000000" w:themeColor="text1"/>
        </w:rPr>
        <w:t>only</w:t>
      </w:r>
    </w:p>
    <w:p w14:paraId="3471A2FB" w14:textId="77777777" w:rsidR="0004028F" w:rsidRPr="00FA1245" w:rsidRDefault="0004028F" w:rsidP="00B71F5E">
      <w:pPr>
        <w:spacing w:line="360" w:lineRule="auto"/>
        <w:jc w:val="both"/>
        <w:rPr>
          <w:color w:val="000000" w:themeColor="text1"/>
        </w:rPr>
      </w:pPr>
    </w:p>
    <w:p w14:paraId="06864F87" w14:textId="77777777" w:rsidR="0004028F" w:rsidRPr="00FA1245" w:rsidRDefault="0004028F" w:rsidP="00B71F5E">
      <w:pPr>
        <w:spacing w:line="360" w:lineRule="auto"/>
        <w:jc w:val="both"/>
        <w:rPr>
          <w:color w:val="000000" w:themeColor="text1"/>
        </w:rPr>
      </w:pPr>
    </w:p>
    <w:p w14:paraId="69A5A770" w14:textId="77777777" w:rsidR="0004028F" w:rsidRPr="00FA1245" w:rsidRDefault="0004028F" w:rsidP="00640615">
      <w:pPr>
        <w:spacing w:line="360" w:lineRule="auto"/>
        <w:jc w:val="both"/>
        <w:outlineLvl w:val="0"/>
        <w:rPr>
          <w:color w:val="000000" w:themeColor="text1"/>
        </w:rPr>
      </w:pPr>
      <w:r w:rsidRPr="00FA1245">
        <w:rPr>
          <w:color w:val="000000" w:themeColor="text1"/>
        </w:rPr>
        <w:t>Table 2.</w:t>
      </w:r>
      <w:r w:rsidR="00397864" w:rsidRPr="00FA1245">
        <w:rPr>
          <w:color w:val="000000" w:themeColor="text1"/>
        </w:rPr>
        <w:t xml:space="preserve"> PLS-DA model parameters.</w:t>
      </w:r>
    </w:p>
    <w:p w14:paraId="131552C6" w14:textId="77777777" w:rsidR="0004028F" w:rsidRPr="00FA1245" w:rsidRDefault="0004028F" w:rsidP="00B71F5E">
      <w:pPr>
        <w:spacing w:line="360" w:lineRule="auto"/>
        <w:jc w:val="both"/>
        <w:rPr>
          <w:color w:val="000000" w:themeColor="text1"/>
        </w:rPr>
      </w:pPr>
    </w:p>
    <w:tbl>
      <w:tblPr>
        <w:tblW w:w="9923" w:type="dxa"/>
        <w:tblInd w:w="-10" w:type="dxa"/>
        <w:tblLook w:val="04A0" w:firstRow="1" w:lastRow="0" w:firstColumn="1" w:lastColumn="0" w:noHBand="0" w:noVBand="1"/>
      </w:tblPr>
      <w:tblGrid>
        <w:gridCol w:w="2113"/>
        <w:gridCol w:w="976"/>
        <w:gridCol w:w="976"/>
        <w:gridCol w:w="976"/>
        <w:gridCol w:w="977"/>
        <w:gridCol w:w="976"/>
        <w:gridCol w:w="976"/>
        <w:gridCol w:w="976"/>
        <w:gridCol w:w="977"/>
      </w:tblGrid>
      <w:tr w:rsidR="00FA1245" w:rsidRPr="00FA1245" w14:paraId="3344CEBE" w14:textId="77777777" w:rsidTr="0089754E">
        <w:trPr>
          <w:trHeight w:val="340"/>
        </w:trPr>
        <w:tc>
          <w:tcPr>
            <w:tcW w:w="211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4153CAA" w14:textId="77777777" w:rsidR="006A15AA" w:rsidRPr="00FA1245" w:rsidRDefault="006A15AA" w:rsidP="00B71F5E">
            <w:pPr>
              <w:jc w:val="both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</w:p>
        </w:tc>
        <w:tc>
          <w:tcPr>
            <w:tcW w:w="3905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DC50B38" w14:textId="77777777" w:rsidR="006A15AA" w:rsidRPr="00FA1245" w:rsidRDefault="006A15AA" w:rsidP="00B71F5E">
            <w:pPr>
              <w:jc w:val="center"/>
              <w:rPr>
                <w:rFonts w:asciiTheme="majorHAnsi" w:eastAsia="Times New Roman" w:hAnsiTheme="majorHAnsi" w:cs="Times New Roman"/>
                <w:b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b/>
                <w:color w:val="000000" w:themeColor="text1"/>
                <w:lang w:eastAsia="en-GB"/>
              </w:rPr>
              <w:t>Urine</w:t>
            </w:r>
          </w:p>
        </w:tc>
        <w:tc>
          <w:tcPr>
            <w:tcW w:w="3905" w:type="dxa"/>
            <w:gridSpan w:val="4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B4C256D" w14:textId="77777777" w:rsidR="006A15AA" w:rsidRPr="00FA1245" w:rsidRDefault="006A15AA" w:rsidP="00B71F5E">
            <w:pPr>
              <w:jc w:val="center"/>
              <w:rPr>
                <w:rFonts w:asciiTheme="majorHAnsi" w:eastAsia="Times New Roman" w:hAnsiTheme="majorHAnsi" w:cs="Times New Roman"/>
                <w:b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b/>
                <w:color w:val="000000" w:themeColor="text1"/>
                <w:lang w:eastAsia="en-GB"/>
              </w:rPr>
              <w:t>Plasma</w:t>
            </w:r>
          </w:p>
        </w:tc>
      </w:tr>
      <w:tr w:rsidR="00FA1245" w:rsidRPr="00FA1245" w14:paraId="728FD58B" w14:textId="77777777" w:rsidTr="0089754E">
        <w:trPr>
          <w:trHeight w:val="370"/>
        </w:trPr>
        <w:tc>
          <w:tcPr>
            <w:tcW w:w="21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1BC2A82" w14:textId="77777777" w:rsidR="006A15AA" w:rsidRPr="00FA1245" w:rsidRDefault="006A15AA" w:rsidP="00B71F5E">
            <w:pPr>
              <w:jc w:val="both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</w:p>
        </w:tc>
        <w:tc>
          <w:tcPr>
            <w:tcW w:w="1952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AB7B51C" w14:textId="77777777" w:rsidR="006A15AA" w:rsidRPr="00FA1245" w:rsidRDefault="006A15AA" w:rsidP="00185437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 xml:space="preserve">Positive </w:t>
            </w:r>
          </w:p>
        </w:tc>
        <w:tc>
          <w:tcPr>
            <w:tcW w:w="1953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4ABE4FD" w14:textId="77777777" w:rsidR="006A15AA" w:rsidRPr="00FA1245" w:rsidRDefault="006A15AA" w:rsidP="00185437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 xml:space="preserve">Negative </w:t>
            </w:r>
          </w:p>
        </w:tc>
        <w:tc>
          <w:tcPr>
            <w:tcW w:w="1952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17C9460" w14:textId="77777777" w:rsidR="006A15AA" w:rsidRPr="00FA1245" w:rsidRDefault="006A15AA" w:rsidP="00185437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 xml:space="preserve">Positive </w:t>
            </w:r>
          </w:p>
        </w:tc>
        <w:tc>
          <w:tcPr>
            <w:tcW w:w="1953" w:type="dxa"/>
            <w:gridSpan w:val="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355183F" w14:textId="77777777" w:rsidR="006A15AA" w:rsidRPr="00FA1245" w:rsidRDefault="006A15AA" w:rsidP="00185437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 xml:space="preserve">Negative </w:t>
            </w:r>
          </w:p>
        </w:tc>
      </w:tr>
      <w:tr w:rsidR="00FA1245" w:rsidRPr="00FA1245" w14:paraId="022FE45C" w14:textId="77777777" w:rsidTr="0089754E">
        <w:trPr>
          <w:trHeight w:val="602"/>
        </w:trPr>
        <w:tc>
          <w:tcPr>
            <w:tcW w:w="21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300193B" w14:textId="77777777" w:rsidR="00C649A4" w:rsidRPr="00FA1245" w:rsidRDefault="00C649A4" w:rsidP="00B71F5E">
            <w:pPr>
              <w:jc w:val="both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Model Parameter</w:t>
            </w:r>
          </w:p>
        </w:tc>
        <w:tc>
          <w:tcPr>
            <w:tcW w:w="97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D4ADDA" w14:textId="150CEC05" w:rsidR="00C649A4" w:rsidRPr="00FA1245" w:rsidRDefault="00C649A4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All sample groups</w:t>
            </w:r>
          </w:p>
        </w:tc>
        <w:tc>
          <w:tcPr>
            <w:tcW w:w="97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B1E2743" w14:textId="759096A9" w:rsidR="00C649A4" w:rsidRPr="00FA1245" w:rsidRDefault="00C649A4" w:rsidP="00C649A4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 xml:space="preserve">Post sample groups </w:t>
            </w:r>
          </w:p>
        </w:tc>
        <w:tc>
          <w:tcPr>
            <w:tcW w:w="97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ED50F7A" w14:textId="2F0CB4DE" w:rsidR="00C649A4" w:rsidRPr="00FA1245" w:rsidRDefault="00C649A4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All sample groups</w:t>
            </w:r>
          </w:p>
        </w:tc>
        <w:tc>
          <w:tcPr>
            <w:tcW w:w="9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EBFA8DE" w14:textId="704C5D0F" w:rsidR="00C649A4" w:rsidRPr="00FA1245" w:rsidRDefault="00C649A4" w:rsidP="00C649A4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 xml:space="preserve">Post sample groups </w:t>
            </w:r>
          </w:p>
        </w:tc>
        <w:tc>
          <w:tcPr>
            <w:tcW w:w="97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9BE158F" w14:textId="34894B3D" w:rsidR="00C649A4" w:rsidRPr="00FA1245" w:rsidRDefault="00C649A4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All sample groups</w:t>
            </w:r>
          </w:p>
        </w:tc>
        <w:tc>
          <w:tcPr>
            <w:tcW w:w="97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C4DB84F" w14:textId="063D4279" w:rsidR="00C649A4" w:rsidRPr="00FA1245" w:rsidRDefault="00C649A4" w:rsidP="00C649A4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 xml:space="preserve">Post sample groups </w:t>
            </w:r>
          </w:p>
        </w:tc>
        <w:tc>
          <w:tcPr>
            <w:tcW w:w="97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CA492BB" w14:textId="07241BB4" w:rsidR="00C649A4" w:rsidRPr="00FA1245" w:rsidRDefault="00C649A4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All sample groups</w:t>
            </w:r>
          </w:p>
        </w:tc>
        <w:tc>
          <w:tcPr>
            <w:tcW w:w="9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09DD637" w14:textId="421A4855" w:rsidR="00C649A4" w:rsidRPr="00FA1245" w:rsidRDefault="00C649A4" w:rsidP="00C649A4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 xml:space="preserve">Post sample groups </w:t>
            </w:r>
          </w:p>
        </w:tc>
      </w:tr>
      <w:tr w:rsidR="00FA1245" w:rsidRPr="00FA1245" w14:paraId="0E84E708" w14:textId="77777777" w:rsidTr="0089754E">
        <w:trPr>
          <w:trHeight w:val="400"/>
        </w:trPr>
        <w:tc>
          <w:tcPr>
            <w:tcW w:w="21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5851E0" w14:textId="77777777" w:rsidR="006A15AA" w:rsidRPr="00FA1245" w:rsidRDefault="006A15AA" w:rsidP="00B71F5E">
            <w:pPr>
              <w:jc w:val="both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R</w:t>
            </w:r>
            <w:r w:rsidRPr="00FA1245">
              <w:rPr>
                <w:rFonts w:asciiTheme="majorHAnsi" w:eastAsia="Times New Roman" w:hAnsiTheme="majorHAnsi" w:cs="Times New Roman"/>
                <w:color w:val="000000" w:themeColor="text1"/>
                <w:vertAlign w:val="superscript"/>
                <w:lang w:eastAsia="en-GB"/>
              </w:rPr>
              <w:t>2</w:t>
            </w: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Y</w:t>
            </w:r>
          </w:p>
        </w:tc>
        <w:tc>
          <w:tcPr>
            <w:tcW w:w="97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149B78D" w14:textId="77777777" w:rsidR="006A15AA" w:rsidRPr="00FA1245" w:rsidRDefault="006A15AA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0.289</w:t>
            </w:r>
          </w:p>
        </w:tc>
        <w:tc>
          <w:tcPr>
            <w:tcW w:w="97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4135709" w14:textId="77777777" w:rsidR="006A15AA" w:rsidRPr="00FA1245" w:rsidRDefault="006A15AA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0.963</w:t>
            </w:r>
          </w:p>
        </w:tc>
        <w:tc>
          <w:tcPr>
            <w:tcW w:w="97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FEDD0B" w14:textId="77777777" w:rsidR="006A15AA" w:rsidRPr="00FA1245" w:rsidRDefault="006A15AA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0.295</w:t>
            </w:r>
          </w:p>
        </w:tc>
        <w:tc>
          <w:tcPr>
            <w:tcW w:w="9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072980F" w14:textId="77777777" w:rsidR="006A15AA" w:rsidRPr="00FA1245" w:rsidRDefault="006A15AA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0.66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7403F9C" w14:textId="77777777" w:rsidR="006A15AA" w:rsidRPr="00FA1245" w:rsidRDefault="006A15AA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0.189</w:t>
            </w:r>
          </w:p>
        </w:tc>
        <w:tc>
          <w:tcPr>
            <w:tcW w:w="97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6D4F413" w14:textId="77777777" w:rsidR="006A15AA" w:rsidRPr="00FA1245" w:rsidRDefault="006A15AA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0.81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2A463C7" w14:textId="77777777" w:rsidR="006A15AA" w:rsidRPr="00FA1245" w:rsidRDefault="006A15AA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0.233</w:t>
            </w:r>
          </w:p>
        </w:tc>
        <w:tc>
          <w:tcPr>
            <w:tcW w:w="9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794B232" w14:textId="77777777" w:rsidR="006A15AA" w:rsidRPr="00FA1245" w:rsidRDefault="006A15AA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0.217</w:t>
            </w:r>
          </w:p>
        </w:tc>
      </w:tr>
      <w:tr w:rsidR="00FA1245" w:rsidRPr="00FA1245" w14:paraId="597AE609" w14:textId="77777777" w:rsidTr="0089754E">
        <w:trPr>
          <w:trHeight w:val="400"/>
        </w:trPr>
        <w:tc>
          <w:tcPr>
            <w:tcW w:w="211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B9FE098" w14:textId="77777777" w:rsidR="006A15AA" w:rsidRPr="00FA1245" w:rsidRDefault="006A15AA" w:rsidP="00B71F5E">
            <w:pPr>
              <w:jc w:val="both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Q</w:t>
            </w:r>
            <w:r w:rsidRPr="00FA1245">
              <w:rPr>
                <w:rFonts w:asciiTheme="majorHAnsi" w:eastAsia="Times New Roman" w:hAnsiTheme="majorHAnsi" w:cs="Times New Roman"/>
                <w:color w:val="000000" w:themeColor="text1"/>
                <w:vertAlign w:val="superscript"/>
                <w:lang w:eastAsia="en-GB"/>
              </w:rPr>
              <w:t>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F77F405" w14:textId="77777777" w:rsidR="006A15AA" w:rsidRPr="00FA1245" w:rsidRDefault="006A15AA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0.278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D944A0" w14:textId="77777777" w:rsidR="006A15AA" w:rsidRPr="00FA1245" w:rsidRDefault="006A15AA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0.897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2A7BAE" w14:textId="77777777" w:rsidR="006A15AA" w:rsidRPr="00FA1245" w:rsidRDefault="006A15AA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0.262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9D7759D" w14:textId="77777777" w:rsidR="006A15AA" w:rsidRPr="00FA1245" w:rsidRDefault="006A15AA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0.461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9C7D2BD" w14:textId="77777777" w:rsidR="006A15AA" w:rsidRPr="00FA1245" w:rsidRDefault="006A15AA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0.192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1EC7A2C" w14:textId="77777777" w:rsidR="006A15AA" w:rsidRPr="00FA1245" w:rsidRDefault="006A15AA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0.623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817B7D5" w14:textId="77777777" w:rsidR="006A15AA" w:rsidRPr="00FA1245" w:rsidRDefault="006A15AA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0.183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0F45C05" w14:textId="77777777" w:rsidR="006A15AA" w:rsidRPr="00FA1245" w:rsidRDefault="006A15AA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-0.078</w:t>
            </w:r>
          </w:p>
        </w:tc>
      </w:tr>
      <w:tr w:rsidR="00FA1245" w:rsidRPr="00FA1245" w14:paraId="22C87FBB" w14:textId="77777777" w:rsidTr="00B94924">
        <w:trPr>
          <w:trHeight w:val="400"/>
        </w:trPr>
        <w:tc>
          <w:tcPr>
            <w:tcW w:w="2113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vAlign w:val="center"/>
          </w:tcPr>
          <w:p w14:paraId="47F79471" w14:textId="07023BCF" w:rsidR="00885733" w:rsidRPr="00FA1245" w:rsidRDefault="00885733" w:rsidP="00B71F5E">
            <w:pPr>
              <w:jc w:val="both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Classification (%)</w:t>
            </w:r>
            <w:r w:rsidR="0089754E" w:rsidRPr="00FA1245">
              <w:rPr>
                <w:rFonts w:asciiTheme="majorHAnsi" w:eastAsia="Times New Roman" w:hAnsiTheme="majorHAnsi" w:cs="Times New Roman"/>
                <w:color w:val="000000" w:themeColor="text1"/>
                <w:vertAlign w:val="superscript"/>
                <w:lang w:eastAsia="en-GB"/>
              </w:rPr>
              <w:t>a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</w:tcPr>
          <w:p w14:paraId="000698BC" w14:textId="4D09AEB4" w:rsidR="00885733" w:rsidRPr="00FA1245" w:rsidRDefault="001D73CE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89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</w:tcPr>
          <w:p w14:paraId="181E0412" w14:textId="0F219773" w:rsidR="00885733" w:rsidRPr="00FA1245" w:rsidRDefault="00A95AAC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10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</w:tcPr>
          <w:p w14:paraId="528EDA9D" w14:textId="064B478F" w:rsidR="00885733" w:rsidRPr="00FA1245" w:rsidRDefault="001D73CE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78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</w:tcPr>
          <w:p w14:paraId="4D65A9BF" w14:textId="01FCF4B4" w:rsidR="00885733" w:rsidRPr="00FA1245" w:rsidRDefault="00A95AAC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94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</w:tcPr>
          <w:p w14:paraId="502DDD8D" w14:textId="22C9EA49" w:rsidR="00885733" w:rsidRPr="00FA1245" w:rsidRDefault="00A95AAC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8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</w:tcPr>
          <w:p w14:paraId="0A9949E9" w14:textId="1F754709" w:rsidR="00885733" w:rsidRPr="00FA1245" w:rsidRDefault="00A95AAC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100</w:t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</w:tcPr>
          <w:p w14:paraId="35B52166" w14:textId="16C7A768" w:rsidR="00885733" w:rsidRPr="00FA1245" w:rsidRDefault="00A95AAC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80</w:t>
            </w:r>
          </w:p>
        </w:tc>
        <w:tc>
          <w:tcPr>
            <w:tcW w:w="977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</w:tcPr>
          <w:p w14:paraId="00CF10EA" w14:textId="3330E619" w:rsidR="00885733" w:rsidRPr="00FA1245" w:rsidRDefault="00A95AAC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60</w:t>
            </w:r>
          </w:p>
        </w:tc>
      </w:tr>
      <w:tr w:rsidR="00FA1245" w:rsidRPr="00FA1245" w14:paraId="1DFADA1D" w14:textId="77777777" w:rsidTr="0089754E">
        <w:trPr>
          <w:trHeight w:val="400"/>
        </w:trPr>
        <w:tc>
          <w:tcPr>
            <w:tcW w:w="2113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76593DD6" w14:textId="5483843A" w:rsidR="00B94924" w:rsidRPr="00FA1245" w:rsidRDefault="00B94924" w:rsidP="00B71F5E">
            <w:pPr>
              <w:jc w:val="both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 xml:space="preserve">Power analysis </w:t>
            </w:r>
            <w:r w:rsidRPr="00FA1245">
              <w:rPr>
                <w:rFonts w:asciiTheme="majorHAnsi" w:eastAsia="Times New Roman" w:hAnsiTheme="majorHAnsi" w:cs="Times New Roman"/>
                <w:color w:val="000000" w:themeColor="text1"/>
                <w:vertAlign w:val="superscript"/>
                <w:lang w:eastAsia="en-GB"/>
              </w:rPr>
              <w:t>b</w:t>
            </w:r>
          </w:p>
        </w:tc>
        <w:tc>
          <w:tcPr>
            <w:tcW w:w="97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58A642E3" w14:textId="4E203D5A" w:rsidR="00B94924" w:rsidRPr="00FA1245" w:rsidRDefault="00D632FD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83</w:t>
            </w:r>
          </w:p>
        </w:tc>
        <w:tc>
          <w:tcPr>
            <w:tcW w:w="97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7D60D9F3" w14:textId="41A9CC5B" w:rsidR="00B94924" w:rsidRPr="00FA1245" w:rsidRDefault="00D632FD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30.90</w:t>
            </w:r>
          </w:p>
        </w:tc>
        <w:tc>
          <w:tcPr>
            <w:tcW w:w="97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0796372B" w14:textId="5F430CCE" w:rsidR="00B94924" w:rsidRPr="00FA1245" w:rsidRDefault="00B94924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88.3</w:t>
            </w:r>
          </w:p>
        </w:tc>
        <w:tc>
          <w:tcPr>
            <w:tcW w:w="9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28CF11B6" w14:textId="38461219" w:rsidR="00B94924" w:rsidRPr="00FA1245" w:rsidRDefault="00B94924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10.2</w:t>
            </w:r>
          </w:p>
        </w:tc>
        <w:tc>
          <w:tcPr>
            <w:tcW w:w="97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2AE74996" w14:textId="46034A6F" w:rsidR="00B94924" w:rsidRPr="00FA1245" w:rsidRDefault="00D632FD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45.8</w:t>
            </w:r>
          </w:p>
        </w:tc>
        <w:tc>
          <w:tcPr>
            <w:tcW w:w="97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05FECA80" w14:textId="48351250" w:rsidR="00B94924" w:rsidRPr="00FA1245" w:rsidRDefault="00D632FD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25.9</w:t>
            </w:r>
          </w:p>
        </w:tc>
        <w:tc>
          <w:tcPr>
            <w:tcW w:w="97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1AAB3D29" w14:textId="21C85E0A" w:rsidR="00B94924" w:rsidRPr="00FA1245" w:rsidRDefault="00D632FD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70.9</w:t>
            </w:r>
          </w:p>
        </w:tc>
        <w:tc>
          <w:tcPr>
            <w:tcW w:w="97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36560B43" w14:textId="6A4833A5" w:rsidR="00B94924" w:rsidRPr="00FA1245" w:rsidRDefault="00D632FD" w:rsidP="00B71F5E">
            <w:pPr>
              <w:jc w:val="center"/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</w:pPr>
            <w:r w:rsidRPr="00FA1245">
              <w:rPr>
                <w:rFonts w:asciiTheme="majorHAnsi" w:eastAsia="Times New Roman" w:hAnsiTheme="majorHAnsi" w:cs="Times New Roman"/>
                <w:color w:val="000000" w:themeColor="text1"/>
                <w:lang w:eastAsia="en-GB"/>
              </w:rPr>
              <w:t>25.6</w:t>
            </w:r>
          </w:p>
        </w:tc>
      </w:tr>
    </w:tbl>
    <w:p w14:paraId="5AD7C647" w14:textId="75BD8DCA" w:rsidR="00B859A7" w:rsidRPr="00FA1245" w:rsidRDefault="0089754E" w:rsidP="00B71F5E">
      <w:pPr>
        <w:spacing w:line="360" w:lineRule="auto"/>
        <w:jc w:val="both"/>
        <w:rPr>
          <w:rFonts w:asciiTheme="majorHAnsi" w:eastAsia="Times New Roman" w:hAnsiTheme="majorHAnsi" w:cs="Times New Roman"/>
          <w:color w:val="000000" w:themeColor="text1"/>
          <w:lang w:eastAsia="en-GB"/>
        </w:rPr>
      </w:pPr>
      <w:r w:rsidRPr="00FA1245">
        <w:rPr>
          <w:rFonts w:asciiTheme="majorHAnsi" w:eastAsia="Times New Roman" w:hAnsiTheme="majorHAnsi" w:cs="Times New Roman"/>
          <w:color w:val="000000" w:themeColor="text1"/>
          <w:vertAlign w:val="superscript"/>
          <w:lang w:eastAsia="en-GB"/>
        </w:rPr>
        <w:t xml:space="preserve">a </w:t>
      </w:r>
      <w:r w:rsidRPr="00FA1245">
        <w:rPr>
          <w:rFonts w:asciiTheme="majorHAnsi" w:eastAsia="Times New Roman" w:hAnsiTheme="majorHAnsi" w:cs="Times New Roman"/>
          <w:color w:val="000000" w:themeColor="text1"/>
          <w:lang w:eastAsia="en-GB"/>
        </w:rPr>
        <w:t>Average value</w:t>
      </w:r>
      <w:r w:rsidR="00AB33E5" w:rsidRPr="00FA1245">
        <w:rPr>
          <w:rFonts w:asciiTheme="majorHAnsi" w:eastAsia="Times New Roman" w:hAnsiTheme="majorHAnsi" w:cs="Times New Roman"/>
          <w:color w:val="000000" w:themeColor="text1"/>
          <w:lang w:eastAsia="en-GB"/>
        </w:rPr>
        <w:t xml:space="preserve"> for classification of sample groups</w:t>
      </w:r>
    </w:p>
    <w:p w14:paraId="22DE77EC" w14:textId="1DD0F396" w:rsidR="00B859A7" w:rsidRPr="00FA1245" w:rsidRDefault="00B94924" w:rsidP="00B71F5E">
      <w:pPr>
        <w:spacing w:line="360" w:lineRule="auto"/>
        <w:jc w:val="both"/>
        <w:rPr>
          <w:color w:val="000000" w:themeColor="text1"/>
        </w:rPr>
      </w:pPr>
      <w:r w:rsidRPr="00FA1245">
        <w:rPr>
          <w:rFonts w:asciiTheme="majorHAnsi" w:eastAsia="Times New Roman" w:hAnsiTheme="majorHAnsi" w:cs="Times New Roman"/>
          <w:color w:val="000000" w:themeColor="text1"/>
          <w:vertAlign w:val="superscript"/>
          <w:lang w:eastAsia="en-GB"/>
        </w:rPr>
        <w:t>b</w:t>
      </w:r>
      <w:r w:rsidRPr="00FA1245">
        <w:rPr>
          <w:rFonts w:asciiTheme="majorHAnsi" w:eastAsia="Times New Roman" w:hAnsiTheme="majorHAnsi" w:cs="Times New Roman"/>
          <w:color w:val="000000" w:themeColor="text1"/>
          <w:lang w:eastAsia="en-GB"/>
        </w:rPr>
        <w:t xml:space="preserve"> Percentage of </w:t>
      </w:r>
      <w:r w:rsidR="00AD21D7" w:rsidRPr="00FA1245">
        <w:rPr>
          <w:rFonts w:asciiTheme="majorHAnsi" w:eastAsia="Times New Roman" w:hAnsiTheme="majorHAnsi" w:cs="Times New Roman"/>
          <w:color w:val="000000" w:themeColor="text1"/>
          <w:lang w:eastAsia="en-GB"/>
        </w:rPr>
        <w:t xml:space="preserve">species with </w:t>
      </w:r>
      <w:r w:rsidRPr="00FA1245">
        <w:rPr>
          <w:rFonts w:asciiTheme="majorHAnsi" w:eastAsia="Times New Roman" w:hAnsiTheme="majorHAnsi" w:cs="Times New Roman"/>
          <w:color w:val="000000" w:themeColor="text1"/>
          <w:lang w:eastAsia="en-GB"/>
        </w:rPr>
        <w:t>power &gt;0.8</w:t>
      </w:r>
    </w:p>
    <w:p w14:paraId="5E65C206" w14:textId="77777777" w:rsidR="007E01C6" w:rsidRPr="00FA1245" w:rsidRDefault="007E01C6" w:rsidP="00B71F5E">
      <w:pPr>
        <w:rPr>
          <w:color w:val="000000" w:themeColor="text1"/>
        </w:rPr>
        <w:sectPr w:rsidR="007E01C6" w:rsidRPr="00FA1245" w:rsidSect="00987C55">
          <w:pgSz w:w="11900" w:h="16840"/>
          <w:pgMar w:top="1440" w:right="1440" w:bottom="1440" w:left="1440" w:header="851" w:footer="992" w:gutter="0"/>
          <w:lnNumType w:countBy="1" w:distance="851" w:restart="continuous"/>
          <w:cols w:space="708"/>
          <w:docGrid w:linePitch="360" w:charSpace="200"/>
        </w:sectPr>
      </w:pPr>
    </w:p>
    <w:p w14:paraId="45F68617" w14:textId="49986D2A" w:rsidR="007E01C6" w:rsidRPr="00FA1245" w:rsidRDefault="002F6006" w:rsidP="00703CB7">
      <w:pPr>
        <w:spacing w:line="360" w:lineRule="auto"/>
        <w:jc w:val="both"/>
        <w:rPr>
          <w:color w:val="000000" w:themeColor="text1"/>
        </w:rPr>
      </w:pPr>
      <w:r w:rsidRPr="00FA1245">
        <w:rPr>
          <w:color w:val="000000" w:themeColor="text1"/>
        </w:rPr>
        <w:t>Table 3.</w:t>
      </w:r>
      <w:r w:rsidR="00A55F3E" w:rsidRPr="00FA1245">
        <w:rPr>
          <w:color w:val="000000" w:themeColor="text1"/>
        </w:rPr>
        <w:t xml:space="preserve"> Top discriminatory ion species in </w:t>
      </w:r>
      <w:r w:rsidR="00662CBC" w:rsidRPr="00FA1245">
        <w:rPr>
          <w:color w:val="000000" w:themeColor="text1"/>
        </w:rPr>
        <w:t>biological</w:t>
      </w:r>
      <w:r w:rsidR="005A6056" w:rsidRPr="00FA1245">
        <w:rPr>
          <w:color w:val="000000" w:themeColor="text1"/>
        </w:rPr>
        <w:t xml:space="preserve"> sampl</w:t>
      </w:r>
      <w:r w:rsidR="00AC3ED1" w:rsidRPr="00FA1245">
        <w:rPr>
          <w:color w:val="000000" w:themeColor="text1"/>
        </w:rPr>
        <w:t>e</w:t>
      </w:r>
      <w:r w:rsidR="005A6056" w:rsidRPr="00FA1245">
        <w:rPr>
          <w:color w:val="000000" w:themeColor="text1"/>
        </w:rPr>
        <w:t>s</w:t>
      </w:r>
      <w:r w:rsidR="00A55F3E" w:rsidRPr="00FA1245">
        <w:rPr>
          <w:color w:val="000000" w:themeColor="text1"/>
        </w:rPr>
        <w:t xml:space="preserve"> from V</w:t>
      </w:r>
      <w:r w:rsidR="0044217F" w:rsidRPr="00FA1245">
        <w:rPr>
          <w:color w:val="000000" w:themeColor="text1"/>
        </w:rPr>
        <w:t xml:space="preserve">ariable </w:t>
      </w:r>
      <w:r w:rsidR="00A55F3E" w:rsidRPr="00FA1245">
        <w:rPr>
          <w:color w:val="000000" w:themeColor="text1"/>
        </w:rPr>
        <w:t>I</w:t>
      </w:r>
      <w:r w:rsidR="0044217F" w:rsidRPr="00FA1245">
        <w:rPr>
          <w:color w:val="000000" w:themeColor="text1"/>
        </w:rPr>
        <w:t>mportance in Projection</w:t>
      </w:r>
      <w:r w:rsidR="00A55F3E" w:rsidRPr="00FA1245">
        <w:rPr>
          <w:color w:val="000000" w:themeColor="text1"/>
        </w:rPr>
        <w:t xml:space="preserve"> </w:t>
      </w:r>
      <w:r w:rsidR="0044217F" w:rsidRPr="00FA1245">
        <w:rPr>
          <w:color w:val="000000" w:themeColor="text1"/>
        </w:rPr>
        <w:t xml:space="preserve">(VIP) </w:t>
      </w:r>
      <w:r w:rsidR="00A55F3E" w:rsidRPr="00FA1245">
        <w:rPr>
          <w:color w:val="000000" w:themeColor="text1"/>
        </w:rPr>
        <w:t>data.</w:t>
      </w:r>
    </w:p>
    <w:p w14:paraId="1B790160" w14:textId="77777777" w:rsidR="00703CB7" w:rsidRPr="00FA1245" w:rsidRDefault="00703CB7" w:rsidP="00703CB7">
      <w:pPr>
        <w:spacing w:line="360" w:lineRule="auto"/>
        <w:jc w:val="both"/>
        <w:rPr>
          <w:rFonts w:ascii="Calibri" w:eastAsia="Times New Roman" w:hAnsi="Calibri" w:cs="Times New Roman"/>
          <w:b/>
          <w:bCs/>
          <w:color w:val="000000" w:themeColor="text1"/>
          <w:sz w:val="22"/>
          <w:szCs w:val="22"/>
          <w:lang w:eastAsia="en-GB"/>
        </w:rPr>
      </w:pPr>
    </w:p>
    <w:tbl>
      <w:tblPr>
        <w:tblW w:w="10065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731"/>
        <w:gridCol w:w="1158"/>
        <w:gridCol w:w="1158"/>
        <w:gridCol w:w="1158"/>
        <w:gridCol w:w="1158"/>
        <w:gridCol w:w="1158"/>
        <w:gridCol w:w="3544"/>
      </w:tblGrid>
      <w:tr w:rsidR="00FA1245" w:rsidRPr="00FA1245" w14:paraId="05785FCD" w14:textId="2C207AFB" w:rsidTr="005507C7">
        <w:trPr>
          <w:trHeight w:val="900"/>
        </w:trPr>
        <w:tc>
          <w:tcPr>
            <w:tcW w:w="7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EF6EA4" w14:textId="072C34E9" w:rsidR="006A51A1" w:rsidRPr="00FA1245" w:rsidRDefault="006A51A1" w:rsidP="00840185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2"/>
                <w:szCs w:val="22"/>
                <w:lang w:eastAsia="en-GB"/>
              </w:rPr>
              <w:t>VIP</w:t>
            </w:r>
          </w:p>
        </w:tc>
        <w:tc>
          <w:tcPr>
            <w:tcW w:w="115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744466" w14:textId="77777777" w:rsidR="006A51A1" w:rsidRPr="00FA1245" w:rsidRDefault="006A51A1" w:rsidP="00840185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2"/>
                <w:szCs w:val="22"/>
                <w:lang w:eastAsia="en-GB"/>
              </w:rPr>
              <w:t>m/z</w:t>
            </w:r>
          </w:p>
        </w:tc>
        <w:tc>
          <w:tcPr>
            <w:tcW w:w="115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0C716" w14:textId="78928932" w:rsidR="006A51A1" w:rsidRPr="00FA1245" w:rsidRDefault="006A51A1" w:rsidP="00840185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2"/>
                <w:szCs w:val="22"/>
                <w:lang w:eastAsia="en-GB"/>
              </w:rPr>
              <w:t>all sample groups (q)</w:t>
            </w:r>
          </w:p>
        </w:tc>
        <w:tc>
          <w:tcPr>
            <w:tcW w:w="115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925C27" w14:textId="71968847" w:rsidR="006A51A1" w:rsidRPr="00FA1245" w:rsidRDefault="006A51A1" w:rsidP="00840185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2"/>
                <w:szCs w:val="22"/>
                <w:lang w:eastAsia="en-GB"/>
              </w:rPr>
              <w:t>max Fold Change</w:t>
            </w:r>
          </w:p>
        </w:tc>
        <w:tc>
          <w:tcPr>
            <w:tcW w:w="115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E610BF" w14:textId="77777777" w:rsidR="006A51A1" w:rsidRPr="00FA1245" w:rsidRDefault="006A51A1" w:rsidP="00840185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2"/>
                <w:szCs w:val="22"/>
                <w:lang w:eastAsia="en-GB"/>
              </w:rPr>
              <w:t>highest mean</w:t>
            </w:r>
          </w:p>
        </w:tc>
        <w:tc>
          <w:tcPr>
            <w:tcW w:w="115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1D3B4B" w14:textId="5A429795" w:rsidR="006A51A1" w:rsidRPr="00FA1245" w:rsidRDefault="006A51A1" w:rsidP="00840185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2"/>
                <w:szCs w:val="22"/>
                <w:lang w:eastAsia="en-GB"/>
              </w:rPr>
              <w:t>post sample groups (q)</w:t>
            </w:r>
          </w:p>
        </w:tc>
        <w:tc>
          <w:tcPr>
            <w:tcW w:w="35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751AAEB8" w14:textId="1E9C0D8F" w:rsidR="006A51A1" w:rsidRPr="00FA1245" w:rsidRDefault="006A51A1" w:rsidP="008E5194">
            <w:pPr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2"/>
                <w:szCs w:val="22"/>
                <w:lang w:eastAsia="en-GB"/>
              </w:rPr>
              <w:t xml:space="preserve">Putative </w:t>
            </w:r>
            <w:r w:rsidR="008E5194"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2"/>
                <w:szCs w:val="22"/>
                <w:lang w:eastAsia="en-GB"/>
              </w:rPr>
              <w:t>annotation</w:t>
            </w:r>
            <w:r w:rsidR="005507C7"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2"/>
                <w:szCs w:val="22"/>
                <w:lang w:eastAsia="en-GB"/>
              </w:rPr>
              <w:t xml:space="preserve"> where available</w:t>
            </w:r>
          </w:p>
        </w:tc>
      </w:tr>
      <w:tr w:rsidR="00FA1245" w:rsidRPr="00FA1245" w14:paraId="7650B404" w14:textId="1BADCA3F" w:rsidTr="005507C7">
        <w:trPr>
          <w:trHeight w:val="320"/>
        </w:trPr>
        <w:tc>
          <w:tcPr>
            <w:tcW w:w="6521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5FFEDBF" w14:textId="77777777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b/>
                <w:bCs/>
                <w:i/>
                <w:iCs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b/>
                <w:bCs/>
                <w:i/>
                <w:iCs/>
                <w:color w:val="000000" w:themeColor="text1"/>
                <w:sz w:val="22"/>
                <w:szCs w:val="22"/>
                <w:lang w:eastAsia="en-GB"/>
              </w:rPr>
              <w:t>urine negative mode</w:t>
            </w:r>
          </w:p>
        </w:tc>
        <w:tc>
          <w:tcPr>
            <w:tcW w:w="35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</w:tcPr>
          <w:p w14:paraId="7534A109" w14:textId="77777777" w:rsidR="006A51A1" w:rsidRPr="00FA1245" w:rsidRDefault="006A51A1" w:rsidP="005507C7">
            <w:pPr>
              <w:rPr>
                <w:rFonts w:ascii="Calibri" w:eastAsia="Times New Roman" w:hAnsi="Calibri" w:cs="Times New Roman"/>
                <w:b/>
                <w:bCs/>
                <w:i/>
                <w:iCs/>
                <w:color w:val="000000" w:themeColor="text1"/>
                <w:sz w:val="22"/>
                <w:szCs w:val="22"/>
                <w:lang w:eastAsia="en-GB"/>
              </w:rPr>
            </w:pPr>
          </w:p>
        </w:tc>
      </w:tr>
      <w:tr w:rsidR="00FA1245" w:rsidRPr="00FA1245" w14:paraId="514BF1FF" w14:textId="7F12C16A" w:rsidTr="005507C7">
        <w:trPr>
          <w:trHeight w:val="340"/>
        </w:trPr>
        <w:tc>
          <w:tcPr>
            <w:tcW w:w="7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16F292" w14:textId="77777777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4.60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647AEB" w14:textId="77777777" w:rsidR="006A51A1" w:rsidRPr="00FA1245" w:rsidRDefault="006A51A1" w:rsidP="00B71F5E">
            <w:pPr>
              <w:jc w:val="right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73.0076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C65D6" w14:textId="66A37494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000378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6B7BC4" w14:textId="77777777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98.00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77CA73" w14:textId="77777777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whole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E69C1" w14:textId="40C9E54D" w:rsidR="006A51A1" w:rsidRPr="00FA1245" w:rsidRDefault="006A51A1" w:rsidP="00E30D13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482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D92F61F" w14:textId="3A7EDD2F" w:rsidR="006A51A1" w:rsidRPr="00FA1245" w:rsidRDefault="00797CA7" w:rsidP="005507C7">
            <w:pPr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Ferulic acid 4-sulfate</w:t>
            </w:r>
          </w:p>
        </w:tc>
      </w:tr>
      <w:tr w:rsidR="00FA1245" w:rsidRPr="00FA1245" w14:paraId="106D3E32" w14:textId="59F8CB6B" w:rsidTr="005507C7">
        <w:trPr>
          <w:trHeight w:val="340"/>
        </w:trPr>
        <w:tc>
          <w:tcPr>
            <w:tcW w:w="7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8F9827" w14:textId="77777777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3.80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CD0C2D" w14:textId="77777777" w:rsidR="006A51A1" w:rsidRPr="00FA1245" w:rsidRDefault="006A51A1" w:rsidP="00B71F5E">
            <w:pPr>
              <w:jc w:val="right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439.1606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58E56E" w14:textId="5B59340B" w:rsidR="006A51A1" w:rsidRPr="00FA1245" w:rsidRDefault="006A51A1" w:rsidP="000356A1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3.0 x 10</w:t>
            </w:r>
            <w:r w:rsidRPr="00FA1245">
              <w:rPr>
                <w:rFonts w:ascii="Calibri (Body)" w:eastAsia="Times New Roman" w:hAnsi="Calibri (Body)" w:cs="Times New Roman"/>
                <w:color w:val="000000" w:themeColor="text1"/>
                <w:sz w:val="22"/>
                <w:szCs w:val="22"/>
                <w:vertAlign w:val="superscript"/>
                <w:lang w:eastAsia="en-GB"/>
              </w:rPr>
              <w:t>-5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666096" w14:textId="77777777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9.27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43A1A" w14:textId="77777777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whole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5C897" w14:textId="7E5ADE25" w:rsidR="006A51A1" w:rsidRPr="00FA1245" w:rsidRDefault="006A51A1" w:rsidP="00E30D13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384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38A09EA4" w14:textId="136BEB41" w:rsidR="006A51A1" w:rsidRPr="00FA1245" w:rsidRDefault="005507C7" w:rsidP="005507C7">
            <w:pPr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-</w:t>
            </w:r>
          </w:p>
        </w:tc>
      </w:tr>
      <w:tr w:rsidR="00FA1245" w:rsidRPr="00FA1245" w14:paraId="4D3B5B18" w14:textId="04F2BA18" w:rsidTr="005507C7">
        <w:trPr>
          <w:trHeight w:val="340"/>
        </w:trPr>
        <w:tc>
          <w:tcPr>
            <w:tcW w:w="7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F7C906" w14:textId="77777777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3.49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E7C23F" w14:textId="77777777" w:rsidR="006A51A1" w:rsidRPr="00FA1245" w:rsidRDefault="006A51A1" w:rsidP="00B71F5E">
            <w:pPr>
              <w:jc w:val="right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187.0965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3C745" w14:textId="2130719B" w:rsidR="006A51A1" w:rsidRPr="00FA1245" w:rsidRDefault="006A51A1" w:rsidP="000356A1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0412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0A0D8" w14:textId="77777777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1.79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B76532" w14:textId="77777777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juice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20A20" w14:textId="647C0D60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018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6ED9ED41" w14:textId="6C6A05A7" w:rsidR="006A51A1" w:rsidRPr="00FA1245" w:rsidRDefault="005507C7" w:rsidP="005507C7">
            <w:pPr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-</w:t>
            </w:r>
          </w:p>
        </w:tc>
      </w:tr>
      <w:tr w:rsidR="00FA1245" w:rsidRPr="00FA1245" w14:paraId="1E069464" w14:textId="396FBBD8" w:rsidTr="005507C7">
        <w:trPr>
          <w:trHeight w:val="340"/>
        </w:trPr>
        <w:tc>
          <w:tcPr>
            <w:tcW w:w="7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229004" w14:textId="77777777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3.36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FBE3A9" w14:textId="77777777" w:rsidR="006A51A1" w:rsidRPr="00FA1245" w:rsidRDefault="006A51A1" w:rsidP="00B71F5E">
            <w:pPr>
              <w:jc w:val="right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58.9916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59AE21" w14:textId="22659AB5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7.27 x 10</w:t>
            </w:r>
            <w:r w:rsidRPr="00FA1245">
              <w:rPr>
                <w:rFonts w:ascii="Calibri (Body)" w:eastAsia="Times New Roman" w:hAnsi="Calibri (Body)" w:cs="Times New Roman"/>
                <w:color w:val="000000" w:themeColor="text1"/>
                <w:sz w:val="22"/>
                <w:szCs w:val="22"/>
                <w:vertAlign w:val="superscript"/>
                <w:lang w:eastAsia="en-GB"/>
              </w:rPr>
              <w:t>-5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79D266" w14:textId="77777777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8.93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89658D" w14:textId="77777777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whole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9AB89" w14:textId="75F03032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58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E86103C" w14:textId="7C5A7499" w:rsidR="006A51A1" w:rsidRPr="00FA1245" w:rsidRDefault="00797CA7" w:rsidP="005507C7">
            <w:pPr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Caffeic acid 4-sulfate</w:t>
            </w:r>
          </w:p>
        </w:tc>
      </w:tr>
      <w:tr w:rsidR="00FA1245" w:rsidRPr="00FA1245" w14:paraId="0E40597A" w14:textId="48297B34" w:rsidTr="005507C7">
        <w:trPr>
          <w:trHeight w:val="320"/>
        </w:trPr>
        <w:tc>
          <w:tcPr>
            <w:tcW w:w="7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779033" w14:textId="77777777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3.03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E3E67E" w14:textId="77777777" w:rsidR="006A51A1" w:rsidRPr="00FA1245" w:rsidRDefault="006A51A1" w:rsidP="00B71F5E">
            <w:pPr>
              <w:jc w:val="right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399.1662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0E5441" w14:textId="4486214D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0113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C30B6C" w14:textId="77777777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6.14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99DE7E" w14:textId="77777777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whole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F93A59" w14:textId="7DCA00B6" w:rsidR="006A51A1" w:rsidRPr="00FA1245" w:rsidRDefault="006A51A1" w:rsidP="00E30D13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705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7A685693" w14:textId="6477BF86" w:rsidR="006A51A1" w:rsidRPr="00FA1245" w:rsidRDefault="005507C7" w:rsidP="005507C7">
            <w:pPr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-</w:t>
            </w:r>
          </w:p>
        </w:tc>
      </w:tr>
      <w:tr w:rsidR="00FA1245" w:rsidRPr="00FA1245" w14:paraId="083915E3" w14:textId="0FCE39B2" w:rsidTr="005507C7">
        <w:trPr>
          <w:trHeight w:val="353"/>
        </w:trPr>
        <w:tc>
          <w:tcPr>
            <w:tcW w:w="7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B55B6F" w14:textId="77777777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.89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81A16B" w14:textId="77777777" w:rsidR="006A51A1" w:rsidRPr="00FA1245" w:rsidRDefault="006A51A1" w:rsidP="00B71F5E">
            <w:pPr>
              <w:jc w:val="right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367.1037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1A5584" w14:textId="1DFFA9A0" w:rsidR="006A51A1" w:rsidRPr="00FA1245" w:rsidRDefault="006A51A1" w:rsidP="000356A1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7.64 x 10</w:t>
            </w:r>
            <w:r w:rsidRPr="00FA1245">
              <w:rPr>
                <w:rFonts w:ascii="Calibri (Body)" w:eastAsia="Times New Roman" w:hAnsi="Calibri (Body)" w:cs="Times New Roman"/>
                <w:color w:val="000000" w:themeColor="text1"/>
                <w:sz w:val="22"/>
                <w:szCs w:val="22"/>
                <w:vertAlign w:val="superscript"/>
                <w:lang w:eastAsia="en-GB"/>
              </w:rPr>
              <w:t xml:space="preserve">-6 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4FAC61" w14:textId="77777777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37.50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94CFCA" w14:textId="77777777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whole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46E52" w14:textId="4DA61F39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609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7588118A" w14:textId="04D4E228" w:rsidR="006A51A1" w:rsidRPr="00FA1245" w:rsidRDefault="005507C7" w:rsidP="005507C7">
            <w:pPr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-</w:t>
            </w:r>
          </w:p>
        </w:tc>
      </w:tr>
      <w:tr w:rsidR="00FA1245" w:rsidRPr="00FA1245" w14:paraId="15F83076" w14:textId="0015DDF6" w:rsidTr="005507C7">
        <w:trPr>
          <w:trHeight w:val="340"/>
        </w:trPr>
        <w:tc>
          <w:tcPr>
            <w:tcW w:w="7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094DA1" w14:textId="77777777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.69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F3DAC1" w14:textId="77777777" w:rsidR="006A51A1" w:rsidRPr="00FA1245" w:rsidRDefault="006A51A1" w:rsidP="00B71F5E">
            <w:pPr>
              <w:jc w:val="right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62.1118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1BD99C" w14:textId="3C682DEA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000164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77F1B1" w14:textId="77777777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11.60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7FD9BD" w14:textId="77777777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juice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0D13E" w14:textId="280761EB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176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61F0DF89" w14:textId="6F2A35B0" w:rsidR="006A51A1" w:rsidRPr="00FA1245" w:rsidRDefault="005507C7" w:rsidP="005507C7">
            <w:pPr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-</w:t>
            </w:r>
          </w:p>
        </w:tc>
      </w:tr>
      <w:tr w:rsidR="00FA1245" w:rsidRPr="00FA1245" w14:paraId="5686A2F3" w14:textId="70BC7B50" w:rsidTr="005507C7">
        <w:trPr>
          <w:trHeight w:val="340"/>
        </w:trPr>
        <w:tc>
          <w:tcPr>
            <w:tcW w:w="7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67D8EF" w14:textId="77777777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.69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FA4043" w14:textId="77777777" w:rsidR="006A51A1" w:rsidRPr="00FA1245" w:rsidRDefault="006A51A1" w:rsidP="00B71F5E">
            <w:pPr>
              <w:jc w:val="right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43.1234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80127E" w14:textId="70E59707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4.54 x 10</w:t>
            </w:r>
            <w:r w:rsidRPr="00FA1245">
              <w:rPr>
                <w:rFonts w:ascii="Calibri (Body)" w:eastAsia="Times New Roman" w:hAnsi="Calibri (Body)" w:cs="Times New Roman"/>
                <w:color w:val="000000" w:themeColor="text1"/>
                <w:sz w:val="22"/>
                <w:szCs w:val="22"/>
                <w:vertAlign w:val="superscript"/>
                <w:lang w:eastAsia="en-GB"/>
              </w:rPr>
              <w:t>-5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5268E8" w14:textId="77777777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11.80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8F4CF3" w14:textId="77777777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juice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7B064" w14:textId="23BA7738" w:rsidR="006A51A1" w:rsidRPr="00FA1245" w:rsidRDefault="006A51A1" w:rsidP="00E30D13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614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9D38CCC" w14:textId="51E106C5" w:rsidR="006A51A1" w:rsidRPr="00FA1245" w:rsidRDefault="005507C7" w:rsidP="005507C7">
            <w:pPr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-</w:t>
            </w:r>
          </w:p>
        </w:tc>
      </w:tr>
      <w:tr w:rsidR="00FA1245" w:rsidRPr="00FA1245" w14:paraId="724F3681" w14:textId="13CD34C5" w:rsidTr="005507C7">
        <w:trPr>
          <w:trHeight w:val="320"/>
        </w:trPr>
        <w:tc>
          <w:tcPr>
            <w:tcW w:w="7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262E14" w14:textId="77777777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.62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C27B07" w14:textId="77777777" w:rsidR="006A51A1" w:rsidRPr="00FA1245" w:rsidRDefault="006A51A1" w:rsidP="00B71F5E">
            <w:pPr>
              <w:jc w:val="right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359.0485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F67324" w14:textId="7E3842A4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0566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ABFD61" w14:textId="77777777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.35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243FCB" w14:textId="77777777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whole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00225" w14:textId="31ABACC0" w:rsidR="006A51A1" w:rsidRPr="00FA1245" w:rsidRDefault="006A51A1" w:rsidP="00E30D13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421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26E280F" w14:textId="0C6179B4" w:rsidR="006A51A1" w:rsidRPr="00FA1245" w:rsidRDefault="005507C7" w:rsidP="005507C7">
            <w:pPr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-</w:t>
            </w:r>
          </w:p>
        </w:tc>
      </w:tr>
      <w:tr w:rsidR="00FA1245" w:rsidRPr="00FA1245" w14:paraId="36105C7A" w14:textId="17038DA9" w:rsidTr="005507C7">
        <w:trPr>
          <w:trHeight w:val="340"/>
        </w:trPr>
        <w:tc>
          <w:tcPr>
            <w:tcW w:w="7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EAF6BC" w14:textId="77777777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.26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087E83" w14:textId="77777777" w:rsidR="006A51A1" w:rsidRPr="00FA1245" w:rsidRDefault="006A51A1" w:rsidP="00B71F5E">
            <w:pPr>
              <w:jc w:val="right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46.9915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A36DE" w14:textId="70A4C841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00248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479CDF" w14:textId="77777777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.68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59CFA9" w14:textId="77777777" w:rsidR="006A51A1" w:rsidRPr="00FA1245" w:rsidRDefault="006A51A1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whole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04628" w14:textId="61DB9E7E" w:rsidR="006A51A1" w:rsidRPr="00FA1245" w:rsidRDefault="006A51A1" w:rsidP="00F77656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309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7E5E476F" w14:textId="2E66ABEA" w:rsidR="006A51A1" w:rsidRPr="00FA1245" w:rsidRDefault="005507C7" w:rsidP="005507C7">
            <w:pPr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-</w:t>
            </w:r>
          </w:p>
        </w:tc>
      </w:tr>
      <w:tr w:rsidR="00FA1245" w:rsidRPr="00FA1245" w14:paraId="4E6FF7EF" w14:textId="01E772A0" w:rsidTr="005507C7">
        <w:trPr>
          <w:trHeight w:val="340"/>
        </w:trPr>
        <w:tc>
          <w:tcPr>
            <w:tcW w:w="7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B88D09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.23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076E82" w14:textId="77777777" w:rsidR="00797CA7" w:rsidRPr="00FA1245" w:rsidRDefault="00797CA7" w:rsidP="00B71F5E">
            <w:pPr>
              <w:jc w:val="right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73.0076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273BB5" w14:textId="2319FB0A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0466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2A575C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4.36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663EA3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whole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DC15E" w14:textId="1EA1681C" w:rsidR="00797CA7" w:rsidRPr="00FA1245" w:rsidRDefault="00797CA7" w:rsidP="00F77656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752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7251CFF" w14:textId="4F729D7A" w:rsidR="00797CA7" w:rsidRPr="00FA1245" w:rsidRDefault="00797CA7" w:rsidP="005507C7">
            <w:pPr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Ferulic acid 4-sulfate</w:t>
            </w:r>
          </w:p>
        </w:tc>
      </w:tr>
      <w:tr w:rsidR="00FA1245" w:rsidRPr="00FA1245" w14:paraId="7C6E81C4" w14:textId="55D6374F" w:rsidTr="005507C7">
        <w:trPr>
          <w:trHeight w:val="340"/>
        </w:trPr>
        <w:tc>
          <w:tcPr>
            <w:tcW w:w="7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875BEC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.19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DE4D3E" w14:textId="77777777" w:rsidR="00797CA7" w:rsidRPr="00FA1245" w:rsidRDefault="00797CA7" w:rsidP="00B71F5E">
            <w:pPr>
              <w:jc w:val="right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319.1397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461B90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008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C4D8F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10.10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585684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juice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FBF18D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779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1614A5EC" w14:textId="4D5708E1" w:rsidR="00797CA7" w:rsidRPr="00FA1245" w:rsidRDefault="005507C7" w:rsidP="005507C7">
            <w:pPr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-</w:t>
            </w:r>
          </w:p>
        </w:tc>
      </w:tr>
      <w:tr w:rsidR="00FA1245" w:rsidRPr="00FA1245" w14:paraId="20EC78E2" w14:textId="312E0881" w:rsidTr="005507C7">
        <w:trPr>
          <w:trHeight w:val="340"/>
        </w:trPr>
        <w:tc>
          <w:tcPr>
            <w:tcW w:w="7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752A59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.12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E672C5" w14:textId="77777777" w:rsidR="00797CA7" w:rsidRPr="00FA1245" w:rsidRDefault="00797CA7" w:rsidP="00B71F5E">
            <w:pPr>
              <w:jc w:val="right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63.1288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CDD29E" w14:textId="559E3F10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0353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15FC8B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70.50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865829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whole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F0D371" w14:textId="65D9516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453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4E09186D" w14:textId="0397C8BD" w:rsidR="00797CA7" w:rsidRPr="00FA1245" w:rsidRDefault="00797CA7" w:rsidP="005507C7">
            <w:pPr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Abscisic acid</w:t>
            </w:r>
          </w:p>
        </w:tc>
      </w:tr>
      <w:tr w:rsidR="00FA1245" w:rsidRPr="00FA1245" w14:paraId="2935C5E2" w14:textId="4DFAE616" w:rsidTr="005507C7">
        <w:trPr>
          <w:trHeight w:val="340"/>
        </w:trPr>
        <w:tc>
          <w:tcPr>
            <w:tcW w:w="7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E63FFC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.05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315DC4" w14:textId="77777777" w:rsidR="00797CA7" w:rsidRPr="00FA1245" w:rsidRDefault="00797CA7" w:rsidP="00B71F5E">
            <w:pPr>
              <w:jc w:val="right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359.1352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E72363" w14:textId="3B0DEB65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0435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45581F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.55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5257DB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whole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01480D" w14:textId="24DA4FAC" w:rsidR="00797CA7" w:rsidRPr="00FA1245" w:rsidRDefault="00797CA7" w:rsidP="00F77656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552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2D59C7B0" w14:textId="0C699EEC" w:rsidR="00797CA7" w:rsidRPr="00FA1245" w:rsidRDefault="00797CA7" w:rsidP="005507C7">
            <w:pPr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'-Methoxy-3-(2,4-dihydroxyphenyl)-1,2-propanediol 4'-glucoside</w:t>
            </w:r>
          </w:p>
        </w:tc>
      </w:tr>
      <w:tr w:rsidR="00FA1245" w:rsidRPr="00FA1245" w14:paraId="3CF370A5" w14:textId="684E81C7" w:rsidTr="005507C7">
        <w:trPr>
          <w:trHeight w:val="340"/>
        </w:trPr>
        <w:tc>
          <w:tcPr>
            <w:tcW w:w="7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F53A8F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1.95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D43B8D" w14:textId="77777777" w:rsidR="00797CA7" w:rsidRPr="00FA1245" w:rsidRDefault="00797CA7" w:rsidP="00B71F5E">
            <w:pPr>
              <w:jc w:val="right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455.1556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FD903E" w14:textId="468BD4A3" w:rsidR="00797CA7" w:rsidRPr="00FA1245" w:rsidRDefault="00797CA7" w:rsidP="003B67A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5.01 x 10</w:t>
            </w:r>
            <w:r w:rsidRPr="00FA1245">
              <w:rPr>
                <w:rFonts w:ascii="Calibri (Body)" w:eastAsia="Times New Roman" w:hAnsi="Calibri (Body)" w:cs="Times New Roman"/>
                <w:color w:val="000000" w:themeColor="text1"/>
                <w:sz w:val="22"/>
                <w:szCs w:val="22"/>
                <w:vertAlign w:val="superscript"/>
                <w:lang w:eastAsia="en-GB"/>
              </w:rPr>
              <w:t>-6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9347B4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16.90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32B288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whole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80C0E" w14:textId="097D7A75" w:rsidR="00797CA7" w:rsidRPr="00FA1245" w:rsidRDefault="00797CA7" w:rsidP="00F77656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305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26D59D24" w14:textId="66F2F5CF" w:rsidR="00797CA7" w:rsidRPr="00FA1245" w:rsidRDefault="005507C7" w:rsidP="005507C7">
            <w:pPr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-</w:t>
            </w:r>
          </w:p>
        </w:tc>
      </w:tr>
      <w:tr w:rsidR="00FA1245" w:rsidRPr="00FA1245" w14:paraId="2DBE80A0" w14:textId="6BFA2C7E" w:rsidTr="005507C7">
        <w:trPr>
          <w:trHeight w:val="320"/>
        </w:trPr>
        <w:tc>
          <w:tcPr>
            <w:tcW w:w="6521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23531A5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b/>
                <w:bCs/>
                <w:i/>
                <w:iCs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b/>
                <w:bCs/>
                <w:i/>
                <w:iCs/>
                <w:color w:val="000000" w:themeColor="text1"/>
                <w:sz w:val="22"/>
                <w:szCs w:val="22"/>
                <w:lang w:eastAsia="en-GB"/>
              </w:rPr>
              <w:t>urine positive mode</w:t>
            </w:r>
          </w:p>
        </w:tc>
        <w:tc>
          <w:tcPr>
            <w:tcW w:w="35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</w:tcPr>
          <w:p w14:paraId="7789C360" w14:textId="77777777" w:rsidR="00797CA7" w:rsidRPr="00FA1245" w:rsidRDefault="00797CA7" w:rsidP="005507C7">
            <w:pPr>
              <w:rPr>
                <w:rFonts w:ascii="Calibri" w:eastAsia="Times New Roman" w:hAnsi="Calibri" w:cs="Times New Roman"/>
                <w:b/>
                <w:bCs/>
                <w:i/>
                <w:iCs/>
                <w:color w:val="000000" w:themeColor="text1"/>
                <w:sz w:val="22"/>
                <w:szCs w:val="22"/>
                <w:lang w:eastAsia="en-GB"/>
              </w:rPr>
            </w:pPr>
          </w:p>
        </w:tc>
      </w:tr>
      <w:tr w:rsidR="00FA1245" w:rsidRPr="00FA1245" w14:paraId="5FFA6143" w14:textId="7B191F66" w:rsidTr="005507C7">
        <w:trPr>
          <w:trHeight w:val="340"/>
        </w:trPr>
        <w:tc>
          <w:tcPr>
            <w:tcW w:w="7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59535E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3.43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FFD6F" w14:textId="77777777" w:rsidR="00797CA7" w:rsidRPr="00FA1245" w:rsidRDefault="00797CA7" w:rsidP="00B71F5E">
            <w:pPr>
              <w:jc w:val="right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441.1749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0A85B0" w14:textId="69ED8449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000462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B76443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3.20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E4870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whole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7DD251" w14:textId="770046A5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00962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DD6910E" w14:textId="6A307F67" w:rsidR="00797CA7" w:rsidRPr="00FA1245" w:rsidRDefault="005507C7" w:rsidP="005507C7">
            <w:pPr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-</w:t>
            </w:r>
          </w:p>
        </w:tc>
      </w:tr>
      <w:tr w:rsidR="00FA1245" w:rsidRPr="00FA1245" w14:paraId="2171A0B5" w14:textId="7B878971" w:rsidTr="005507C7">
        <w:trPr>
          <w:trHeight w:val="340"/>
        </w:trPr>
        <w:tc>
          <w:tcPr>
            <w:tcW w:w="7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240A7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3.32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6FD10" w14:textId="77777777" w:rsidR="00797CA7" w:rsidRPr="00FA1245" w:rsidRDefault="00797CA7" w:rsidP="00B71F5E">
            <w:pPr>
              <w:jc w:val="right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64.1263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C74A11" w14:textId="5BF372EF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012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7166BD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5.98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7F1E2D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juice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B5830E" w14:textId="3208AF38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0198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19B0BF92" w14:textId="70835BE5" w:rsidR="00797CA7" w:rsidRPr="00FA1245" w:rsidRDefault="00797CA7" w:rsidP="005507C7">
            <w:pPr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N-(7-Sulfanylheptanoyl)-L-threonine</w:t>
            </w:r>
          </w:p>
        </w:tc>
      </w:tr>
      <w:tr w:rsidR="00FA1245" w:rsidRPr="00FA1245" w14:paraId="2B05997F" w14:textId="2CB1FFE9" w:rsidTr="005507C7">
        <w:trPr>
          <w:trHeight w:val="340"/>
        </w:trPr>
        <w:tc>
          <w:tcPr>
            <w:tcW w:w="7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2EF388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.26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16F96" w14:textId="77777777" w:rsidR="00797CA7" w:rsidRPr="00FA1245" w:rsidRDefault="00797CA7" w:rsidP="00B71F5E">
            <w:pPr>
              <w:jc w:val="right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189.1596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62BCC3" w14:textId="71CA3612" w:rsidR="00797CA7" w:rsidRPr="00FA1245" w:rsidRDefault="00797CA7" w:rsidP="00555E2A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0606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F05490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.02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E8FC58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whole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58254" w14:textId="65CA7A32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0178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3B34624" w14:textId="433FAD05" w:rsidR="00797CA7" w:rsidRPr="00FA1245" w:rsidRDefault="005507C7" w:rsidP="005507C7">
            <w:pPr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-</w:t>
            </w:r>
          </w:p>
        </w:tc>
      </w:tr>
      <w:tr w:rsidR="00FA1245" w:rsidRPr="00FA1245" w14:paraId="68B2402C" w14:textId="4F96AB45" w:rsidTr="005507C7">
        <w:trPr>
          <w:trHeight w:val="320"/>
        </w:trPr>
        <w:tc>
          <w:tcPr>
            <w:tcW w:w="7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E73D5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.24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E6BED" w14:textId="77777777" w:rsidR="00797CA7" w:rsidRPr="00FA1245" w:rsidRDefault="00797CA7" w:rsidP="00B71F5E">
            <w:pPr>
              <w:jc w:val="right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30.9899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F29C1" w14:textId="5AA32EA3" w:rsidR="00797CA7" w:rsidRPr="00FA1245" w:rsidRDefault="00797CA7" w:rsidP="00555E2A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0606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01B5F8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.01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AEB14E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whole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4B861" w14:textId="45E40DBB" w:rsidR="00797CA7" w:rsidRPr="00FA1245" w:rsidRDefault="00797CA7" w:rsidP="004C66D8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047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623547E3" w14:textId="2529255E" w:rsidR="00797CA7" w:rsidRPr="00FA1245" w:rsidRDefault="005507C7" w:rsidP="005507C7">
            <w:pPr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-</w:t>
            </w:r>
          </w:p>
        </w:tc>
      </w:tr>
      <w:tr w:rsidR="00FA1245" w:rsidRPr="00FA1245" w14:paraId="1EF420D2" w14:textId="3113B6CB" w:rsidTr="005507C7">
        <w:trPr>
          <w:trHeight w:val="340"/>
        </w:trPr>
        <w:tc>
          <w:tcPr>
            <w:tcW w:w="7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54B725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.10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2D424" w14:textId="77777777" w:rsidR="00797CA7" w:rsidRPr="00FA1245" w:rsidRDefault="00797CA7" w:rsidP="00B71F5E">
            <w:pPr>
              <w:jc w:val="right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369.1178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9150C8" w14:textId="59C453E0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00173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D4CB1E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61.10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811C29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whole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217B5" w14:textId="42C5533C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133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5C584FBA" w14:textId="7BBD53DD" w:rsidR="00797CA7" w:rsidRPr="00FA1245" w:rsidRDefault="005507C7" w:rsidP="005507C7">
            <w:pPr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-</w:t>
            </w:r>
          </w:p>
        </w:tc>
      </w:tr>
      <w:tr w:rsidR="00FA1245" w:rsidRPr="00FA1245" w14:paraId="56129436" w14:textId="42F7856F" w:rsidTr="005507C7">
        <w:trPr>
          <w:trHeight w:val="340"/>
        </w:trPr>
        <w:tc>
          <w:tcPr>
            <w:tcW w:w="7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9BD642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.00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75DC4" w14:textId="77777777" w:rsidR="00797CA7" w:rsidRPr="00FA1245" w:rsidRDefault="00797CA7" w:rsidP="00B71F5E">
            <w:pPr>
              <w:jc w:val="right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87.1251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552675" w14:textId="2267E1D6" w:rsidR="00797CA7" w:rsidRPr="00FA1245" w:rsidRDefault="00797CA7" w:rsidP="00555E2A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1.03 x 10</w:t>
            </w:r>
            <w:r w:rsidRPr="00FA1245">
              <w:rPr>
                <w:rFonts w:ascii="Calibri (Body)" w:eastAsia="Times New Roman" w:hAnsi="Calibri (Body)" w:cs="Times New Roman"/>
                <w:color w:val="000000" w:themeColor="text1"/>
                <w:sz w:val="22"/>
                <w:szCs w:val="22"/>
                <w:vertAlign w:val="superscript"/>
                <w:lang w:eastAsia="en-GB"/>
              </w:rPr>
              <w:t>-5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B132E3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31.00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FA2D3F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whole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A68A3F" w14:textId="0832D1B6" w:rsidR="00797CA7" w:rsidRPr="00FA1245" w:rsidRDefault="00797CA7" w:rsidP="004C66D8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0271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2CC6DE9F" w14:textId="1EC1B4A3" w:rsidR="00797CA7" w:rsidRPr="00FA1245" w:rsidRDefault="005507C7" w:rsidP="005507C7">
            <w:pPr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-</w:t>
            </w:r>
          </w:p>
        </w:tc>
      </w:tr>
      <w:tr w:rsidR="00FA1245" w:rsidRPr="00FA1245" w14:paraId="3B6EF973" w14:textId="645757CB" w:rsidTr="005507C7">
        <w:trPr>
          <w:trHeight w:val="320"/>
        </w:trPr>
        <w:tc>
          <w:tcPr>
            <w:tcW w:w="7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CCC93D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1.99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0F909" w14:textId="77777777" w:rsidR="00797CA7" w:rsidRPr="00FA1245" w:rsidRDefault="00797CA7" w:rsidP="00B71F5E">
            <w:pPr>
              <w:jc w:val="right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147.1127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6E99DF" w14:textId="46D7218A" w:rsidR="00797CA7" w:rsidRPr="00FA1245" w:rsidRDefault="00797CA7" w:rsidP="00555E2A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0606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11E46A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.35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749FA2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whole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1CDD9F" w14:textId="6CD999AC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109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5D00561" w14:textId="30704A92" w:rsidR="00797CA7" w:rsidRPr="00FA1245" w:rsidRDefault="005507C7" w:rsidP="005507C7">
            <w:pPr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-</w:t>
            </w:r>
          </w:p>
        </w:tc>
      </w:tr>
      <w:tr w:rsidR="00FA1245" w:rsidRPr="00FA1245" w14:paraId="1377991F" w14:textId="186B0CAB" w:rsidTr="005507C7">
        <w:trPr>
          <w:trHeight w:val="340"/>
        </w:trPr>
        <w:tc>
          <w:tcPr>
            <w:tcW w:w="7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47EB4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1.92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D95A2" w14:textId="77777777" w:rsidR="00797CA7" w:rsidRPr="00FA1245" w:rsidRDefault="00797CA7" w:rsidP="00B71F5E">
            <w:pPr>
              <w:jc w:val="right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47.1326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424451" w14:textId="0C47B85D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9.54 x 10</w:t>
            </w: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vertAlign w:val="superscript"/>
                <w:lang w:eastAsia="en-GB"/>
              </w:rPr>
              <w:t>-5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439072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34.60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094805" w14:textId="7777777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whole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CC328" w14:textId="1CFF64A3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0352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5DD1B8F6" w14:textId="5708C3F7" w:rsidR="00797CA7" w:rsidRPr="00FA1245" w:rsidRDefault="005507C7" w:rsidP="005507C7">
            <w:pPr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-</w:t>
            </w:r>
          </w:p>
        </w:tc>
      </w:tr>
      <w:tr w:rsidR="00FA1245" w:rsidRPr="00FA1245" w14:paraId="733C68CA" w14:textId="51B1A216" w:rsidTr="005507C7">
        <w:trPr>
          <w:trHeight w:val="340"/>
        </w:trPr>
        <w:tc>
          <w:tcPr>
            <w:tcW w:w="6521" w:type="dxa"/>
            <w:gridSpan w:val="6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B56926E" w14:textId="69448367" w:rsidR="00797CA7" w:rsidRPr="00FA1245" w:rsidRDefault="00797CA7" w:rsidP="0045057F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b/>
                <w:bCs/>
                <w:i/>
                <w:iCs/>
                <w:color w:val="000000" w:themeColor="text1"/>
                <w:sz w:val="22"/>
                <w:szCs w:val="22"/>
                <w:lang w:eastAsia="en-GB"/>
              </w:rPr>
              <w:t>plasma negative mode</w:t>
            </w:r>
          </w:p>
        </w:tc>
        <w:tc>
          <w:tcPr>
            <w:tcW w:w="35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A41556" w14:textId="77777777" w:rsidR="00797CA7" w:rsidRPr="00FA1245" w:rsidRDefault="00797CA7" w:rsidP="005507C7">
            <w:pPr>
              <w:rPr>
                <w:rFonts w:ascii="Calibri" w:eastAsia="Times New Roman" w:hAnsi="Calibri" w:cs="Times New Roman"/>
                <w:b/>
                <w:bCs/>
                <w:i/>
                <w:iCs/>
                <w:color w:val="000000" w:themeColor="text1"/>
                <w:sz w:val="22"/>
                <w:szCs w:val="22"/>
                <w:lang w:eastAsia="en-GB"/>
              </w:rPr>
            </w:pPr>
          </w:p>
        </w:tc>
      </w:tr>
      <w:tr w:rsidR="00FA1245" w:rsidRPr="00FA1245" w14:paraId="2469356D" w14:textId="7FD35AEE" w:rsidTr="005507C7">
        <w:trPr>
          <w:trHeight w:val="340"/>
        </w:trPr>
        <w:tc>
          <w:tcPr>
            <w:tcW w:w="7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F8CFDB3" w14:textId="28DB3833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3.14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EEDA0A9" w14:textId="7D07C50E" w:rsidR="00797CA7" w:rsidRPr="00FA1245" w:rsidRDefault="00797CA7" w:rsidP="00B71F5E">
            <w:pPr>
              <w:jc w:val="right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448.3069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</w:tcPr>
          <w:p w14:paraId="4D3924C6" w14:textId="2E1FA3B2" w:rsidR="00797CA7" w:rsidRPr="00FA1245" w:rsidRDefault="00797CA7" w:rsidP="00555E2A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291</w:t>
            </w:r>
          </w:p>
        </w:tc>
        <w:tc>
          <w:tcPr>
            <w:tcW w:w="11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448E4F" w14:textId="0ED7B603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4.39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142006" w14:textId="046E5C79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whole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01D7048" w14:textId="18DE3718" w:rsidR="00797CA7" w:rsidRPr="00FA1245" w:rsidRDefault="00797CA7" w:rsidP="0045057F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975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6A5462BB" w14:textId="1E7A33A5" w:rsidR="00797CA7" w:rsidRPr="00FA1245" w:rsidRDefault="005507C7" w:rsidP="005507C7">
            <w:pPr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-</w:t>
            </w:r>
          </w:p>
        </w:tc>
      </w:tr>
      <w:tr w:rsidR="00FA1245" w:rsidRPr="00FA1245" w14:paraId="13A50112" w14:textId="425C8CF4" w:rsidTr="005507C7">
        <w:trPr>
          <w:trHeight w:val="340"/>
        </w:trPr>
        <w:tc>
          <w:tcPr>
            <w:tcW w:w="7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3336412" w14:textId="1FF462D8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.12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592FFB3" w14:textId="7D80CB1C" w:rsidR="00797CA7" w:rsidRPr="00FA1245" w:rsidRDefault="00797CA7" w:rsidP="00B71F5E">
            <w:pPr>
              <w:jc w:val="right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439.1611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</w:tcPr>
          <w:p w14:paraId="436844ED" w14:textId="50FCFEC9" w:rsidR="00797CA7" w:rsidRPr="00FA1245" w:rsidRDefault="00797CA7" w:rsidP="004C66D8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00163</w:t>
            </w:r>
          </w:p>
        </w:tc>
        <w:tc>
          <w:tcPr>
            <w:tcW w:w="11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291C34" w14:textId="14C74A8D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13.40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2BC424" w14:textId="3C83BB6B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whole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107D56" w14:textId="24B9DA8E" w:rsidR="00797CA7" w:rsidRPr="00FA1245" w:rsidRDefault="00797CA7" w:rsidP="0045057F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814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7398517E" w14:textId="1806A158" w:rsidR="00797CA7" w:rsidRPr="00FA1245" w:rsidRDefault="005507C7" w:rsidP="005507C7">
            <w:pPr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Deoxynivalenol 3-glucoside</w:t>
            </w:r>
          </w:p>
        </w:tc>
      </w:tr>
      <w:tr w:rsidR="00FA1245" w:rsidRPr="00FA1245" w14:paraId="3A44159C" w14:textId="357B3B58" w:rsidTr="005507C7">
        <w:trPr>
          <w:trHeight w:val="340"/>
        </w:trPr>
        <w:tc>
          <w:tcPr>
            <w:tcW w:w="6521" w:type="dxa"/>
            <w:gridSpan w:val="6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F8B2E29" w14:textId="6EAB8805" w:rsidR="00797CA7" w:rsidRPr="00FA1245" w:rsidRDefault="00797CA7" w:rsidP="0045057F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b/>
                <w:bCs/>
                <w:i/>
                <w:iCs/>
                <w:color w:val="000000" w:themeColor="text1"/>
                <w:sz w:val="22"/>
                <w:szCs w:val="22"/>
                <w:lang w:eastAsia="en-GB"/>
              </w:rPr>
              <w:t>plasma positive mode</w:t>
            </w:r>
          </w:p>
        </w:tc>
        <w:tc>
          <w:tcPr>
            <w:tcW w:w="354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A08073" w14:textId="77777777" w:rsidR="00797CA7" w:rsidRPr="00FA1245" w:rsidRDefault="00797CA7" w:rsidP="005507C7">
            <w:pPr>
              <w:rPr>
                <w:rFonts w:ascii="Calibri" w:eastAsia="Times New Roman" w:hAnsi="Calibri" w:cs="Times New Roman"/>
                <w:b/>
                <w:bCs/>
                <w:i/>
                <w:iCs/>
                <w:color w:val="000000" w:themeColor="text1"/>
                <w:sz w:val="22"/>
                <w:szCs w:val="22"/>
                <w:lang w:eastAsia="en-GB"/>
              </w:rPr>
            </w:pPr>
          </w:p>
        </w:tc>
      </w:tr>
      <w:tr w:rsidR="00FA1245" w:rsidRPr="00FA1245" w14:paraId="6A563F08" w14:textId="4F6CA1AE" w:rsidTr="005507C7">
        <w:trPr>
          <w:trHeight w:val="340"/>
        </w:trPr>
        <w:tc>
          <w:tcPr>
            <w:tcW w:w="7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AFCBCC8" w14:textId="09BD1391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b/>
                <w:bCs/>
                <w:i/>
                <w:iCs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.87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CE337AB" w14:textId="35A4463E" w:rsidR="00797CA7" w:rsidRPr="00FA1245" w:rsidRDefault="00797CA7" w:rsidP="00B71F5E">
            <w:pPr>
              <w:jc w:val="right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56.2999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</w:tcPr>
          <w:p w14:paraId="33DB946E" w14:textId="7A278493" w:rsidR="00797CA7" w:rsidRPr="00FA1245" w:rsidRDefault="00797CA7" w:rsidP="004C66D8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391</w:t>
            </w:r>
          </w:p>
        </w:tc>
        <w:tc>
          <w:tcPr>
            <w:tcW w:w="11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DA1CCD" w14:textId="5915E340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4.26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8F99FA" w14:textId="37BC0529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juice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312B376" w14:textId="431ED9D9" w:rsidR="00797CA7" w:rsidRPr="00FA1245" w:rsidRDefault="00797CA7" w:rsidP="0045057F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253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15836B40" w14:textId="03A610EC" w:rsidR="00797CA7" w:rsidRPr="00FA1245" w:rsidRDefault="005507C7" w:rsidP="005507C7">
            <w:pPr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-</w:t>
            </w:r>
          </w:p>
        </w:tc>
      </w:tr>
      <w:tr w:rsidR="00FA1245" w:rsidRPr="00FA1245" w14:paraId="599437B5" w14:textId="6DB64453" w:rsidTr="005507C7">
        <w:trPr>
          <w:trHeight w:val="340"/>
        </w:trPr>
        <w:tc>
          <w:tcPr>
            <w:tcW w:w="7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5BDCF1" w14:textId="2629F605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.17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A37F334" w14:textId="32CFDA6F" w:rsidR="00797CA7" w:rsidRPr="00FA1245" w:rsidRDefault="00797CA7" w:rsidP="00B71F5E">
            <w:pPr>
              <w:jc w:val="right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432.3107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</w:tcPr>
          <w:p w14:paraId="3F79C9B6" w14:textId="6AFBAC23" w:rsidR="00797CA7" w:rsidRPr="00FA1245" w:rsidRDefault="00797CA7" w:rsidP="004C66D8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283</w:t>
            </w:r>
          </w:p>
        </w:tc>
        <w:tc>
          <w:tcPr>
            <w:tcW w:w="11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3C3152" w14:textId="5407B66C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4.58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3CE757" w14:textId="46EE22E1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juice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983B233" w14:textId="38BCDCD1" w:rsidR="00797CA7" w:rsidRPr="00FA1245" w:rsidRDefault="00797CA7" w:rsidP="0045057F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725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4680856" w14:textId="0B62590B" w:rsidR="00797CA7" w:rsidRPr="00FA1245" w:rsidRDefault="005507C7" w:rsidP="005507C7">
            <w:pPr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-</w:t>
            </w:r>
          </w:p>
        </w:tc>
      </w:tr>
      <w:tr w:rsidR="00FA1245" w:rsidRPr="00FA1245" w14:paraId="493D4738" w14:textId="2614792D" w:rsidTr="005507C7">
        <w:trPr>
          <w:trHeight w:val="340"/>
        </w:trPr>
        <w:tc>
          <w:tcPr>
            <w:tcW w:w="7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824C8D" w14:textId="4EE21A6A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2.17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9BF7BDD" w14:textId="531C4400" w:rsidR="00797CA7" w:rsidRPr="00FA1245" w:rsidRDefault="00797CA7" w:rsidP="00B71F5E">
            <w:pPr>
              <w:jc w:val="right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450.3214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</w:tcPr>
          <w:p w14:paraId="21FFA16F" w14:textId="7E6998A0" w:rsidR="00797CA7" w:rsidRPr="00FA1245" w:rsidRDefault="00797CA7" w:rsidP="004C66D8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286</w:t>
            </w:r>
          </w:p>
        </w:tc>
        <w:tc>
          <w:tcPr>
            <w:tcW w:w="115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E0D220" w14:textId="34113028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4.53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E9F54F" w14:textId="12713617" w:rsidR="00797CA7" w:rsidRPr="00FA1245" w:rsidRDefault="00797CA7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juice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74AFD0" w14:textId="1C34D5BE" w:rsidR="00797CA7" w:rsidRPr="00FA1245" w:rsidRDefault="00797CA7" w:rsidP="0045057F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0.734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7A797415" w14:textId="5B9F47A6" w:rsidR="00797CA7" w:rsidRPr="00FA1245" w:rsidRDefault="005507C7" w:rsidP="005507C7">
            <w:pPr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2"/>
                <w:szCs w:val="22"/>
                <w:lang w:eastAsia="en-GB"/>
              </w:rPr>
              <w:t>-</w:t>
            </w:r>
          </w:p>
        </w:tc>
      </w:tr>
    </w:tbl>
    <w:p w14:paraId="77D6CF73" w14:textId="77777777" w:rsidR="007E01C6" w:rsidRPr="00FA1245" w:rsidRDefault="007E01C6" w:rsidP="00987C55">
      <w:pPr>
        <w:ind w:left="-170"/>
        <w:rPr>
          <w:color w:val="000000" w:themeColor="text1"/>
        </w:rPr>
        <w:sectPr w:rsidR="007E01C6" w:rsidRPr="00FA1245" w:rsidSect="00703CB7">
          <w:pgSz w:w="11900" w:h="16840"/>
          <w:pgMar w:top="1440" w:right="1440" w:bottom="1440" w:left="1440" w:header="851" w:footer="992" w:gutter="0"/>
          <w:lnNumType w:countBy="1" w:distance="851" w:restart="continuous"/>
          <w:cols w:space="708"/>
          <w:docGrid w:linePitch="360" w:charSpace="200"/>
        </w:sectPr>
      </w:pPr>
    </w:p>
    <w:p w14:paraId="7BB91269" w14:textId="33E51EAE" w:rsidR="00025DBC" w:rsidRPr="00FA1245" w:rsidRDefault="00025DBC" w:rsidP="00987C55">
      <w:pPr>
        <w:ind w:left="-170"/>
        <w:rPr>
          <w:color w:val="000000" w:themeColor="text1"/>
        </w:rPr>
      </w:pPr>
    </w:p>
    <w:p w14:paraId="060444DA" w14:textId="0C358CC3" w:rsidR="000B6821" w:rsidRPr="00FA1245" w:rsidRDefault="00732291" w:rsidP="00B71F5E">
      <w:pPr>
        <w:spacing w:line="360" w:lineRule="auto"/>
        <w:jc w:val="both"/>
        <w:rPr>
          <w:color w:val="000000" w:themeColor="text1"/>
        </w:rPr>
      </w:pPr>
      <w:r w:rsidRPr="00FA1245">
        <w:rPr>
          <w:color w:val="000000" w:themeColor="text1"/>
        </w:rPr>
        <w:t xml:space="preserve">Table </w:t>
      </w:r>
      <w:r w:rsidR="00541C44" w:rsidRPr="00FA1245">
        <w:rPr>
          <w:color w:val="000000" w:themeColor="text1"/>
        </w:rPr>
        <w:t>4</w:t>
      </w:r>
      <w:r w:rsidRPr="00FA1245">
        <w:rPr>
          <w:color w:val="000000" w:themeColor="text1"/>
        </w:rPr>
        <w:t xml:space="preserve">. Putative </w:t>
      </w:r>
      <w:r w:rsidRPr="00FA1245">
        <w:rPr>
          <w:i/>
          <w:color w:val="000000" w:themeColor="text1"/>
        </w:rPr>
        <w:t xml:space="preserve">metabolite </w:t>
      </w:r>
      <w:r w:rsidR="008E5194" w:rsidRPr="00FA1245">
        <w:rPr>
          <w:i/>
          <w:color w:val="000000" w:themeColor="text1"/>
        </w:rPr>
        <w:t>annotation</w:t>
      </w:r>
      <w:r w:rsidR="00A55F3E" w:rsidRPr="00FA1245">
        <w:rPr>
          <w:color w:val="000000" w:themeColor="text1"/>
        </w:rPr>
        <w:t xml:space="preserve"> following each treatment and for each ionisation mode</w:t>
      </w:r>
      <w:r w:rsidRPr="00FA1245">
        <w:rPr>
          <w:color w:val="000000" w:themeColor="text1"/>
        </w:rPr>
        <w:t>. Based on closest m/z match</w:t>
      </w:r>
      <w:r w:rsidR="00A55F3E" w:rsidRPr="00FA1245">
        <w:rPr>
          <w:color w:val="000000" w:themeColor="text1"/>
        </w:rPr>
        <w:t xml:space="preserve"> </w:t>
      </w:r>
      <w:r w:rsidR="00644BF5" w:rsidRPr="00FA1245">
        <w:rPr>
          <w:color w:val="000000" w:themeColor="text1"/>
        </w:rPr>
        <w:t>where found</w:t>
      </w:r>
      <w:r w:rsidR="00A55F3E" w:rsidRPr="00FA1245">
        <w:rPr>
          <w:color w:val="000000" w:themeColor="text1"/>
        </w:rPr>
        <w:t>.</w:t>
      </w:r>
    </w:p>
    <w:tbl>
      <w:tblPr>
        <w:tblW w:w="10088" w:type="dxa"/>
        <w:tblInd w:w="113" w:type="dxa"/>
        <w:tblLayout w:type="fixed"/>
        <w:tblLook w:val="04A0" w:firstRow="1" w:lastRow="0" w:firstColumn="1" w:lastColumn="0" w:noHBand="0" w:noVBand="1"/>
      </w:tblPr>
      <w:tblGrid>
        <w:gridCol w:w="982"/>
        <w:gridCol w:w="5563"/>
        <w:gridCol w:w="1134"/>
        <w:gridCol w:w="1559"/>
        <w:gridCol w:w="850"/>
      </w:tblGrid>
      <w:tr w:rsidR="00FA1245" w:rsidRPr="00FA1245" w14:paraId="65031728" w14:textId="77777777" w:rsidTr="009265C2">
        <w:trPr>
          <w:trHeight w:val="240"/>
        </w:trPr>
        <w:tc>
          <w:tcPr>
            <w:tcW w:w="9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D218AA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1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1"/>
                <w:szCs w:val="20"/>
                <w:lang w:eastAsia="en-GB"/>
              </w:rPr>
              <w:t>m/z</w:t>
            </w:r>
          </w:p>
        </w:tc>
        <w:tc>
          <w:tcPr>
            <w:tcW w:w="556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0917CF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1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1"/>
                <w:szCs w:val="20"/>
                <w:lang w:eastAsia="en-GB"/>
              </w:rPr>
              <w:t>Putative identificatio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E34953" w14:textId="7112D340" w:rsidR="005D047B" w:rsidRPr="00FA1245" w:rsidRDefault="009878F8" w:rsidP="009878F8">
            <w:pPr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1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1"/>
                <w:szCs w:val="20"/>
                <w:lang w:eastAsia="en-GB"/>
              </w:rPr>
              <w:t>Potential a</w:t>
            </w:r>
            <w:r w:rsidR="005D047B"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1"/>
                <w:szCs w:val="20"/>
                <w:lang w:eastAsia="en-GB"/>
              </w:rPr>
              <w:t>ddu</w:t>
            </w:r>
            <w:r w:rsidR="001E24B8"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1"/>
                <w:szCs w:val="20"/>
                <w:lang w:eastAsia="en-GB"/>
              </w:rPr>
              <w:t>ct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80C8ED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1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1"/>
                <w:szCs w:val="20"/>
                <w:lang w:eastAsia="en-GB"/>
              </w:rPr>
              <w:t>Formula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A8E26C" w14:textId="2F7E6FD4" w:rsidR="005D047B" w:rsidRPr="00FA1245" w:rsidRDefault="009265C2" w:rsidP="009265C2">
            <w:pPr>
              <w:jc w:val="center"/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1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1"/>
                <w:szCs w:val="20"/>
                <w:lang w:eastAsia="en-GB"/>
              </w:rPr>
              <w:t>Mass Error (ppm</w:t>
            </w:r>
            <w:r w:rsidR="005D047B"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1"/>
                <w:szCs w:val="20"/>
                <w:lang w:eastAsia="en-GB"/>
              </w:rPr>
              <w:t>)</w:t>
            </w:r>
          </w:p>
        </w:tc>
      </w:tr>
      <w:tr w:rsidR="00FA1245" w:rsidRPr="00FA1245" w14:paraId="02A1592E" w14:textId="77777777" w:rsidTr="009265C2">
        <w:trPr>
          <w:trHeight w:val="240"/>
        </w:trPr>
        <w:tc>
          <w:tcPr>
            <w:tcW w:w="10088" w:type="dxa"/>
            <w:gridSpan w:val="5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C5623" w14:textId="77777777" w:rsidR="00820BD3" w:rsidRPr="00FA1245" w:rsidRDefault="00820BD3" w:rsidP="00ED493A">
            <w:pPr>
              <w:ind w:left="-293" w:firstLine="293"/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  <w:t>URINE</w:t>
            </w:r>
          </w:p>
        </w:tc>
      </w:tr>
      <w:tr w:rsidR="00FA1245" w:rsidRPr="00FA1245" w14:paraId="485A4FC6" w14:textId="77777777" w:rsidTr="009265C2">
        <w:trPr>
          <w:trHeight w:val="240"/>
        </w:trPr>
        <w:tc>
          <w:tcPr>
            <w:tcW w:w="6545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6F2BC" w14:textId="77777777" w:rsidR="000961E6" w:rsidRPr="00FA1245" w:rsidRDefault="000961E6" w:rsidP="00B71F5E">
            <w:pPr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  <w:t xml:space="preserve">Negative mode: higher </w:t>
            </w:r>
            <w:r w:rsidR="00820BD3"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  <w:t xml:space="preserve">after </w:t>
            </w:r>
            <w:r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  <w:t>whole</w:t>
            </w:r>
            <w:r w:rsidR="00820BD3"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  <w:t xml:space="preserve"> blueberrie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FAD28A" w14:textId="77777777" w:rsidR="000961E6" w:rsidRPr="00FA1245" w:rsidRDefault="000961E6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BEA78" w14:textId="77777777" w:rsidR="000961E6" w:rsidRPr="00FA1245" w:rsidRDefault="000961E6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0ED6FD" w14:textId="77777777" w:rsidR="000961E6" w:rsidRPr="00FA1245" w:rsidRDefault="000961E6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 </w:t>
            </w:r>
          </w:p>
        </w:tc>
      </w:tr>
      <w:tr w:rsidR="00FA1245" w:rsidRPr="00FA1245" w14:paraId="7FC50D0B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32AAF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214.1077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79478D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Hydroxypropionylcarnitin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ACD1B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2O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B5953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0H19NO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7EC129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-3.36</w:t>
            </w:r>
          </w:p>
        </w:tc>
      </w:tr>
      <w:tr w:rsidR="00FA1245" w:rsidRPr="00FA1245" w14:paraId="56A8EE04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926651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215.1281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C0D11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Undecanedioic aci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3DFE45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086A3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1H20O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4A18DF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-3.72</w:t>
            </w:r>
          </w:p>
        </w:tc>
      </w:tr>
      <w:tr w:rsidR="00FA1245" w:rsidRPr="00FA1245" w14:paraId="52FA3AF4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FE27A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227.0322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01FB0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evalonic acid-5P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C73B6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FDF9D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6H13O7P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926359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-1.61</w:t>
            </w:r>
          </w:p>
        </w:tc>
      </w:tr>
      <w:tr w:rsidR="00FA1245" w:rsidRPr="00FA1245" w14:paraId="5D56C478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47283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258.9917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9FD8D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affeic acid 4-sulfat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114FE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F1708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9H8O7S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13880A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-0.29</w:t>
            </w:r>
          </w:p>
        </w:tc>
      </w:tr>
      <w:tr w:rsidR="00FA1245" w:rsidRPr="00FA1245" w14:paraId="7199433D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C0B74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263.1288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05582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Abscisic aci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AD1314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1983F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5H20O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FA6249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-0.32</w:t>
            </w:r>
          </w:p>
        </w:tc>
      </w:tr>
      <w:tr w:rsidR="00FA1245" w:rsidRPr="00FA1245" w14:paraId="5750D0F5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B56842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269.1031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D7170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Adenin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597C6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2M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BC68B5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5H5N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09E988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4.99</w:t>
            </w:r>
          </w:p>
        </w:tc>
      </w:tr>
      <w:tr w:rsidR="00FA1245" w:rsidRPr="00FA1245" w14:paraId="091DFEE4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6D3CF1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273.0076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7BFA5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Ferulic acid 4-sulfat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0FEB77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91BDB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0H10O7S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3E826A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0.39</w:t>
            </w:r>
          </w:p>
        </w:tc>
      </w:tr>
      <w:tr w:rsidR="00FA1245" w:rsidRPr="00FA1245" w14:paraId="1F62F88C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83742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275.0122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CD54A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4-[(2,4-Dihydroxyphenyl)azo]benzenesulfonic aci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8F4A75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2O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8246C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2H10N2O5S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0A2CBC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-3.50</w:t>
            </w:r>
          </w:p>
        </w:tc>
      </w:tr>
      <w:tr w:rsidR="00FA1245" w:rsidRPr="00FA1245" w14:paraId="240999E5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E5DAF1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325.1294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0D1F5A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1-Methoxy-3-(4-hydroxyphenyl)-2E-propenal 4'-glucosid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788455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9730A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6H22O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3F2F62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0.40</w:t>
            </w:r>
          </w:p>
        </w:tc>
      </w:tr>
      <w:tr w:rsidR="00FA1245" w:rsidRPr="00FA1245" w14:paraId="7D451253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1B11F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331.1166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4BE51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Tryptophyl-Glutamat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5EAE9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61E368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6H18N3O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5DF9CE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-2.24</w:t>
            </w:r>
          </w:p>
        </w:tc>
      </w:tr>
      <w:tr w:rsidR="00FA1245" w:rsidRPr="00FA1245" w14:paraId="3D9CED48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CE6B9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355.0677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C28AF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affeic acid 4-O-glucuronid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1CDD7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428C24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5H16O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073584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1.76</w:t>
            </w:r>
          </w:p>
        </w:tc>
      </w:tr>
      <w:tr w:rsidR="00FA1245" w:rsidRPr="00FA1245" w14:paraId="0F3A33D9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7C550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359.1352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965F5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2'-Methoxy-3-(2,4-dihydroxyphenyl)-1,2-propanediol 4'-glucosid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91DF3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EEB16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6H24O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0D95D6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1.19</w:t>
            </w:r>
          </w:p>
        </w:tc>
      </w:tr>
      <w:tr w:rsidR="00FA1245" w:rsidRPr="00FA1245" w14:paraId="0699A3BC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E3BE09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366.9592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E2D92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4-[(2,4-Dihydroxyphenyl)azo]benzenesulfonic aci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70CC3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2O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15CB2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2H10N2O5S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EDF9EC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-0.04</w:t>
            </w:r>
          </w:p>
        </w:tc>
      </w:tr>
      <w:tr w:rsidR="00FA1245" w:rsidRPr="00FA1245" w14:paraId="3DDAC060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B2456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369.0830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DC432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Ferulic acid 4-O-glucuronid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C7A8C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6122A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6H18O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23D623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0.81</w:t>
            </w:r>
          </w:p>
        </w:tc>
      </w:tr>
      <w:tr w:rsidR="00FA1245" w:rsidRPr="00FA1245" w14:paraId="544D2E8B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2FD8B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393.1409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568BB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1-(3-Methyl-2-butenoyl)-6-apiosylglucos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DFA05B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179567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6H26O1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CB822A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1.78</w:t>
            </w:r>
          </w:p>
        </w:tc>
      </w:tr>
      <w:tr w:rsidR="00FA1245" w:rsidRPr="00FA1245" w14:paraId="6D44EDC5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F6790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399.1662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34BA5A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orchoionoside B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E13FF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, 2M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B1D682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9H28O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7F0DE5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0.48</w:t>
            </w:r>
          </w:p>
        </w:tc>
      </w:tr>
      <w:tr w:rsidR="00FA1245" w:rsidRPr="00FA1245" w14:paraId="2985611C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6287C5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403.0676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F44F1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Urolithin A glucuronid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04AA1E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F0F33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9H16O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F6EA3F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1.41</w:t>
            </w:r>
          </w:p>
        </w:tc>
      </w:tr>
      <w:tr w:rsidR="00FA1245" w:rsidRPr="00FA1245" w14:paraId="6629209F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B2A10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471.1866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99F2C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ymorcin diglucosid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1C4276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2O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E7CCA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22H34O1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7615A4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-1.19</w:t>
            </w:r>
          </w:p>
        </w:tc>
      </w:tr>
      <w:tr w:rsidR="00FA1245" w:rsidRPr="00FA1245" w14:paraId="28A24C0B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57144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493.2065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7210E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Gibberellin A20 13-glucosid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C10BE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B301F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25H34O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021311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-2.82</w:t>
            </w:r>
          </w:p>
        </w:tc>
      </w:tr>
      <w:tr w:rsidR="00FA1245" w:rsidRPr="00FA1245" w14:paraId="7700B7B6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4C05CE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535.1820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79871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8-Hydroxypinoresinol 4-glucosid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FCA0A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6DB2B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26H32O1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B2D776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-0.11</w:t>
            </w:r>
          </w:p>
        </w:tc>
      </w:tr>
      <w:tr w:rsidR="00FA1245" w:rsidRPr="00FA1245" w14:paraId="2F6FD18E" w14:textId="77777777" w:rsidTr="009265C2">
        <w:trPr>
          <w:trHeight w:val="240"/>
        </w:trPr>
        <w:tc>
          <w:tcPr>
            <w:tcW w:w="6545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4A5E5" w14:textId="77777777" w:rsidR="000961E6" w:rsidRPr="00FA1245" w:rsidRDefault="000961E6" w:rsidP="00B71F5E">
            <w:pPr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  <w:t xml:space="preserve">Negative mode: higher </w:t>
            </w:r>
            <w:r w:rsidR="00820BD3"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  <w:t xml:space="preserve">after </w:t>
            </w:r>
            <w:r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  <w:t>juice</w:t>
            </w:r>
            <w:r w:rsidR="00820BD3"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  <w:t>d blueberrie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D27DE" w14:textId="77777777" w:rsidR="000961E6" w:rsidRPr="00FA1245" w:rsidRDefault="000961E6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F5C39" w14:textId="77777777" w:rsidR="000961E6" w:rsidRPr="00FA1245" w:rsidRDefault="000961E6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E1B1D4" w14:textId="77777777" w:rsidR="000961E6" w:rsidRPr="00FA1245" w:rsidRDefault="000961E6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 </w:t>
            </w:r>
          </w:p>
        </w:tc>
      </w:tr>
      <w:tr w:rsidR="00FA1245" w:rsidRPr="00FA1245" w14:paraId="0F4F2AD4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70F9F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199.1330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F3B33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(S)-9-Hydroxy-10-undecenoic aci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7EF7DB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F76EB7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1H20O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5F3A5E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-4.85</w:t>
            </w:r>
          </w:p>
        </w:tc>
      </w:tr>
      <w:tr w:rsidR="00FA1245" w:rsidRPr="00FA1245" w14:paraId="0E5E7E9E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AB219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319.1397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F53EE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Octanoylglucuronid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3AC33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1F917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4H24O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2DDC05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-0.49</w:t>
            </w:r>
          </w:p>
        </w:tc>
      </w:tr>
      <w:tr w:rsidR="00FA1245" w:rsidRPr="00FA1245" w14:paraId="7E500721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C1BDC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330.0997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5A40E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itbrasin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3A4D2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36F02B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7H17NO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A88054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4.29</w:t>
            </w:r>
          </w:p>
        </w:tc>
      </w:tr>
      <w:tr w:rsidR="00FA1245" w:rsidRPr="00FA1245" w14:paraId="4FE09A4F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E7D7D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343.0675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11208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Theogallin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6D8CC7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EA041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4H16O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16E874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1.32</w:t>
            </w:r>
          </w:p>
        </w:tc>
      </w:tr>
      <w:tr w:rsidR="00FA1245" w:rsidRPr="00FA1245" w14:paraId="07F0CCC5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C9F63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371.1351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B9F3D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itrusin 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8ADD2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10FC7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7H24O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6731DD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1.02</w:t>
            </w:r>
          </w:p>
        </w:tc>
      </w:tr>
      <w:tr w:rsidR="00FA1245" w:rsidRPr="00FA1245" w14:paraId="3D1184EC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C612E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415.1589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5903B7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Phenylethyl primeverosid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073CC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73DBD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9H28O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285355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-4.93</w:t>
            </w:r>
          </w:p>
        </w:tc>
      </w:tr>
      <w:tr w:rsidR="00FA1245" w:rsidRPr="00FA1245" w14:paraId="42769C91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52F8C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445.1350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DE83A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Lucuminic aci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E2AECC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5884A8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9H26O1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E5D705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-0.30</w:t>
            </w:r>
          </w:p>
        </w:tc>
      </w:tr>
      <w:tr w:rsidR="00FA1245" w:rsidRPr="00FA1245" w14:paraId="5955B637" w14:textId="77777777" w:rsidTr="009265C2">
        <w:trPr>
          <w:trHeight w:val="240"/>
        </w:trPr>
        <w:tc>
          <w:tcPr>
            <w:tcW w:w="6545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13C48" w14:textId="77777777" w:rsidR="000961E6" w:rsidRPr="00FA1245" w:rsidRDefault="000961E6" w:rsidP="00B71F5E">
            <w:pPr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  <w:t xml:space="preserve">Positive mode: higher </w:t>
            </w:r>
            <w:r w:rsidR="00820BD3"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  <w:t xml:space="preserve">after </w:t>
            </w:r>
            <w:r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  <w:t>whole</w:t>
            </w:r>
            <w:r w:rsidR="00820BD3"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  <w:t xml:space="preserve"> blueberrie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270F8" w14:textId="77777777" w:rsidR="000961E6" w:rsidRPr="00FA1245" w:rsidRDefault="000961E6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4B9A1" w14:textId="77777777" w:rsidR="000961E6" w:rsidRPr="00FA1245" w:rsidRDefault="000961E6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121FAB" w14:textId="77777777" w:rsidR="000961E6" w:rsidRPr="00FA1245" w:rsidRDefault="000961E6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 </w:t>
            </w:r>
          </w:p>
        </w:tc>
      </w:tr>
      <w:tr w:rsidR="00FA1245" w:rsidRPr="00FA1245" w14:paraId="7D3CCE5D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C46AE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139.1116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04DDD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(2Z,4E)-2,4-Nonadienal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7EA28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+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ED653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9H14O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C1072A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-0.87</w:t>
            </w:r>
          </w:p>
        </w:tc>
      </w:tr>
      <w:tr w:rsidR="00FA1245" w:rsidRPr="00FA1245" w14:paraId="2A97E35D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C5CC95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163.0752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64146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ethyl cinnamat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430FC5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+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C0BD47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0H10O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2A15ED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-1.14</w:t>
            </w:r>
          </w:p>
        </w:tc>
      </w:tr>
      <w:tr w:rsidR="00FA1245" w:rsidRPr="00FA1245" w14:paraId="18A9B4D8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A3E74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165.0909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AAF8C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ethylbenzyl acetat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D6BAC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+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868D8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0H12O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6B0BA0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-0.86</w:t>
            </w:r>
          </w:p>
        </w:tc>
      </w:tr>
      <w:tr w:rsidR="00FA1245" w:rsidRPr="00FA1245" w14:paraId="378E9447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B9364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173.1324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243C3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1,1,6-Trimethyl-1,2-dihydronaphthalen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E60EA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+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8B904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3H1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CE9748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-0.54</w:t>
            </w:r>
          </w:p>
        </w:tc>
      </w:tr>
      <w:tr w:rsidR="00FA1245" w:rsidRPr="00FA1245" w14:paraId="1CB91B4B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DB2994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191.0701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6FF0A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7-Methoxy-6-methyl-2H-chromen-2-on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02E83F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+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94628B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1H10O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956E66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-1.01</w:t>
            </w:r>
          </w:p>
        </w:tc>
      </w:tr>
      <w:tr w:rsidR="00FA1245" w:rsidRPr="00FA1245" w14:paraId="2BB18B8E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8D6BB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203.0524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2662D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Inositol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6A690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+Na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0B076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6H12O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6E8A05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-1.40</w:t>
            </w:r>
          </w:p>
        </w:tc>
      </w:tr>
      <w:tr w:rsidR="00FA1245" w:rsidRPr="00FA1245" w14:paraId="47FC43BC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380BB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205.1224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E697A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(2Z)-3-Phenyl-2-propen-1-yl 2-methylpropanoat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13FE4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+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CEE1C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3H16O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D791AB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0.27</w:t>
            </w:r>
          </w:p>
        </w:tc>
      </w:tr>
      <w:tr w:rsidR="00FA1245" w:rsidRPr="00FA1245" w14:paraId="406F347D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BF4B74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207.1378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E77E8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Amyl phenylacetat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AE628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+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C756F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3H18O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A1E230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-0.71</w:t>
            </w:r>
          </w:p>
        </w:tc>
      </w:tr>
      <w:tr w:rsidR="00FA1245" w:rsidRPr="00FA1245" w14:paraId="504EBB89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3D6C37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209.1535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D346D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4-(Heptyloxy)phenol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10727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+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C1692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3H20O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FAA9BE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-0.39</w:t>
            </w:r>
          </w:p>
        </w:tc>
      </w:tr>
      <w:tr w:rsidR="00FA1245" w:rsidRPr="00FA1245" w14:paraId="304EB48B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7D449E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219.1378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E570A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(2Z)-3-Phenyl-2-propen-1-yl 3-methylbutanoat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DD500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+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14DF2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4H18O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981AF3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-0.62</w:t>
            </w:r>
          </w:p>
        </w:tc>
      </w:tr>
      <w:tr w:rsidR="00FA1245" w:rsidRPr="00FA1245" w14:paraId="445D6DEF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11149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229.1222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100B9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bis(4-hydroxyphenyl)propan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5A5EF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+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B6471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5H16O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F919BE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-0.37</w:t>
            </w:r>
          </w:p>
        </w:tc>
      </w:tr>
      <w:tr w:rsidR="00FA1245" w:rsidRPr="00FA1245" w14:paraId="40B78957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F307B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387.2011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03C38A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2-Methoxy-4-(3-oxododecyl)phenyl acetat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14B58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+H, M+K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642A03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21H32O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AC9406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-0.88</w:t>
            </w:r>
          </w:p>
        </w:tc>
      </w:tr>
      <w:tr w:rsidR="00FA1245" w:rsidRPr="00FA1245" w14:paraId="4E630771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C9C4E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551.2611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0A54409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6,7-Dihydroxy-isopropenyl-dimethyl-tetraoxahexacyclononadec-3-en-5-on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2FF617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+Na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0D4FB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30H40O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F76825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-0.87</w:t>
            </w:r>
          </w:p>
        </w:tc>
      </w:tr>
      <w:tr w:rsidR="00FA1245" w:rsidRPr="00FA1245" w14:paraId="01A3C4EA" w14:textId="77777777" w:rsidTr="009265C2">
        <w:trPr>
          <w:trHeight w:val="240"/>
        </w:trPr>
        <w:tc>
          <w:tcPr>
            <w:tcW w:w="6545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15623" w14:textId="77777777" w:rsidR="000961E6" w:rsidRPr="00FA1245" w:rsidRDefault="000961E6" w:rsidP="00B71F5E">
            <w:pPr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  <w:t xml:space="preserve">Positive mode: higher </w:t>
            </w:r>
            <w:r w:rsidR="00820BD3"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  <w:t xml:space="preserve">after </w:t>
            </w:r>
            <w:r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  <w:t>juice</w:t>
            </w:r>
            <w:r w:rsidR="00820BD3"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  <w:t>d blueberrie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25F9F" w14:textId="77777777" w:rsidR="000961E6" w:rsidRPr="00FA1245" w:rsidRDefault="000961E6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B279D" w14:textId="77777777" w:rsidR="000961E6" w:rsidRPr="00FA1245" w:rsidRDefault="000961E6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3B6524" w14:textId="77777777" w:rsidR="000961E6" w:rsidRPr="00FA1245" w:rsidRDefault="000961E6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 </w:t>
            </w:r>
          </w:p>
        </w:tc>
      </w:tr>
      <w:tr w:rsidR="00FA1245" w:rsidRPr="00FA1245" w14:paraId="5E7CA470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C5E648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264.1263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200C84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N-(7-Sulfanylheptanoyl)-L-threonin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D177F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+H, M+Na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B3123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1H21NO4S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28E8EE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-0.38</w:t>
            </w:r>
          </w:p>
        </w:tc>
      </w:tr>
      <w:tr w:rsidR="00FA1245" w:rsidRPr="00FA1245" w14:paraId="6CC4C07F" w14:textId="77777777" w:rsidTr="009265C2">
        <w:trPr>
          <w:trHeight w:val="240"/>
        </w:trPr>
        <w:tc>
          <w:tcPr>
            <w:tcW w:w="10088" w:type="dxa"/>
            <w:gridSpan w:val="5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D3C71" w14:textId="77777777" w:rsidR="00820BD3" w:rsidRPr="00FA1245" w:rsidRDefault="00820BD3" w:rsidP="00ED493A">
            <w:pPr>
              <w:ind w:left="-293" w:firstLine="293"/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  <w:t>PLASMA</w:t>
            </w:r>
          </w:p>
        </w:tc>
      </w:tr>
      <w:tr w:rsidR="00FA1245" w:rsidRPr="00FA1245" w14:paraId="26127F34" w14:textId="77777777" w:rsidTr="009265C2">
        <w:trPr>
          <w:trHeight w:val="220"/>
        </w:trPr>
        <w:tc>
          <w:tcPr>
            <w:tcW w:w="6545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9B54E" w14:textId="77777777" w:rsidR="000961E6" w:rsidRPr="00FA1245" w:rsidRDefault="000961E6" w:rsidP="00B71F5E">
            <w:pPr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  <w:t xml:space="preserve">Negative mode: higher </w:t>
            </w:r>
            <w:r w:rsidR="00820BD3"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  <w:t xml:space="preserve">after </w:t>
            </w:r>
            <w:r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  <w:t>whole</w:t>
            </w: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 </w:t>
            </w:r>
            <w:r w:rsidR="00820BD3" w:rsidRPr="00FA1245">
              <w:rPr>
                <w:rFonts w:ascii="Calibri" w:eastAsia="Times New Roman" w:hAnsi="Calibri" w:cs="Times New Roman"/>
                <w:b/>
                <w:color w:val="000000" w:themeColor="text1"/>
                <w:sz w:val="20"/>
                <w:szCs w:val="20"/>
                <w:lang w:eastAsia="en-GB"/>
              </w:rPr>
              <w:t>blueberrie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D6434" w14:textId="77777777" w:rsidR="000961E6" w:rsidRPr="00FA1245" w:rsidRDefault="000961E6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9E3D3" w14:textId="77777777" w:rsidR="000961E6" w:rsidRPr="00FA1245" w:rsidRDefault="000961E6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75F3AF" w14:textId="77777777" w:rsidR="000961E6" w:rsidRPr="00FA1245" w:rsidRDefault="000961E6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 </w:t>
            </w:r>
          </w:p>
        </w:tc>
      </w:tr>
      <w:tr w:rsidR="00FA1245" w:rsidRPr="00FA1245" w14:paraId="5FBF0E3F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6C6D5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191.0552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26A428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Quinic aci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747703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677D2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7H12O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2F82F0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-4.59</w:t>
            </w:r>
          </w:p>
        </w:tc>
      </w:tr>
      <w:tr w:rsidR="00FA1245" w:rsidRPr="00FA1245" w14:paraId="27D95C55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277A7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258.9919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529AA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affeic acid 3-sulfat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C6374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04D5B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9H8O7S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446B69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0.45</w:t>
            </w:r>
          </w:p>
        </w:tc>
      </w:tr>
      <w:tr w:rsidR="00FA1245" w:rsidRPr="00FA1245" w14:paraId="286301C8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B803C4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273.0082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55CB5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Ferulic acid 4-sulfat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7251CF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96C08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0H10O7S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72563B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2.66</w:t>
            </w:r>
          </w:p>
        </w:tc>
      </w:tr>
      <w:tr w:rsidR="00FA1245" w:rsidRPr="00FA1245" w14:paraId="5848AC3B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82228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369.0833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343D4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Isoferulic acid 3-O-glucuronid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5DFA0E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E9CFC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6H18O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E96EB4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1.48</w:t>
            </w:r>
          </w:p>
        </w:tc>
      </w:tr>
      <w:tr w:rsidR="00FA1245" w:rsidRPr="00FA1245" w14:paraId="62962D87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044027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380.9929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E0782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Quercetin 3'-sulfat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3036F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780E1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5H10O10S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98237C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1.80</w:t>
            </w:r>
          </w:p>
        </w:tc>
      </w:tr>
      <w:tr w:rsidR="00FA1245" w:rsidRPr="00FA1245" w14:paraId="6878BB2A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D79F2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439.1611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C13F4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Deoxynivalenol 3-glucosid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645B7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2O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D61A9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21H30O1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38649E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0.35</w:t>
            </w:r>
          </w:p>
        </w:tc>
      </w:tr>
      <w:tr w:rsidR="00FA1245" w:rsidRPr="00FA1245" w14:paraId="3F547930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13C2E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446.2914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EAF90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Glycocholic aci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821515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2O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FA484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26H43NO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072648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0.44</w:t>
            </w:r>
          </w:p>
        </w:tc>
      </w:tr>
      <w:tr w:rsidR="00FA1245" w:rsidRPr="00FA1245" w14:paraId="62EBD918" w14:textId="77777777" w:rsidTr="009265C2">
        <w:trPr>
          <w:trHeight w:val="240"/>
        </w:trPr>
        <w:tc>
          <w:tcPr>
            <w:tcW w:w="6545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A08E5" w14:textId="77777777" w:rsidR="000961E6" w:rsidRPr="00FA1245" w:rsidRDefault="000961E6" w:rsidP="00B71F5E">
            <w:pPr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  <w:t xml:space="preserve">Negative mode: higher </w:t>
            </w:r>
            <w:r w:rsidR="00820BD3"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  <w:t xml:space="preserve">after </w:t>
            </w:r>
            <w:r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  <w:t>juice</w:t>
            </w:r>
            <w:r w:rsidR="00820BD3"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  <w:t>d blueberrie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F40698" w14:textId="77777777" w:rsidR="000961E6" w:rsidRPr="00FA1245" w:rsidRDefault="000961E6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ADC10C" w14:textId="77777777" w:rsidR="000961E6" w:rsidRPr="00FA1245" w:rsidRDefault="000961E6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D3BC4D" w14:textId="77777777" w:rsidR="000961E6" w:rsidRPr="00FA1245" w:rsidRDefault="000961E6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 </w:t>
            </w:r>
          </w:p>
        </w:tc>
      </w:tr>
      <w:tr w:rsidR="00FA1245" w:rsidRPr="00FA1245" w14:paraId="65364E7A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F46921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229.1442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1D0B0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Dodecanedioic aci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F9E2C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3B43B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2H22O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6628C1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-1.26</w:t>
            </w:r>
          </w:p>
        </w:tc>
      </w:tr>
      <w:tr w:rsidR="00FA1245" w:rsidRPr="00FA1245" w14:paraId="7ACC2627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D7A68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269.2124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FDCAB0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9-Oxohexadecanoic aci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592CA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ED027B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6H30O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85243D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0.77</w:t>
            </w:r>
          </w:p>
        </w:tc>
      </w:tr>
      <w:tr w:rsidR="00FA1245" w:rsidRPr="00FA1245" w14:paraId="2DD26B09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098E3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399.1666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5F38A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orchoionoside B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6CBC03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75B8DA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9H28O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413D1E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1.25</w:t>
            </w:r>
          </w:p>
        </w:tc>
      </w:tr>
      <w:tr w:rsidR="00FA1245" w:rsidRPr="00FA1245" w14:paraId="0B057550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610884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498.2896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909E66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Taurochenodesoxycholic aci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97F02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2A1BEF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26H45NO6S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7E801C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0.16</w:t>
            </w:r>
          </w:p>
        </w:tc>
      </w:tr>
      <w:tr w:rsidR="00FA1245" w:rsidRPr="00FA1245" w14:paraId="3BB85625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7227F2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507.1485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735D5C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L-Phosphoarginin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16260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2M-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7A915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6H15N4O5P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DE6AEA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-0.40</w:t>
            </w:r>
          </w:p>
        </w:tc>
      </w:tr>
      <w:tr w:rsidR="00FA1245" w:rsidRPr="00FA1245" w14:paraId="7A7CE53F" w14:textId="77777777" w:rsidTr="009265C2">
        <w:trPr>
          <w:trHeight w:val="240"/>
        </w:trPr>
        <w:tc>
          <w:tcPr>
            <w:tcW w:w="6545" w:type="dxa"/>
            <w:gridSpan w:val="2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CD99B1" w14:textId="77777777" w:rsidR="000961E6" w:rsidRPr="00FA1245" w:rsidRDefault="000961E6" w:rsidP="00B71F5E">
            <w:pPr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  <w:t xml:space="preserve">Positive mode: higher </w:t>
            </w:r>
            <w:r w:rsidR="00820BD3"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  <w:t xml:space="preserve">after </w:t>
            </w:r>
            <w:r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  <w:t>whole</w:t>
            </w:r>
            <w:r w:rsidR="00820BD3" w:rsidRPr="00FA1245">
              <w:rPr>
                <w:rFonts w:ascii="Calibri" w:eastAsia="Times New Roman" w:hAnsi="Calibri" w:cs="Times New Roman"/>
                <w:b/>
                <w:bCs/>
                <w:color w:val="000000" w:themeColor="text1"/>
                <w:sz w:val="20"/>
                <w:szCs w:val="20"/>
                <w:lang w:eastAsia="en-GB"/>
              </w:rPr>
              <w:t xml:space="preserve"> blueberries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DE362" w14:textId="77777777" w:rsidR="000961E6" w:rsidRPr="00FA1245" w:rsidRDefault="000961E6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8F667" w14:textId="77777777" w:rsidR="000961E6" w:rsidRPr="00FA1245" w:rsidRDefault="000961E6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F1920E" w14:textId="77777777" w:rsidR="000961E6" w:rsidRPr="00FA1245" w:rsidRDefault="000961E6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 </w:t>
            </w:r>
          </w:p>
        </w:tc>
      </w:tr>
      <w:tr w:rsidR="00FA1245" w:rsidRPr="00FA1245" w14:paraId="6EDA9D19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38AA3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185.1900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A66A7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2-Methylundecanal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113E5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+H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452283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2H24O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49F220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0.29</w:t>
            </w:r>
          </w:p>
        </w:tc>
      </w:tr>
      <w:tr w:rsidR="00FA1245" w:rsidRPr="00FA1245" w14:paraId="4DDF0AA1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9C25D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302.3054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25468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Stearic aci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D05D3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+NH4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56D29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8H36O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A97AF6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0.22</w:t>
            </w:r>
          </w:p>
        </w:tc>
      </w:tr>
      <w:tr w:rsidR="009265C2" w:rsidRPr="00FA1245" w14:paraId="0D416A80" w14:textId="77777777" w:rsidTr="009265C2">
        <w:trPr>
          <w:trHeight w:val="240"/>
        </w:trPr>
        <w:tc>
          <w:tcPr>
            <w:tcW w:w="98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A7A579" w14:textId="77777777" w:rsidR="005D047B" w:rsidRPr="00FA1245" w:rsidRDefault="005D047B" w:rsidP="00B71F5E">
            <w:pPr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339.2508</w:t>
            </w:r>
          </w:p>
        </w:tc>
        <w:tc>
          <w:tcPr>
            <w:tcW w:w="556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3C469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(+)-15,16-Dihydroxyoctadecanoic aci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2C57D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M+H, M+Na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2F2D72" w14:textId="77777777" w:rsidR="005D047B" w:rsidRPr="00FA1245" w:rsidRDefault="005D047B" w:rsidP="00B71F5E">
            <w:pPr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C18H36O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EF2A95" w14:textId="77777777" w:rsidR="005D047B" w:rsidRPr="00FA1245" w:rsidRDefault="005D047B" w:rsidP="009265C2">
            <w:pPr>
              <w:ind w:left="-293" w:firstLine="293"/>
              <w:jc w:val="center"/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</w:pPr>
            <w:r w:rsidRPr="00FA1245">
              <w:rPr>
                <w:rFonts w:ascii="Calibri" w:eastAsia="Times New Roman" w:hAnsi="Calibri" w:cs="Times New Roman"/>
                <w:color w:val="000000" w:themeColor="text1"/>
                <w:sz w:val="20"/>
                <w:szCs w:val="20"/>
                <w:lang w:eastAsia="en-GB"/>
              </w:rPr>
              <w:t>0.27</w:t>
            </w:r>
          </w:p>
        </w:tc>
      </w:tr>
    </w:tbl>
    <w:p w14:paraId="219F7835" w14:textId="77777777" w:rsidR="00A55F3E" w:rsidRPr="00FA1245" w:rsidRDefault="00A55F3E" w:rsidP="00B71F5E">
      <w:pPr>
        <w:spacing w:line="360" w:lineRule="auto"/>
        <w:jc w:val="both"/>
        <w:rPr>
          <w:color w:val="000000" w:themeColor="text1"/>
        </w:rPr>
      </w:pPr>
    </w:p>
    <w:p w14:paraId="7DD35C92" w14:textId="7B44B714" w:rsidR="00CC0E19" w:rsidRPr="00FA1245" w:rsidRDefault="00CC0E19" w:rsidP="00B71F5E">
      <w:pPr>
        <w:rPr>
          <w:rFonts w:ascii="Cambria" w:hAnsi="Cambria"/>
          <w:color w:val="000000" w:themeColor="text1"/>
          <w:lang w:val="en-US"/>
        </w:rPr>
      </w:pPr>
    </w:p>
    <w:sectPr w:rsidR="00CC0E19" w:rsidRPr="00FA1245" w:rsidSect="007E01C6">
      <w:pgSz w:w="11900" w:h="16840"/>
      <w:pgMar w:top="1440" w:right="1440" w:bottom="1440" w:left="1440" w:header="851" w:footer="992" w:gutter="0"/>
      <w:lnNumType w:countBy="1" w:distance="851" w:restart="continuous"/>
      <w:cols w:space="708"/>
      <w:docGrid w:linePitch="360" w:charSpace="20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ABBB441" w14:textId="77777777" w:rsidR="00E85EF8" w:rsidRDefault="00E85EF8" w:rsidP="000169D1">
      <w:r>
        <w:separator/>
      </w:r>
    </w:p>
  </w:endnote>
  <w:endnote w:type="continuationSeparator" w:id="0">
    <w:p w14:paraId="5A7A1D61" w14:textId="77777777" w:rsidR="00E85EF8" w:rsidRDefault="00E85EF8" w:rsidP="000169D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Helvetica">
    <w:panose1 w:val="020B0604020202020204"/>
    <w:charset w:val="4D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Helvetica Neue">
    <w:charset w:val="00"/>
    <w:family w:val="auto"/>
    <w:pitch w:val="variable"/>
    <w:sig w:usb0="E50002FF" w:usb1="500079DB" w:usb2="00000010" w:usb3="00000000" w:csb0="00000001" w:csb1="00000000"/>
  </w:font>
  <w:font w:name="Calibri (Body)">
    <w:altName w:val="Times New Roman"/>
    <w:charset w:val="00"/>
    <w:family w:val="auto"/>
    <w:pitch w:val="variable"/>
    <w:sig w:usb0="00000001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D5734AF" w14:textId="77777777" w:rsidR="009D0280" w:rsidRDefault="009D0280" w:rsidP="00CC6A54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E2C1CBC" w14:textId="77777777" w:rsidR="009D0280" w:rsidRDefault="009D0280" w:rsidP="000169D1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F083541" w14:textId="350DC36F" w:rsidR="009D0280" w:rsidRDefault="009D0280" w:rsidP="00CC6A54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7A1359">
      <w:rPr>
        <w:rStyle w:val="PageNumber"/>
        <w:noProof/>
      </w:rPr>
      <w:t>1</w:t>
    </w:r>
    <w:r>
      <w:rPr>
        <w:rStyle w:val="PageNumber"/>
      </w:rPr>
      <w:fldChar w:fldCharType="end"/>
    </w:r>
  </w:p>
  <w:p w14:paraId="3BC5D1A3" w14:textId="77777777" w:rsidR="009D0280" w:rsidRDefault="009D0280" w:rsidP="000169D1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8C23BC1" w14:textId="77777777" w:rsidR="00E85EF8" w:rsidRDefault="00E85EF8" w:rsidP="000169D1">
      <w:r>
        <w:separator/>
      </w:r>
    </w:p>
  </w:footnote>
  <w:footnote w:type="continuationSeparator" w:id="0">
    <w:p w14:paraId="0504E4D6" w14:textId="77777777" w:rsidR="00E85EF8" w:rsidRDefault="00E85EF8" w:rsidP="000169D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8654E38"/>
    <w:multiLevelType w:val="hybridMultilevel"/>
    <w:tmpl w:val="761C72D2"/>
    <w:lvl w:ilvl="0" w:tplc="82464BF6">
      <w:start w:val="6"/>
      <w:numFmt w:val="bullet"/>
      <w:lvlText w:val=""/>
      <w:lvlJc w:val="left"/>
      <w:pPr>
        <w:ind w:left="108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0906695C"/>
    <w:multiLevelType w:val="hybridMultilevel"/>
    <w:tmpl w:val="720CB8AC"/>
    <w:lvl w:ilvl="0" w:tplc="12AA473E">
      <w:start w:val="20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025127E"/>
    <w:multiLevelType w:val="hybridMultilevel"/>
    <w:tmpl w:val="B7F24168"/>
    <w:lvl w:ilvl="0" w:tplc="0809000B">
      <w:numFmt w:val="bullet"/>
      <w:lvlText w:val="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F3765F8"/>
    <w:multiLevelType w:val="hybridMultilevel"/>
    <w:tmpl w:val="A314B50E"/>
    <w:lvl w:ilvl="0" w:tplc="5776B782">
      <w:start w:val="1"/>
      <w:numFmt w:val="decimal"/>
      <w:lvlText w:val="%1."/>
      <w:lvlJc w:val="left"/>
      <w:pPr>
        <w:ind w:left="1800" w:hanging="360"/>
      </w:pPr>
      <w:rPr>
        <w:rFonts w:hint="default"/>
        <w:i w:val="0"/>
      </w:rPr>
    </w:lvl>
    <w:lvl w:ilvl="1" w:tplc="08090019" w:tentative="1">
      <w:start w:val="1"/>
      <w:numFmt w:val="lowerLetter"/>
      <w:lvlText w:val="%2."/>
      <w:lvlJc w:val="left"/>
      <w:pPr>
        <w:ind w:left="2454" w:hanging="360"/>
      </w:pPr>
    </w:lvl>
    <w:lvl w:ilvl="2" w:tplc="0809001B" w:tentative="1">
      <w:start w:val="1"/>
      <w:numFmt w:val="lowerRoman"/>
      <w:lvlText w:val="%3."/>
      <w:lvlJc w:val="right"/>
      <w:pPr>
        <w:ind w:left="3174" w:hanging="180"/>
      </w:pPr>
    </w:lvl>
    <w:lvl w:ilvl="3" w:tplc="0809000F" w:tentative="1">
      <w:start w:val="1"/>
      <w:numFmt w:val="decimal"/>
      <w:lvlText w:val="%4."/>
      <w:lvlJc w:val="left"/>
      <w:pPr>
        <w:ind w:left="3894" w:hanging="360"/>
      </w:pPr>
    </w:lvl>
    <w:lvl w:ilvl="4" w:tplc="08090019" w:tentative="1">
      <w:start w:val="1"/>
      <w:numFmt w:val="lowerLetter"/>
      <w:lvlText w:val="%5."/>
      <w:lvlJc w:val="left"/>
      <w:pPr>
        <w:ind w:left="4614" w:hanging="360"/>
      </w:pPr>
    </w:lvl>
    <w:lvl w:ilvl="5" w:tplc="0809001B" w:tentative="1">
      <w:start w:val="1"/>
      <w:numFmt w:val="lowerRoman"/>
      <w:lvlText w:val="%6."/>
      <w:lvlJc w:val="right"/>
      <w:pPr>
        <w:ind w:left="5334" w:hanging="180"/>
      </w:pPr>
    </w:lvl>
    <w:lvl w:ilvl="6" w:tplc="0809000F" w:tentative="1">
      <w:start w:val="1"/>
      <w:numFmt w:val="decimal"/>
      <w:lvlText w:val="%7."/>
      <w:lvlJc w:val="left"/>
      <w:pPr>
        <w:ind w:left="6054" w:hanging="360"/>
      </w:pPr>
    </w:lvl>
    <w:lvl w:ilvl="7" w:tplc="08090019" w:tentative="1">
      <w:start w:val="1"/>
      <w:numFmt w:val="lowerLetter"/>
      <w:lvlText w:val="%8."/>
      <w:lvlJc w:val="left"/>
      <w:pPr>
        <w:ind w:left="6774" w:hanging="360"/>
      </w:pPr>
    </w:lvl>
    <w:lvl w:ilvl="8" w:tplc="0809001B" w:tentative="1">
      <w:start w:val="1"/>
      <w:numFmt w:val="lowerRoman"/>
      <w:lvlText w:val="%9."/>
      <w:lvlJc w:val="right"/>
      <w:pPr>
        <w:ind w:left="7494" w:hanging="180"/>
      </w:pPr>
    </w:lvl>
  </w:abstractNum>
  <w:abstractNum w:abstractNumId="4" w15:restartNumberingAfterBreak="0">
    <w:nsid w:val="764450CE"/>
    <w:multiLevelType w:val="hybridMultilevel"/>
    <w:tmpl w:val="D45ECF00"/>
    <w:lvl w:ilvl="0" w:tplc="0809000F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2520" w:hanging="360"/>
      </w:pPr>
    </w:lvl>
    <w:lvl w:ilvl="2" w:tplc="0809001B" w:tentative="1">
      <w:start w:val="1"/>
      <w:numFmt w:val="lowerRoman"/>
      <w:lvlText w:val="%3."/>
      <w:lvlJc w:val="right"/>
      <w:pPr>
        <w:ind w:left="3240" w:hanging="180"/>
      </w:pPr>
    </w:lvl>
    <w:lvl w:ilvl="3" w:tplc="0809000F" w:tentative="1">
      <w:start w:val="1"/>
      <w:numFmt w:val="decimal"/>
      <w:lvlText w:val="%4."/>
      <w:lvlJc w:val="left"/>
      <w:pPr>
        <w:ind w:left="3960" w:hanging="360"/>
      </w:pPr>
    </w:lvl>
    <w:lvl w:ilvl="4" w:tplc="08090019" w:tentative="1">
      <w:start w:val="1"/>
      <w:numFmt w:val="lowerLetter"/>
      <w:lvlText w:val="%5."/>
      <w:lvlJc w:val="left"/>
      <w:pPr>
        <w:ind w:left="4680" w:hanging="360"/>
      </w:pPr>
    </w:lvl>
    <w:lvl w:ilvl="5" w:tplc="0809001B" w:tentative="1">
      <w:start w:val="1"/>
      <w:numFmt w:val="lowerRoman"/>
      <w:lvlText w:val="%6."/>
      <w:lvlJc w:val="right"/>
      <w:pPr>
        <w:ind w:left="5400" w:hanging="180"/>
      </w:pPr>
    </w:lvl>
    <w:lvl w:ilvl="6" w:tplc="0809000F" w:tentative="1">
      <w:start w:val="1"/>
      <w:numFmt w:val="decimal"/>
      <w:lvlText w:val="%7."/>
      <w:lvlJc w:val="left"/>
      <w:pPr>
        <w:ind w:left="6120" w:hanging="360"/>
      </w:pPr>
    </w:lvl>
    <w:lvl w:ilvl="7" w:tplc="08090019" w:tentative="1">
      <w:start w:val="1"/>
      <w:numFmt w:val="lowerLetter"/>
      <w:lvlText w:val="%8."/>
      <w:lvlJc w:val="left"/>
      <w:pPr>
        <w:ind w:left="6840" w:hanging="360"/>
      </w:pPr>
    </w:lvl>
    <w:lvl w:ilvl="8" w:tplc="0809001B" w:tentative="1">
      <w:start w:val="1"/>
      <w:numFmt w:val="lowerRoman"/>
      <w:lvlText w:val="%9."/>
      <w:lvlJc w:val="right"/>
      <w:pPr>
        <w:ind w:left="7560" w:hanging="180"/>
      </w:pPr>
    </w:lvl>
  </w:abstractNum>
  <w:num w:numId="1">
    <w:abstractNumId w:val="3"/>
  </w:num>
  <w:num w:numId="2">
    <w:abstractNumId w:val="4"/>
  </w:num>
  <w:num w:numId="3">
    <w:abstractNumId w:val="1"/>
  </w:num>
  <w:num w:numId="4">
    <w:abstractNumId w:val="2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zoom w:percent="100"/>
  <w:revisionView w:inkAnnotations="0"/>
  <w:defaultTabStop w:val="720"/>
  <w:drawingGridHorizontalSpacing w:val="241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it J Nutrition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edvxess8tpetoe0dwavxvftt5patp9t9xsp&quot;&gt;allDec2011&lt;record-ids&gt;&lt;item&gt;922&lt;/item&gt;&lt;item&gt;2455&lt;/item&gt;&lt;item&gt;3395&lt;/item&gt;&lt;item&gt;3405&lt;/item&gt;&lt;item&gt;3412&lt;/item&gt;&lt;item&gt;3709&lt;/item&gt;&lt;item&gt;3750&lt;/item&gt;&lt;item&gt;4697&lt;/item&gt;&lt;item&gt;4699&lt;/item&gt;&lt;item&gt;4700&lt;/item&gt;&lt;item&gt;4742&lt;/item&gt;&lt;item&gt;4743&lt;/item&gt;&lt;item&gt;4745&lt;/item&gt;&lt;item&gt;4760&lt;/item&gt;&lt;item&gt;4771&lt;/item&gt;&lt;item&gt;4776&lt;/item&gt;&lt;item&gt;4786&lt;/item&gt;&lt;item&gt;4806&lt;/item&gt;&lt;item&gt;4849&lt;/item&gt;&lt;item&gt;4852&lt;/item&gt;&lt;item&gt;4854&lt;/item&gt;&lt;item&gt;4856&lt;/item&gt;&lt;item&gt;4857&lt;/item&gt;&lt;item&gt;4858&lt;/item&gt;&lt;item&gt;4863&lt;/item&gt;&lt;item&gt;4886&lt;/item&gt;&lt;item&gt;4896&lt;/item&gt;&lt;item&gt;4898&lt;/item&gt;&lt;item&gt;4916&lt;/item&gt;&lt;item&gt;4928&lt;/item&gt;&lt;item&gt;4930&lt;/item&gt;&lt;item&gt;4932&lt;/item&gt;&lt;item&gt;4945&lt;/item&gt;&lt;item&gt;4974&lt;/item&gt;&lt;item&gt;5059&lt;/item&gt;&lt;item&gt;5097&lt;/item&gt;&lt;item&gt;5099&lt;/item&gt;&lt;item&gt;5102&lt;/item&gt;&lt;item&gt;5107&lt;/item&gt;&lt;item&gt;5109&lt;/item&gt;&lt;item&gt;5144&lt;/item&gt;&lt;item&gt;5145&lt;/item&gt;&lt;item&gt;5151&lt;/item&gt;&lt;item&gt;5152&lt;/item&gt;&lt;item&gt;5160&lt;/item&gt;&lt;item&gt;5187&lt;/item&gt;&lt;item&gt;5189&lt;/item&gt;&lt;item&gt;5192&lt;/item&gt;&lt;item&gt;5196&lt;/item&gt;&lt;item&gt;5260&lt;/item&gt;&lt;item&gt;5272&lt;/item&gt;&lt;item&gt;5317&lt;/item&gt;&lt;item&gt;5318&lt;/item&gt;&lt;item&gt;5321&lt;/item&gt;&lt;item&gt;5322&lt;/item&gt;&lt;item&gt;5325&lt;/item&gt;&lt;item&gt;5326&lt;/item&gt;&lt;/record-ids&gt;&lt;/item&gt;&lt;/Libraries&gt;"/>
  </w:docVars>
  <w:rsids>
    <w:rsidRoot w:val="008F1B5A"/>
    <w:rsid w:val="00000B07"/>
    <w:rsid w:val="000029C8"/>
    <w:rsid w:val="0000593D"/>
    <w:rsid w:val="00005BFB"/>
    <w:rsid w:val="00005C18"/>
    <w:rsid w:val="00007D79"/>
    <w:rsid w:val="00010731"/>
    <w:rsid w:val="000126BC"/>
    <w:rsid w:val="000130FE"/>
    <w:rsid w:val="00013ADB"/>
    <w:rsid w:val="000144DA"/>
    <w:rsid w:val="00015C36"/>
    <w:rsid w:val="000169D1"/>
    <w:rsid w:val="0001789F"/>
    <w:rsid w:val="000218DB"/>
    <w:rsid w:val="00025DBC"/>
    <w:rsid w:val="00026F3D"/>
    <w:rsid w:val="000273F1"/>
    <w:rsid w:val="0002781C"/>
    <w:rsid w:val="00027D9D"/>
    <w:rsid w:val="000307C7"/>
    <w:rsid w:val="00030CFD"/>
    <w:rsid w:val="00032EEF"/>
    <w:rsid w:val="0003433F"/>
    <w:rsid w:val="00034A8F"/>
    <w:rsid w:val="000356A1"/>
    <w:rsid w:val="000360D2"/>
    <w:rsid w:val="0004028F"/>
    <w:rsid w:val="00040308"/>
    <w:rsid w:val="00040E25"/>
    <w:rsid w:val="00042DB5"/>
    <w:rsid w:val="00043516"/>
    <w:rsid w:val="000476A1"/>
    <w:rsid w:val="0004777F"/>
    <w:rsid w:val="00047C3A"/>
    <w:rsid w:val="00054A59"/>
    <w:rsid w:val="00063091"/>
    <w:rsid w:val="00063884"/>
    <w:rsid w:val="00063939"/>
    <w:rsid w:val="00070670"/>
    <w:rsid w:val="000711E1"/>
    <w:rsid w:val="0007248C"/>
    <w:rsid w:val="000730B6"/>
    <w:rsid w:val="00074394"/>
    <w:rsid w:val="00075FE7"/>
    <w:rsid w:val="00081F53"/>
    <w:rsid w:val="000842B1"/>
    <w:rsid w:val="000859C8"/>
    <w:rsid w:val="00092780"/>
    <w:rsid w:val="0009304A"/>
    <w:rsid w:val="00094904"/>
    <w:rsid w:val="00095290"/>
    <w:rsid w:val="000961E6"/>
    <w:rsid w:val="000969CE"/>
    <w:rsid w:val="000A165A"/>
    <w:rsid w:val="000B128B"/>
    <w:rsid w:val="000B1589"/>
    <w:rsid w:val="000B1631"/>
    <w:rsid w:val="000B3920"/>
    <w:rsid w:val="000B3DA1"/>
    <w:rsid w:val="000B55C5"/>
    <w:rsid w:val="000B593D"/>
    <w:rsid w:val="000B6821"/>
    <w:rsid w:val="000B6D6B"/>
    <w:rsid w:val="000C43B9"/>
    <w:rsid w:val="000C49BF"/>
    <w:rsid w:val="000C62E9"/>
    <w:rsid w:val="000D0270"/>
    <w:rsid w:val="000D02F2"/>
    <w:rsid w:val="000D042C"/>
    <w:rsid w:val="000D1F78"/>
    <w:rsid w:val="000D4B47"/>
    <w:rsid w:val="000D5E76"/>
    <w:rsid w:val="000D699F"/>
    <w:rsid w:val="000D6E88"/>
    <w:rsid w:val="000D7A25"/>
    <w:rsid w:val="000D7CE0"/>
    <w:rsid w:val="000D7D28"/>
    <w:rsid w:val="000D7FD4"/>
    <w:rsid w:val="000E03DD"/>
    <w:rsid w:val="000E2589"/>
    <w:rsid w:val="000E34F8"/>
    <w:rsid w:val="000E44D8"/>
    <w:rsid w:val="000E5B22"/>
    <w:rsid w:val="000E7A4E"/>
    <w:rsid w:val="000F0419"/>
    <w:rsid w:val="000F0AA9"/>
    <w:rsid w:val="000F4546"/>
    <w:rsid w:val="000F4711"/>
    <w:rsid w:val="000F541B"/>
    <w:rsid w:val="000F560E"/>
    <w:rsid w:val="000F6CAB"/>
    <w:rsid w:val="000F6F19"/>
    <w:rsid w:val="00100737"/>
    <w:rsid w:val="0010284E"/>
    <w:rsid w:val="00110475"/>
    <w:rsid w:val="00115AE6"/>
    <w:rsid w:val="00115C41"/>
    <w:rsid w:val="00116761"/>
    <w:rsid w:val="00116C66"/>
    <w:rsid w:val="0011760C"/>
    <w:rsid w:val="001176E5"/>
    <w:rsid w:val="001208CC"/>
    <w:rsid w:val="0012141B"/>
    <w:rsid w:val="00130318"/>
    <w:rsid w:val="00131C23"/>
    <w:rsid w:val="001360A3"/>
    <w:rsid w:val="00137CE9"/>
    <w:rsid w:val="00140104"/>
    <w:rsid w:val="001417BC"/>
    <w:rsid w:val="00141932"/>
    <w:rsid w:val="00143A97"/>
    <w:rsid w:val="00145034"/>
    <w:rsid w:val="00150995"/>
    <w:rsid w:val="00150E9A"/>
    <w:rsid w:val="00151F41"/>
    <w:rsid w:val="001523AF"/>
    <w:rsid w:val="00153477"/>
    <w:rsid w:val="00154069"/>
    <w:rsid w:val="00154CAD"/>
    <w:rsid w:val="00155747"/>
    <w:rsid w:val="001605E4"/>
    <w:rsid w:val="001614F4"/>
    <w:rsid w:val="00161644"/>
    <w:rsid w:val="00163C23"/>
    <w:rsid w:val="00167929"/>
    <w:rsid w:val="001715EC"/>
    <w:rsid w:val="00171603"/>
    <w:rsid w:val="00171CAB"/>
    <w:rsid w:val="0017214A"/>
    <w:rsid w:val="00174BE3"/>
    <w:rsid w:val="00176879"/>
    <w:rsid w:val="00177508"/>
    <w:rsid w:val="00181586"/>
    <w:rsid w:val="00184880"/>
    <w:rsid w:val="00185437"/>
    <w:rsid w:val="00187F9D"/>
    <w:rsid w:val="00196EBB"/>
    <w:rsid w:val="00197602"/>
    <w:rsid w:val="00197CAE"/>
    <w:rsid w:val="001A2833"/>
    <w:rsid w:val="001A28C8"/>
    <w:rsid w:val="001A560E"/>
    <w:rsid w:val="001B0292"/>
    <w:rsid w:val="001B76CA"/>
    <w:rsid w:val="001C0476"/>
    <w:rsid w:val="001C302A"/>
    <w:rsid w:val="001C3AC7"/>
    <w:rsid w:val="001C4FEB"/>
    <w:rsid w:val="001C5CA6"/>
    <w:rsid w:val="001C649F"/>
    <w:rsid w:val="001D059B"/>
    <w:rsid w:val="001D1268"/>
    <w:rsid w:val="001D1B6F"/>
    <w:rsid w:val="001D55C5"/>
    <w:rsid w:val="001D73CE"/>
    <w:rsid w:val="001E24B8"/>
    <w:rsid w:val="001E526A"/>
    <w:rsid w:val="001E693C"/>
    <w:rsid w:val="001F17F5"/>
    <w:rsid w:val="001F2CA6"/>
    <w:rsid w:val="001F2F99"/>
    <w:rsid w:val="001F4CD3"/>
    <w:rsid w:val="001F4E2A"/>
    <w:rsid w:val="001F546D"/>
    <w:rsid w:val="00200316"/>
    <w:rsid w:val="00201C96"/>
    <w:rsid w:val="002075F4"/>
    <w:rsid w:val="00210214"/>
    <w:rsid w:val="00210350"/>
    <w:rsid w:val="00210E85"/>
    <w:rsid w:val="002117D5"/>
    <w:rsid w:val="00211A22"/>
    <w:rsid w:val="00212AED"/>
    <w:rsid w:val="00213BCD"/>
    <w:rsid w:val="00214BEE"/>
    <w:rsid w:val="0022189E"/>
    <w:rsid w:val="00224002"/>
    <w:rsid w:val="00224910"/>
    <w:rsid w:val="00225E84"/>
    <w:rsid w:val="0022654C"/>
    <w:rsid w:val="0022660F"/>
    <w:rsid w:val="00231E11"/>
    <w:rsid w:val="00233A73"/>
    <w:rsid w:val="002344D0"/>
    <w:rsid w:val="002406B3"/>
    <w:rsid w:val="002432AE"/>
    <w:rsid w:val="00244383"/>
    <w:rsid w:val="0024464F"/>
    <w:rsid w:val="002462AC"/>
    <w:rsid w:val="002507DA"/>
    <w:rsid w:val="002578B4"/>
    <w:rsid w:val="002579CE"/>
    <w:rsid w:val="00261B06"/>
    <w:rsid w:val="002630D9"/>
    <w:rsid w:val="0026480F"/>
    <w:rsid w:val="00267853"/>
    <w:rsid w:val="00270F65"/>
    <w:rsid w:val="00272209"/>
    <w:rsid w:val="002730B9"/>
    <w:rsid w:val="00274AE8"/>
    <w:rsid w:val="002800F1"/>
    <w:rsid w:val="00282451"/>
    <w:rsid w:val="0028432B"/>
    <w:rsid w:val="0028638F"/>
    <w:rsid w:val="00287D7D"/>
    <w:rsid w:val="00292DE6"/>
    <w:rsid w:val="00292F41"/>
    <w:rsid w:val="00293388"/>
    <w:rsid w:val="00294C0F"/>
    <w:rsid w:val="00295AA4"/>
    <w:rsid w:val="00297499"/>
    <w:rsid w:val="00297ABD"/>
    <w:rsid w:val="002A1453"/>
    <w:rsid w:val="002A2D48"/>
    <w:rsid w:val="002A353D"/>
    <w:rsid w:val="002B0019"/>
    <w:rsid w:val="002B1C08"/>
    <w:rsid w:val="002B1EAA"/>
    <w:rsid w:val="002B3257"/>
    <w:rsid w:val="002B328B"/>
    <w:rsid w:val="002B3DAE"/>
    <w:rsid w:val="002B5951"/>
    <w:rsid w:val="002B6285"/>
    <w:rsid w:val="002B7B0C"/>
    <w:rsid w:val="002C122E"/>
    <w:rsid w:val="002C3938"/>
    <w:rsid w:val="002C7D7F"/>
    <w:rsid w:val="002D0ED5"/>
    <w:rsid w:val="002D263C"/>
    <w:rsid w:val="002D3099"/>
    <w:rsid w:val="002D40D8"/>
    <w:rsid w:val="002D55CF"/>
    <w:rsid w:val="002D7526"/>
    <w:rsid w:val="002D7629"/>
    <w:rsid w:val="002D7B3F"/>
    <w:rsid w:val="002D7B57"/>
    <w:rsid w:val="002E099A"/>
    <w:rsid w:val="002E10C2"/>
    <w:rsid w:val="002E1CFD"/>
    <w:rsid w:val="002E2C90"/>
    <w:rsid w:val="002E317B"/>
    <w:rsid w:val="002E45FA"/>
    <w:rsid w:val="002E6828"/>
    <w:rsid w:val="002E7005"/>
    <w:rsid w:val="002E7FF4"/>
    <w:rsid w:val="002F03B9"/>
    <w:rsid w:val="002F1739"/>
    <w:rsid w:val="002F2372"/>
    <w:rsid w:val="002F27B2"/>
    <w:rsid w:val="002F2DE2"/>
    <w:rsid w:val="002F5B50"/>
    <w:rsid w:val="002F6006"/>
    <w:rsid w:val="002F6398"/>
    <w:rsid w:val="00302130"/>
    <w:rsid w:val="00302715"/>
    <w:rsid w:val="00302C98"/>
    <w:rsid w:val="00303379"/>
    <w:rsid w:val="00304FDE"/>
    <w:rsid w:val="003057EE"/>
    <w:rsid w:val="003072CC"/>
    <w:rsid w:val="0030777D"/>
    <w:rsid w:val="00311D3C"/>
    <w:rsid w:val="0031326E"/>
    <w:rsid w:val="00314E4E"/>
    <w:rsid w:val="00316840"/>
    <w:rsid w:val="0031774D"/>
    <w:rsid w:val="00320898"/>
    <w:rsid w:val="00321F05"/>
    <w:rsid w:val="00321F5C"/>
    <w:rsid w:val="00324B71"/>
    <w:rsid w:val="0032611B"/>
    <w:rsid w:val="003315AF"/>
    <w:rsid w:val="00331749"/>
    <w:rsid w:val="00331C75"/>
    <w:rsid w:val="00333B6E"/>
    <w:rsid w:val="00336F6F"/>
    <w:rsid w:val="003401A6"/>
    <w:rsid w:val="00343F2B"/>
    <w:rsid w:val="003447A9"/>
    <w:rsid w:val="00345D4F"/>
    <w:rsid w:val="00346EAC"/>
    <w:rsid w:val="00347127"/>
    <w:rsid w:val="003549EB"/>
    <w:rsid w:val="00355EBB"/>
    <w:rsid w:val="00360568"/>
    <w:rsid w:val="003605D8"/>
    <w:rsid w:val="00363687"/>
    <w:rsid w:val="00365640"/>
    <w:rsid w:val="003705DF"/>
    <w:rsid w:val="00370998"/>
    <w:rsid w:val="00370DFF"/>
    <w:rsid w:val="003747F2"/>
    <w:rsid w:val="00383990"/>
    <w:rsid w:val="00386F2A"/>
    <w:rsid w:val="00393FA1"/>
    <w:rsid w:val="00394E3D"/>
    <w:rsid w:val="00395827"/>
    <w:rsid w:val="003970DC"/>
    <w:rsid w:val="00397864"/>
    <w:rsid w:val="003978B6"/>
    <w:rsid w:val="00397ECD"/>
    <w:rsid w:val="003A11D9"/>
    <w:rsid w:val="003A31E3"/>
    <w:rsid w:val="003A35EA"/>
    <w:rsid w:val="003A3625"/>
    <w:rsid w:val="003A3C68"/>
    <w:rsid w:val="003A6E92"/>
    <w:rsid w:val="003A7EB7"/>
    <w:rsid w:val="003B02CA"/>
    <w:rsid w:val="003B05DC"/>
    <w:rsid w:val="003B251F"/>
    <w:rsid w:val="003B3C73"/>
    <w:rsid w:val="003B3DF1"/>
    <w:rsid w:val="003B67AE"/>
    <w:rsid w:val="003B6DFE"/>
    <w:rsid w:val="003B6EC4"/>
    <w:rsid w:val="003C1053"/>
    <w:rsid w:val="003C1C1E"/>
    <w:rsid w:val="003C2D58"/>
    <w:rsid w:val="003C342C"/>
    <w:rsid w:val="003C3708"/>
    <w:rsid w:val="003C3B66"/>
    <w:rsid w:val="003C4647"/>
    <w:rsid w:val="003C6A6E"/>
    <w:rsid w:val="003C7170"/>
    <w:rsid w:val="003C7CB7"/>
    <w:rsid w:val="003D0D86"/>
    <w:rsid w:val="003D2E5E"/>
    <w:rsid w:val="003D3A38"/>
    <w:rsid w:val="003D4A59"/>
    <w:rsid w:val="003D6D50"/>
    <w:rsid w:val="003D7BB6"/>
    <w:rsid w:val="003E43E4"/>
    <w:rsid w:val="003E45BA"/>
    <w:rsid w:val="003E56FC"/>
    <w:rsid w:val="003F086E"/>
    <w:rsid w:val="003F1340"/>
    <w:rsid w:val="003F2BCF"/>
    <w:rsid w:val="003F7BE9"/>
    <w:rsid w:val="00401322"/>
    <w:rsid w:val="00401AB2"/>
    <w:rsid w:val="0040253B"/>
    <w:rsid w:val="00404B34"/>
    <w:rsid w:val="00406949"/>
    <w:rsid w:val="0041002C"/>
    <w:rsid w:val="004105D5"/>
    <w:rsid w:val="00410B4B"/>
    <w:rsid w:val="00411ACE"/>
    <w:rsid w:val="004141FF"/>
    <w:rsid w:val="004142C3"/>
    <w:rsid w:val="00415369"/>
    <w:rsid w:val="00420CF6"/>
    <w:rsid w:val="00421241"/>
    <w:rsid w:val="00431A85"/>
    <w:rsid w:val="00435D87"/>
    <w:rsid w:val="00437216"/>
    <w:rsid w:val="0043757B"/>
    <w:rsid w:val="00437715"/>
    <w:rsid w:val="00437B18"/>
    <w:rsid w:val="0044217F"/>
    <w:rsid w:val="00443A3B"/>
    <w:rsid w:val="00445E1E"/>
    <w:rsid w:val="0045057F"/>
    <w:rsid w:val="004568D9"/>
    <w:rsid w:val="00457A61"/>
    <w:rsid w:val="0046100A"/>
    <w:rsid w:val="0046203B"/>
    <w:rsid w:val="0046231B"/>
    <w:rsid w:val="0046347F"/>
    <w:rsid w:val="00467738"/>
    <w:rsid w:val="004700E1"/>
    <w:rsid w:val="004721CA"/>
    <w:rsid w:val="004733E0"/>
    <w:rsid w:val="0047495F"/>
    <w:rsid w:val="00476DDD"/>
    <w:rsid w:val="00484461"/>
    <w:rsid w:val="004847BD"/>
    <w:rsid w:val="00484F5D"/>
    <w:rsid w:val="00485C43"/>
    <w:rsid w:val="00487A93"/>
    <w:rsid w:val="00487D99"/>
    <w:rsid w:val="00487DA0"/>
    <w:rsid w:val="004920EB"/>
    <w:rsid w:val="004921E4"/>
    <w:rsid w:val="00494477"/>
    <w:rsid w:val="004946D2"/>
    <w:rsid w:val="0049490A"/>
    <w:rsid w:val="004969CC"/>
    <w:rsid w:val="00496C75"/>
    <w:rsid w:val="004A2005"/>
    <w:rsid w:val="004A240C"/>
    <w:rsid w:val="004A58AD"/>
    <w:rsid w:val="004B10A0"/>
    <w:rsid w:val="004B2E22"/>
    <w:rsid w:val="004B4C24"/>
    <w:rsid w:val="004B5A72"/>
    <w:rsid w:val="004B7A5C"/>
    <w:rsid w:val="004C3BA6"/>
    <w:rsid w:val="004C66D8"/>
    <w:rsid w:val="004D2165"/>
    <w:rsid w:val="004D4242"/>
    <w:rsid w:val="004D47A3"/>
    <w:rsid w:val="004D48FF"/>
    <w:rsid w:val="004D7B23"/>
    <w:rsid w:val="004E08A4"/>
    <w:rsid w:val="004E0BA6"/>
    <w:rsid w:val="004E11CC"/>
    <w:rsid w:val="004E1FC3"/>
    <w:rsid w:val="004E364A"/>
    <w:rsid w:val="004E37DE"/>
    <w:rsid w:val="004E4A17"/>
    <w:rsid w:val="004E6E88"/>
    <w:rsid w:val="004F04C6"/>
    <w:rsid w:val="004F10B6"/>
    <w:rsid w:val="004F1B53"/>
    <w:rsid w:val="004F30D8"/>
    <w:rsid w:val="004F3789"/>
    <w:rsid w:val="004F46DF"/>
    <w:rsid w:val="004F5C6A"/>
    <w:rsid w:val="004F696A"/>
    <w:rsid w:val="004F783F"/>
    <w:rsid w:val="005024DE"/>
    <w:rsid w:val="00504761"/>
    <w:rsid w:val="005049A0"/>
    <w:rsid w:val="00505075"/>
    <w:rsid w:val="005051E5"/>
    <w:rsid w:val="00506029"/>
    <w:rsid w:val="00506DD8"/>
    <w:rsid w:val="005109D7"/>
    <w:rsid w:val="0051361F"/>
    <w:rsid w:val="00515104"/>
    <w:rsid w:val="00515D1B"/>
    <w:rsid w:val="005254EC"/>
    <w:rsid w:val="00525ECF"/>
    <w:rsid w:val="0053275C"/>
    <w:rsid w:val="005359A5"/>
    <w:rsid w:val="00540C98"/>
    <w:rsid w:val="00541C44"/>
    <w:rsid w:val="00542C99"/>
    <w:rsid w:val="00542CF2"/>
    <w:rsid w:val="0054632C"/>
    <w:rsid w:val="00546F6C"/>
    <w:rsid w:val="005507C7"/>
    <w:rsid w:val="005537D6"/>
    <w:rsid w:val="00554E55"/>
    <w:rsid w:val="005553EA"/>
    <w:rsid w:val="00555E2A"/>
    <w:rsid w:val="00556A67"/>
    <w:rsid w:val="00560A09"/>
    <w:rsid w:val="00562BF1"/>
    <w:rsid w:val="00563279"/>
    <w:rsid w:val="005639FF"/>
    <w:rsid w:val="00563D42"/>
    <w:rsid w:val="005666AA"/>
    <w:rsid w:val="00572880"/>
    <w:rsid w:val="00572A7D"/>
    <w:rsid w:val="00577989"/>
    <w:rsid w:val="00584761"/>
    <w:rsid w:val="00584AFA"/>
    <w:rsid w:val="00584F5D"/>
    <w:rsid w:val="00585FDC"/>
    <w:rsid w:val="0058755F"/>
    <w:rsid w:val="00592A74"/>
    <w:rsid w:val="00593183"/>
    <w:rsid w:val="00593BE9"/>
    <w:rsid w:val="00594467"/>
    <w:rsid w:val="0059616D"/>
    <w:rsid w:val="005965B6"/>
    <w:rsid w:val="0059733D"/>
    <w:rsid w:val="005A13D7"/>
    <w:rsid w:val="005A1BC1"/>
    <w:rsid w:val="005A24D8"/>
    <w:rsid w:val="005A6056"/>
    <w:rsid w:val="005A7223"/>
    <w:rsid w:val="005A7CDD"/>
    <w:rsid w:val="005B04D3"/>
    <w:rsid w:val="005B25CF"/>
    <w:rsid w:val="005B27A7"/>
    <w:rsid w:val="005B29D6"/>
    <w:rsid w:val="005B2A4D"/>
    <w:rsid w:val="005B5131"/>
    <w:rsid w:val="005B5258"/>
    <w:rsid w:val="005B52A2"/>
    <w:rsid w:val="005B5D77"/>
    <w:rsid w:val="005B751F"/>
    <w:rsid w:val="005C1DCF"/>
    <w:rsid w:val="005C3004"/>
    <w:rsid w:val="005D047B"/>
    <w:rsid w:val="005D1A0C"/>
    <w:rsid w:val="005D29DF"/>
    <w:rsid w:val="005D3C97"/>
    <w:rsid w:val="005D6F1B"/>
    <w:rsid w:val="005E02B5"/>
    <w:rsid w:val="005E30CF"/>
    <w:rsid w:val="005E32DA"/>
    <w:rsid w:val="005E4B0D"/>
    <w:rsid w:val="005E59A5"/>
    <w:rsid w:val="005E64ED"/>
    <w:rsid w:val="005E7D08"/>
    <w:rsid w:val="005E7F22"/>
    <w:rsid w:val="005F212E"/>
    <w:rsid w:val="005F2618"/>
    <w:rsid w:val="005F3AAF"/>
    <w:rsid w:val="005F4A2C"/>
    <w:rsid w:val="005F6743"/>
    <w:rsid w:val="005F72E7"/>
    <w:rsid w:val="005F7672"/>
    <w:rsid w:val="006002B1"/>
    <w:rsid w:val="006003AB"/>
    <w:rsid w:val="006059B6"/>
    <w:rsid w:val="00606607"/>
    <w:rsid w:val="006075E8"/>
    <w:rsid w:val="00607E9D"/>
    <w:rsid w:val="006115D2"/>
    <w:rsid w:val="00611B72"/>
    <w:rsid w:val="00611D16"/>
    <w:rsid w:val="00613CDB"/>
    <w:rsid w:val="00617E59"/>
    <w:rsid w:val="006206DD"/>
    <w:rsid w:val="00621EA7"/>
    <w:rsid w:val="00622C01"/>
    <w:rsid w:val="00622CFB"/>
    <w:rsid w:val="00622E0B"/>
    <w:rsid w:val="0062488C"/>
    <w:rsid w:val="00624B09"/>
    <w:rsid w:val="00625E0B"/>
    <w:rsid w:val="00626F3B"/>
    <w:rsid w:val="006273B3"/>
    <w:rsid w:val="0063047D"/>
    <w:rsid w:val="006312D5"/>
    <w:rsid w:val="00633F21"/>
    <w:rsid w:val="00640615"/>
    <w:rsid w:val="00640E90"/>
    <w:rsid w:val="006418E9"/>
    <w:rsid w:val="00642743"/>
    <w:rsid w:val="006443CB"/>
    <w:rsid w:val="00644BF5"/>
    <w:rsid w:val="006451D6"/>
    <w:rsid w:val="00645864"/>
    <w:rsid w:val="00646490"/>
    <w:rsid w:val="00646EDD"/>
    <w:rsid w:val="00647175"/>
    <w:rsid w:val="00647D14"/>
    <w:rsid w:val="00650283"/>
    <w:rsid w:val="0065162B"/>
    <w:rsid w:val="00656038"/>
    <w:rsid w:val="00660C03"/>
    <w:rsid w:val="00662CBC"/>
    <w:rsid w:val="00663B05"/>
    <w:rsid w:val="00664F0F"/>
    <w:rsid w:val="0066544A"/>
    <w:rsid w:val="006670C2"/>
    <w:rsid w:val="00671972"/>
    <w:rsid w:val="00673FB0"/>
    <w:rsid w:val="00674A81"/>
    <w:rsid w:val="00677A58"/>
    <w:rsid w:val="0068126A"/>
    <w:rsid w:val="006812B4"/>
    <w:rsid w:val="00682CA1"/>
    <w:rsid w:val="00683228"/>
    <w:rsid w:val="0068471D"/>
    <w:rsid w:val="00686EA3"/>
    <w:rsid w:val="00690CCA"/>
    <w:rsid w:val="006924C1"/>
    <w:rsid w:val="00694C65"/>
    <w:rsid w:val="00695662"/>
    <w:rsid w:val="00695E99"/>
    <w:rsid w:val="00696CB9"/>
    <w:rsid w:val="006A007A"/>
    <w:rsid w:val="006A15AA"/>
    <w:rsid w:val="006A3D64"/>
    <w:rsid w:val="006A51A1"/>
    <w:rsid w:val="006A57C2"/>
    <w:rsid w:val="006A6926"/>
    <w:rsid w:val="006A6F15"/>
    <w:rsid w:val="006A7476"/>
    <w:rsid w:val="006A7E13"/>
    <w:rsid w:val="006B085D"/>
    <w:rsid w:val="006B3A36"/>
    <w:rsid w:val="006B76A4"/>
    <w:rsid w:val="006C1AB6"/>
    <w:rsid w:val="006C49F0"/>
    <w:rsid w:val="006C5748"/>
    <w:rsid w:val="006C679F"/>
    <w:rsid w:val="006C7DBF"/>
    <w:rsid w:val="006D2448"/>
    <w:rsid w:val="006D2D0C"/>
    <w:rsid w:val="006D3AA9"/>
    <w:rsid w:val="006D4E9E"/>
    <w:rsid w:val="006E2221"/>
    <w:rsid w:val="006E2445"/>
    <w:rsid w:val="006E55A1"/>
    <w:rsid w:val="006F2C51"/>
    <w:rsid w:val="006F5779"/>
    <w:rsid w:val="006F6C3F"/>
    <w:rsid w:val="006F74D9"/>
    <w:rsid w:val="007006C8"/>
    <w:rsid w:val="00700ECB"/>
    <w:rsid w:val="007012EC"/>
    <w:rsid w:val="00701999"/>
    <w:rsid w:val="007026B2"/>
    <w:rsid w:val="00702AE8"/>
    <w:rsid w:val="007031DA"/>
    <w:rsid w:val="00703584"/>
    <w:rsid w:val="00703CB7"/>
    <w:rsid w:val="007103A5"/>
    <w:rsid w:val="00712D70"/>
    <w:rsid w:val="007157EC"/>
    <w:rsid w:val="00715E5E"/>
    <w:rsid w:val="007217E7"/>
    <w:rsid w:val="0072204A"/>
    <w:rsid w:val="00724154"/>
    <w:rsid w:val="00724ACB"/>
    <w:rsid w:val="00732291"/>
    <w:rsid w:val="007323C6"/>
    <w:rsid w:val="00734AE7"/>
    <w:rsid w:val="007367A4"/>
    <w:rsid w:val="00737145"/>
    <w:rsid w:val="00742011"/>
    <w:rsid w:val="00743116"/>
    <w:rsid w:val="00743262"/>
    <w:rsid w:val="0074414B"/>
    <w:rsid w:val="00746BF8"/>
    <w:rsid w:val="0074783A"/>
    <w:rsid w:val="00747D58"/>
    <w:rsid w:val="00750589"/>
    <w:rsid w:val="00750BD5"/>
    <w:rsid w:val="00751208"/>
    <w:rsid w:val="007540D3"/>
    <w:rsid w:val="00755E85"/>
    <w:rsid w:val="007576B7"/>
    <w:rsid w:val="00761B22"/>
    <w:rsid w:val="007663EE"/>
    <w:rsid w:val="00767AB7"/>
    <w:rsid w:val="00771632"/>
    <w:rsid w:val="0077381F"/>
    <w:rsid w:val="00774067"/>
    <w:rsid w:val="00774329"/>
    <w:rsid w:val="00774976"/>
    <w:rsid w:val="00774A71"/>
    <w:rsid w:val="00776311"/>
    <w:rsid w:val="00777066"/>
    <w:rsid w:val="0078159D"/>
    <w:rsid w:val="00783F8D"/>
    <w:rsid w:val="0078424D"/>
    <w:rsid w:val="007857B1"/>
    <w:rsid w:val="00786130"/>
    <w:rsid w:val="00787D2F"/>
    <w:rsid w:val="007934CF"/>
    <w:rsid w:val="00793920"/>
    <w:rsid w:val="00797049"/>
    <w:rsid w:val="007976D5"/>
    <w:rsid w:val="00797CA7"/>
    <w:rsid w:val="007A1359"/>
    <w:rsid w:val="007A207B"/>
    <w:rsid w:val="007A2A6C"/>
    <w:rsid w:val="007A2DE7"/>
    <w:rsid w:val="007A3C06"/>
    <w:rsid w:val="007A7528"/>
    <w:rsid w:val="007B35F3"/>
    <w:rsid w:val="007B3987"/>
    <w:rsid w:val="007B6F79"/>
    <w:rsid w:val="007C1C19"/>
    <w:rsid w:val="007C21BA"/>
    <w:rsid w:val="007C2582"/>
    <w:rsid w:val="007C3022"/>
    <w:rsid w:val="007C31A0"/>
    <w:rsid w:val="007C365A"/>
    <w:rsid w:val="007C3F73"/>
    <w:rsid w:val="007C411B"/>
    <w:rsid w:val="007C602E"/>
    <w:rsid w:val="007C67D1"/>
    <w:rsid w:val="007D290F"/>
    <w:rsid w:val="007D2F86"/>
    <w:rsid w:val="007D5014"/>
    <w:rsid w:val="007D51B7"/>
    <w:rsid w:val="007D698A"/>
    <w:rsid w:val="007E01C6"/>
    <w:rsid w:val="007E0562"/>
    <w:rsid w:val="007E1447"/>
    <w:rsid w:val="007E2601"/>
    <w:rsid w:val="007E51D2"/>
    <w:rsid w:val="007E767A"/>
    <w:rsid w:val="007F4125"/>
    <w:rsid w:val="007F625D"/>
    <w:rsid w:val="007F6782"/>
    <w:rsid w:val="008050CE"/>
    <w:rsid w:val="008059A9"/>
    <w:rsid w:val="008061DA"/>
    <w:rsid w:val="00807548"/>
    <w:rsid w:val="00815729"/>
    <w:rsid w:val="0081668F"/>
    <w:rsid w:val="00816E29"/>
    <w:rsid w:val="00820BD3"/>
    <w:rsid w:val="00822974"/>
    <w:rsid w:val="00822DFD"/>
    <w:rsid w:val="00824DC9"/>
    <w:rsid w:val="00827673"/>
    <w:rsid w:val="008308A0"/>
    <w:rsid w:val="008327E0"/>
    <w:rsid w:val="008346AE"/>
    <w:rsid w:val="008353A6"/>
    <w:rsid w:val="00836F43"/>
    <w:rsid w:val="00840185"/>
    <w:rsid w:val="0084134C"/>
    <w:rsid w:val="0084366F"/>
    <w:rsid w:val="00847A96"/>
    <w:rsid w:val="00850B25"/>
    <w:rsid w:val="008526F3"/>
    <w:rsid w:val="00854C05"/>
    <w:rsid w:val="008559FD"/>
    <w:rsid w:val="0085615E"/>
    <w:rsid w:val="008603E2"/>
    <w:rsid w:val="008606F0"/>
    <w:rsid w:val="00863497"/>
    <w:rsid w:val="00865674"/>
    <w:rsid w:val="00865A27"/>
    <w:rsid w:val="00866EAE"/>
    <w:rsid w:val="0087089A"/>
    <w:rsid w:val="00872649"/>
    <w:rsid w:val="00873515"/>
    <w:rsid w:val="00875394"/>
    <w:rsid w:val="008754BE"/>
    <w:rsid w:val="00876CA1"/>
    <w:rsid w:val="008775B1"/>
    <w:rsid w:val="00883E2C"/>
    <w:rsid w:val="0088510F"/>
    <w:rsid w:val="0088526A"/>
    <w:rsid w:val="00885733"/>
    <w:rsid w:val="00890BAE"/>
    <w:rsid w:val="008921C0"/>
    <w:rsid w:val="008956C7"/>
    <w:rsid w:val="00895A98"/>
    <w:rsid w:val="0089746D"/>
    <w:rsid w:val="0089754E"/>
    <w:rsid w:val="008A01FC"/>
    <w:rsid w:val="008A085D"/>
    <w:rsid w:val="008A09C5"/>
    <w:rsid w:val="008A1C3D"/>
    <w:rsid w:val="008A1FB1"/>
    <w:rsid w:val="008A210B"/>
    <w:rsid w:val="008A5139"/>
    <w:rsid w:val="008A600E"/>
    <w:rsid w:val="008B0266"/>
    <w:rsid w:val="008B1D54"/>
    <w:rsid w:val="008B2546"/>
    <w:rsid w:val="008B2760"/>
    <w:rsid w:val="008B505F"/>
    <w:rsid w:val="008B6643"/>
    <w:rsid w:val="008B76DD"/>
    <w:rsid w:val="008B7999"/>
    <w:rsid w:val="008C026B"/>
    <w:rsid w:val="008C2063"/>
    <w:rsid w:val="008C4726"/>
    <w:rsid w:val="008C58C3"/>
    <w:rsid w:val="008D39E9"/>
    <w:rsid w:val="008D3D06"/>
    <w:rsid w:val="008D5622"/>
    <w:rsid w:val="008D6242"/>
    <w:rsid w:val="008D694C"/>
    <w:rsid w:val="008D6D47"/>
    <w:rsid w:val="008E226C"/>
    <w:rsid w:val="008E42E0"/>
    <w:rsid w:val="008E5194"/>
    <w:rsid w:val="008E57E6"/>
    <w:rsid w:val="008E591B"/>
    <w:rsid w:val="008E7061"/>
    <w:rsid w:val="008E7064"/>
    <w:rsid w:val="008E7FC5"/>
    <w:rsid w:val="008F18A2"/>
    <w:rsid w:val="008F1B5A"/>
    <w:rsid w:val="008F2A28"/>
    <w:rsid w:val="008F50FE"/>
    <w:rsid w:val="008F73D4"/>
    <w:rsid w:val="008F7B04"/>
    <w:rsid w:val="00900871"/>
    <w:rsid w:val="009022D0"/>
    <w:rsid w:val="0090544C"/>
    <w:rsid w:val="009054D8"/>
    <w:rsid w:val="009066CD"/>
    <w:rsid w:val="00906DD6"/>
    <w:rsid w:val="009102D7"/>
    <w:rsid w:val="00910A87"/>
    <w:rsid w:val="00911DF1"/>
    <w:rsid w:val="009125B2"/>
    <w:rsid w:val="009126A3"/>
    <w:rsid w:val="00913BBF"/>
    <w:rsid w:val="00914860"/>
    <w:rsid w:val="009154AE"/>
    <w:rsid w:val="009159E0"/>
    <w:rsid w:val="00915AD4"/>
    <w:rsid w:val="00916BFC"/>
    <w:rsid w:val="009176E2"/>
    <w:rsid w:val="00920303"/>
    <w:rsid w:val="00920EF9"/>
    <w:rsid w:val="00921280"/>
    <w:rsid w:val="00921531"/>
    <w:rsid w:val="00921CE8"/>
    <w:rsid w:val="00922DE9"/>
    <w:rsid w:val="00925046"/>
    <w:rsid w:val="009265C2"/>
    <w:rsid w:val="00931606"/>
    <w:rsid w:val="00932C18"/>
    <w:rsid w:val="00933FBC"/>
    <w:rsid w:val="00935279"/>
    <w:rsid w:val="00935D32"/>
    <w:rsid w:val="00936FE9"/>
    <w:rsid w:val="00941A78"/>
    <w:rsid w:val="0094389F"/>
    <w:rsid w:val="0094443F"/>
    <w:rsid w:val="00946368"/>
    <w:rsid w:val="00946536"/>
    <w:rsid w:val="00947EC0"/>
    <w:rsid w:val="0095314E"/>
    <w:rsid w:val="009602C5"/>
    <w:rsid w:val="00960DE1"/>
    <w:rsid w:val="00960EA0"/>
    <w:rsid w:val="00960ED4"/>
    <w:rsid w:val="00961041"/>
    <w:rsid w:val="0096162C"/>
    <w:rsid w:val="00962B46"/>
    <w:rsid w:val="00963813"/>
    <w:rsid w:val="00964024"/>
    <w:rsid w:val="00964E9F"/>
    <w:rsid w:val="00965195"/>
    <w:rsid w:val="00970352"/>
    <w:rsid w:val="009756A0"/>
    <w:rsid w:val="00976844"/>
    <w:rsid w:val="00976E47"/>
    <w:rsid w:val="00977022"/>
    <w:rsid w:val="009806A8"/>
    <w:rsid w:val="00980F9E"/>
    <w:rsid w:val="00981239"/>
    <w:rsid w:val="00982AFB"/>
    <w:rsid w:val="009838FC"/>
    <w:rsid w:val="0098470A"/>
    <w:rsid w:val="00984B6F"/>
    <w:rsid w:val="0098572C"/>
    <w:rsid w:val="00985820"/>
    <w:rsid w:val="009878F8"/>
    <w:rsid w:val="00987C55"/>
    <w:rsid w:val="00990297"/>
    <w:rsid w:val="00990C53"/>
    <w:rsid w:val="00992F20"/>
    <w:rsid w:val="0099618A"/>
    <w:rsid w:val="009A0139"/>
    <w:rsid w:val="009A05BB"/>
    <w:rsid w:val="009A147A"/>
    <w:rsid w:val="009A5210"/>
    <w:rsid w:val="009B00FA"/>
    <w:rsid w:val="009B04A3"/>
    <w:rsid w:val="009B2AA9"/>
    <w:rsid w:val="009B2E75"/>
    <w:rsid w:val="009B4B28"/>
    <w:rsid w:val="009B4D81"/>
    <w:rsid w:val="009B4E40"/>
    <w:rsid w:val="009B6C4E"/>
    <w:rsid w:val="009C0D7C"/>
    <w:rsid w:val="009C3D8B"/>
    <w:rsid w:val="009C584D"/>
    <w:rsid w:val="009D003B"/>
    <w:rsid w:val="009D0280"/>
    <w:rsid w:val="009D0F40"/>
    <w:rsid w:val="009D25D6"/>
    <w:rsid w:val="009D5A1B"/>
    <w:rsid w:val="009D5DAF"/>
    <w:rsid w:val="009D6908"/>
    <w:rsid w:val="009D6FE7"/>
    <w:rsid w:val="009D786B"/>
    <w:rsid w:val="009E0781"/>
    <w:rsid w:val="009E174E"/>
    <w:rsid w:val="009E3884"/>
    <w:rsid w:val="009E398D"/>
    <w:rsid w:val="009E5310"/>
    <w:rsid w:val="009E550E"/>
    <w:rsid w:val="009E63E8"/>
    <w:rsid w:val="009E7838"/>
    <w:rsid w:val="009F019C"/>
    <w:rsid w:val="009F1D8E"/>
    <w:rsid w:val="009F3B34"/>
    <w:rsid w:val="009F6A06"/>
    <w:rsid w:val="009F72CE"/>
    <w:rsid w:val="00A00434"/>
    <w:rsid w:val="00A045F3"/>
    <w:rsid w:val="00A16340"/>
    <w:rsid w:val="00A16465"/>
    <w:rsid w:val="00A165A8"/>
    <w:rsid w:val="00A170A9"/>
    <w:rsid w:val="00A170DD"/>
    <w:rsid w:val="00A173A9"/>
    <w:rsid w:val="00A17AC7"/>
    <w:rsid w:val="00A21529"/>
    <w:rsid w:val="00A263B7"/>
    <w:rsid w:val="00A26E1F"/>
    <w:rsid w:val="00A2726F"/>
    <w:rsid w:val="00A273E6"/>
    <w:rsid w:val="00A27CEC"/>
    <w:rsid w:val="00A3220C"/>
    <w:rsid w:val="00A34EFD"/>
    <w:rsid w:val="00A35A2D"/>
    <w:rsid w:val="00A44E20"/>
    <w:rsid w:val="00A4657C"/>
    <w:rsid w:val="00A46EE3"/>
    <w:rsid w:val="00A51561"/>
    <w:rsid w:val="00A51745"/>
    <w:rsid w:val="00A520C6"/>
    <w:rsid w:val="00A53704"/>
    <w:rsid w:val="00A54D18"/>
    <w:rsid w:val="00A55F3E"/>
    <w:rsid w:val="00A570B0"/>
    <w:rsid w:val="00A570F4"/>
    <w:rsid w:val="00A5726F"/>
    <w:rsid w:val="00A611C9"/>
    <w:rsid w:val="00A6657B"/>
    <w:rsid w:val="00A6716D"/>
    <w:rsid w:val="00A7075B"/>
    <w:rsid w:val="00A74E85"/>
    <w:rsid w:val="00A74EF8"/>
    <w:rsid w:val="00A7515D"/>
    <w:rsid w:val="00A76734"/>
    <w:rsid w:val="00A801B9"/>
    <w:rsid w:val="00A80967"/>
    <w:rsid w:val="00A81429"/>
    <w:rsid w:val="00A8168C"/>
    <w:rsid w:val="00A819E6"/>
    <w:rsid w:val="00A83339"/>
    <w:rsid w:val="00A84F9E"/>
    <w:rsid w:val="00A86237"/>
    <w:rsid w:val="00A86C6B"/>
    <w:rsid w:val="00A9055B"/>
    <w:rsid w:val="00A91C9E"/>
    <w:rsid w:val="00A91EA1"/>
    <w:rsid w:val="00A92015"/>
    <w:rsid w:val="00A92928"/>
    <w:rsid w:val="00A9297A"/>
    <w:rsid w:val="00A92ABA"/>
    <w:rsid w:val="00A92F42"/>
    <w:rsid w:val="00A94F78"/>
    <w:rsid w:val="00A95AAC"/>
    <w:rsid w:val="00A976F4"/>
    <w:rsid w:val="00AA0A8B"/>
    <w:rsid w:val="00AA3BB3"/>
    <w:rsid w:val="00AA50CD"/>
    <w:rsid w:val="00AA556F"/>
    <w:rsid w:val="00AB1471"/>
    <w:rsid w:val="00AB191A"/>
    <w:rsid w:val="00AB1F31"/>
    <w:rsid w:val="00AB2BAC"/>
    <w:rsid w:val="00AB3383"/>
    <w:rsid w:val="00AB33E5"/>
    <w:rsid w:val="00AB39A6"/>
    <w:rsid w:val="00AB3B51"/>
    <w:rsid w:val="00AB3E83"/>
    <w:rsid w:val="00AB46B7"/>
    <w:rsid w:val="00AB5626"/>
    <w:rsid w:val="00AC3ED1"/>
    <w:rsid w:val="00AC43A1"/>
    <w:rsid w:val="00AC6093"/>
    <w:rsid w:val="00AC7817"/>
    <w:rsid w:val="00AD0585"/>
    <w:rsid w:val="00AD0D3D"/>
    <w:rsid w:val="00AD21D7"/>
    <w:rsid w:val="00AD73F0"/>
    <w:rsid w:val="00AE329E"/>
    <w:rsid w:val="00AE3C39"/>
    <w:rsid w:val="00AE48EE"/>
    <w:rsid w:val="00AE5772"/>
    <w:rsid w:val="00AF0A94"/>
    <w:rsid w:val="00AF17C6"/>
    <w:rsid w:val="00AF1921"/>
    <w:rsid w:val="00AF568D"/>
    <w:rsid w:val="00AF7086"/>
    <w:rsid w:val="00AF7FC0"/>
    <w:rsid w:val="00B00F98"/>
    <w:rsid w:val="00B02CBD"/>
    <w:rsid w:val="00B03189"/>
    <w:rsid w:val="00B041FC"/>
    <w:rsid w:val="00B04788"/>
    <w:rsid w:val="00B04E6A"/>
    <w:rsid w:val="00B0526B"/>
    <w:rsid w:val="00B05554"/>
    <w:rsid w:val="00B07230"/>
    <w:rsid w:val="00B07C0C"/>
    <w:rsid w:val="00B10494"/>
    <w:rsid w:val="00B11303"/>
    <w:rsid w:val="00B12F76"/>
    <w:rsid w:val="00B158A6"/>
    <w:rsid w:val="00B17D61"/>
    <w:rsid w:val="00B20823"/>
    <w:rsid w:val="00B21895"/>
    <w:rsid w:val="00B22FE7"/>
    <w:rsid w:val="00B23536"/>
    <w:rsid w:val="00B244BF"/>
    <w:rsid w:val="00B258FB"/>
    <w:rsid w:val="00B2660A"/>
    <w:rsid w:val="00B32368"/>
    <w:rsid w:val="00B40918"/>
    <w:rsid w:val="00B40A5F"/>
    <w:rsid w:val="00B40CF4"/>
    <w:rsid w:val="00B41E34"/>
    <w:rsid w:val="00B42DEE"/>
    <w:rsid w:val="00B474A2"/>
    <w:rsid w:val="00B508A7"/>
    <w:rsid w:val="00B51EB6"/>
    <w:rsid w:val="00B53CE7"/>
    <w:rsid w:val="00B572B6"/>
    <w:rsid w:val="00B57CEC"/>
    <w:rsid w:val="00B57DC0"/>
    <w:rsid w:val="00B65285"/>
    <w:rsid w:val="00B65444"/>
    <w:rsid w:val="00B66D80"/>
    <w:rsid w:val="00B67B12"/>
    <w:rsid w:val="00B71A1D"/>
    <w:rsid w:val="00B71F5E"/>
    <w:rsid w:val="00B72031"/>
    <w:rsid w:val="00B76EEC"/>
    <w:rsid w:val="00B843C7"/>
    <w:rsid w:val="00B859A7"/>
    <w:rsid w:val="00B859FC"/>
    <w:rsid w:val="00B8639C"/>
    <w:rsid w:val="00B866F1"/>
    <w:rsid w:val="00B90A69"/>
    <w:rsid w:val="00B9204E"/>
    <w:rsid w:val="00B92094"/>
    <w:rsid w:val="00B93E4E"/>
    <w:rsid w:val="00B94924"/>
    <w:rsid w:val="00B94FBE"/>
    <w:rsid w:val="00B95F82"/>
    <w:rsid w:val="00B96F35"/>
    <w:rsid w:val="00B97BA6"/>
    <w:rsid w:val="00BA0F25"/>
    <w:rsid w:val="00BA393C"/>
    <w:rsid w:val="00BA5A2C"/>
    <w:rsid w:val="00BA7882"/>
    <w:rsid w:val="00BA7BF7"/>
    <w:rsid w:val="00BB100A"/>
    <w:rsid w:val="00BB400E"/>
    <w:rsid w:val="00BB4095"/>
    <w:rsid w:val="00BB477F"/>
    <w:rsid w:val="00BB6EAD"/>
    <w:rsid w:val="00BC07AA"/>
    <w:rsid w:val="00BC1DCF"/>
    <w:rsid w:val="00BC1F98"/>
    <w:rsid w:val="00BC297A"/>
    <w:rsid w:val="00BC46F0"/>
    <w:rsid w:val="00BC5D3B"/>
    <w:rsid w:val="00BC6EC4"/>
    <w:rsid w:val="00BC7FE0"/>
    <w:rsid w:val="00BD11A3"/>
    <w:rsid w:val="00BD25AB"/>
    <w:rsid w:val="00BD3481"/>
    <w:rsid w:val="00BD584A"/>
    <w:rsid w:val="00BD5BD5"/>
    <w:rsid w:val="00BD5E36"/>
    <w:rsid w:val="00BD6694"/>
    <w:rsid w:val="00BE0CCB"/>
    <w:rsid w:val="00BE0DB2"/>
    <w:rsid w:val="00BE3F44"/>
    <w:rsid w:val="00BE44D9"/>
    <w:rsid w:val="00BE5112"/>
    <w:rsid w:val="00BE5A3C"/>
    <w:rsid w:val="00BE5DF5"/>
    <w:rsid w:val="00BE6DE0"/>
    <w:rsid w:val="00BE7093"/>
    <w:rsid w:val="00BE7528"/>
    <w:rsid w:val="00BE7A0B"/>
    <w:rsid w:val="00BF014B"/>
    <w:rsid w:val="00BF0B4B"/>
    <w:rsid w:val="00BF1531"/>
    <w:rsid w:val="00BF51B1"/>
    <w:rsid w:val="00C011DF"/>
    <w:rsid w:val="00C0238E"/>
    <w:rsid w:val="00C03E93"/>
    <w:rsid w:val="00C04AE3"/>
    <w:rsid w:val="00C04BE8"/>
    <w:rsid w:val="00C065F6"/>
    <w:rsid w:val="00C0797A"/>
    <w:rsid w:val="00C10C67"/>
    <w:rsid w:val="00C136CA"/>
    <w:rsid w:val="00C13A3E"/>
    <w:rsid w:val="00C13DC3"/>
    <w:rsid w:val="00C15C97"/>
    <w:rsid w:val="00C17FED"/>
    <w:rsid w:val="00C2468A"/>
    <w:rsid w:val="00C2526F"/>
    <w:rsid w:val="00C271DA"/>
    <w:rsid w:val="00C309E3"/>
    <w:rsid w:val="00C31ADB"/>
    <w:rsid w:val="00C329F6"/>
    <w:rsid w:val="00C333DB"/>
    <w:rsid w:val="00C40B79"/>
    <w:rsid w:val="00C4190E"/>
    <w:rsid w:val="00C43D98"/>
    <w:rsid w:val="00C44A77"/>
    <w:rsid w:val="00C4515B"/>
    <w:rsid w:val="00C543C9"/>
    <w:rsid w:val="00C5441F"/>
    <w:rsid w:val="00C54A4B"/>
    <w:rsid w:val="00C579C3"/>
    <w:rsid w:val="00C636DD"/>
    <w:rsid w:val="00C64517"/>
    <w:rsid w:val="00C649A4"/>
    <w:rsid w:val="00C717DE"/>
    <w:rsid w:val="00C72AEC"/>
    <w:rsid w:val="00C7497B"/>
    <w:rsid w:val="00C74E8A"/>
    <w:rsid w:val="00C77AAC"/>
    <w:rsid w:val="00C816A1"/>
    <w:rsid w:val="00C876AC"/>
    <w:rsid w:val="00C9246B"/>
    <w:rsid w:val="00C951E4"/>
    <w:rsid w:val="00C958DF"/>
    <w:rsid w:val="00C95A3A"/>
    <w:rsid w:val="00CA0096"/>
    <w:rsid w:val="00CA0189"/>
    <w:rsid w:val="00CA112C"/>
    <w:rsid w:val="00CA3B68"/>
    <w:rsid w:val="00CA4D46"/>
    <w:rsid w:val="00CA69CF"/>
    <w:rsid w:val="00CA7C05"/>
    <w:rsid w:val="00CB06DB"/>
    <w:rsid w:val="00CB252B"/>
    <w:rsid w:val="00CB2CF0"/>
    <w:rsid w:val="00CB60AF"/>
    <w:rsid w:val="00CB7A1A"/>
    <w:rsid w:val="00CC0534"/>
    <w:rsid w:val="00CC0AD6"/>
    <w:rsid w:val="00CC0E19"/>
    <w:rsid w:val="00CC11DE"/>
    <w:rsid w:val="00CC151D"/>
    <w:rsid w:val="00CC2727"/>
    <w:rsid w:val="00CC32C7"/>
    <w:rsid w:val="00CC4F2C"/>
    <w:rsid w:val="00CC69A1"/>
    <w:rsid w:val="00CC6A54"/>
    <w:rsid w:val="00CC74E2"/>
    <w:rsid w:val="00CD04ED"/>
    <w:rsid w:val="00CD3D4E"/>
    <w:rsid w:val="00CD4DB3"/>
    <w:rsid w:val="00CE3CA7"/>
    <w:rsid w:val="00CE5D3C"/>
    <w:rsid w:val="00CE7D3B"/>
    <w:rsid w:val="00CF012C"/>
    <w:rsid w:val="00CF0C94"/>
    <w:rsid w:val="00CF1C56"/>
    <w:rsid w:val="00CF3091"/>
    <w:rsid w:val="00CF4A1E"/>
    <w:rsid w:val="00CF569B"/>
    <w:rsid w:val="00CF6070"/>
    <w:rsid w:val="00D00268"/>
    <w:rsid w:val="00D01846"/>
    <w:rsid w:val="00D04695"/>
    <w:rsid w:val="00D049DB"/>
    <w:rsid w:val="00D058B7"/>
    <w:rsid w:val="00D05C4C"/>
    <w:rsid w:val="00D10A95"/>
    <w:rsid w:val="00D11F4F"/>
    <w:rsid w:val="00D12192"/>
    <w:rsid w:val="00D13EA4"/>
    <w:rsid w:val="00D1604D"/>
    <w:rsid w:val="00D16511"/>
    <w:rsid w:val="00D16525"/>
    <w:rsid w:val="00D2267F"/>
    <w:rsid w:val="00D247F9"/>
    <w:rsid w:val="00D24AF8"/>
    <w:rsid w:val="00D25C38"/>
    <w:rsid w:val="00D25FBE"/>
    <w:rsid w:val="00D2623A"/>
    <w:rsid w:val="00D35CCA"/>
    <w:rsid w:val="00D44FF9"/>
    <w:rsid w:val="00D45A03"/>
    <w:rsid w:val="00D469CE"/>
    <w:rsid w:val="00D53A71"/>
    <w:rsid w:val="00D570A7"/>
    <w:rsid w:val="00D57298"/>
    <w:rsid w:val="00D608F7"/>
    <w:rsid w:val="00D632FD"/>
    <w:rsid w:val="00D6424A"/>
    <w:rsid w:val="00D7084B"/>
    <w:rsid w:val="00D71517"/>
    <w:rsid w:val="00D71B79"/>
    <w:rsid w:val="00D72AA0"/>
    <w:rsid w:val="00D778DA"/>
    <w:rsid w:val="00D778DD"/>
    <w:rsid w:val="00D82BD5"/>
    <w:rsid w:val="00D83DF5"/>
    <w:rsid w:val="00D86458"/>
    <w:rsid w:val="00D87B98"/>
    <w:rsid w:val="00D87DEC"/>
    <w:rsid w:val="00D90025"/>
    <w:rsid w:val="00D90714"/>
    <w:rsid w:val="00D91613"/>
    <w:rsid w:val="00D9420E"/>
    <w:rsid w:val="00DA1DC2"/>
    <w:rsid w:val="00DA7E3D"/>
    <w:rsid w:val="00DB0234"/>
    <w:rsid w:val="00DB0BBD"/>
    <w:rsid w:val="00DB0CA0"/>
    <w:rsid w:val="00DB0F02"/>
    <w:rsid w:val="00DB1086"/>
    <w:rsid w:val="00DB553A"/>
    <w:rsid w:val="00DB6A88"/>
    <w:rsid w:val="00DC1F17"/>
    <w:rsid w:val="00DC220A"/>
    <w:rsid w:val="00DC6327"/>
    <w:rsid w:val="00DC7564"/>
    <w:rsid w:val="00DD04EC"/>
    <w:rsid w:val="00DD2C5E"/>
    <w:rsid w:val="00DD418A"/>
    <w:rsid w:val="00DD6719"/>
    <w:rsid w:val="00DD6CA0"/>
    <w:rsid w:val="00DD7CD8"/>
    <w:rsid w:val="00DE01AF"/>
    <w:rsid w:val="00DE4E29"/>
    <w:rsid w:val="00DE6596"/>
    <w:rsid w:val="00DF08D8"/>
    <w:rsid w:val="00DF0DB3"/>
    <w:rsid w:val="00DF536B"/>
    <w:rsid w:val="00DF581B"/>
    <w:rsid w:val="00E022BA"/>
    <w:rsid w:val="00E1176E"/>
    <w:rsid w:val="00E1523A"/>
    <w:rsid w:val="00E15804"/>
    <w:rsid w:val="00E1693C"/>
    <w:rsid w:val="00E22258"/>
    <w:rsid w:val="00E22B5C"/>
    <w:rsid w:val="00E23B4B"/>
    <w:rsid w:val="00E24F9B"/>
    <w:rsid w:val="00E25022"/>
    <w:rsid w:val="00E250F1"/>
    <w:rsid w:val="00E30D13"/>
    <w:rsid w:val="00E321B1"/>
    <w:rsid w:val="00E33DBC"/>
    <w:rsid w:val="00E34406"/>
    <w:rsid w:val="00E349DC"/>
    <w:rsid w:val="00E37F1A"/>
    <w:rsid w:val="00E41144"/>
    <w:rsid w:val="00E4646F"/>
    <w:rsid w:val="00E4777D"/>
    <w:rsid w:val="00E50BDC"/>
    <w:rsid w:val="00E51405"/>
    <w:rsid w:val="00E5208B"/>
    <w:rsid w:val="00E52522"/>
    <w:rsid w:val="00E52FE0"/>
    <w:rsid w:val="00E60816"/>
    <w:rsid w:val="00E642D8"/>
    <w:rsid w:val="00E64C48"/>
    <w:rsid w:val="00E6597A"/>
    <w:rsid w:val="00E65E11"/>
    <w:rsid w:val="00E66636"/>
    <w:rsid w:val="00E66A46"/>
    <w:rsid w:val="00E7239F"/>
    <w:rsid w:val="00E7485C"/>
    <w:rsid w:val="00E7637B"/>
    <w:rsid w:val="00E76CF0"/>
    <w:rsid w:val="00E80726"/>
    <w:rsid w:val="00E85EF8"/>
    <w:rsid w:val="00E900E8"/>
    <w:rsid w:val="00E910BE"/>
    <w:rsid w:val="00E928DC"/>
    <w:rsid w:val="00E95541"/>
    <w:rsid w:val="00E963DF"/>
    <w:rsid w:val="00E976ED"/>
    <w:rsid w:val="00E97E06"/>
    <w:rsid w:val="00EA00C0"/>
    <w:rsid w:val="00EA0823"/>
    <w:rsid w:val="00EA0CCE"/>
    <w:rsid w:val="00EA2B96"/>
    <w:rsid w:val="00EA373E"/>
    <w:rsid w:val="00EA4CAD"/>
    <w:rsid w:val="00EA6113"/>
    <w:rsid w:val="00EA6D9D"/>
    <w:rsid w:val="00EB0641"/>
    <w:rsid w:val="00EB3040"/>
    <w:rsid w:val="00EB42E0"/>
    <w:rsid w:val="00EC047D"/>
    <w:rsid w:val="00EC0AC8"/>
    <w:rsid w:val="00EC1317"/>
    <w:rsid w:val="00EC1F55"/>
    <w:rsid w:val="00EC205D"/>
    <w:rsid w:val="00EC23D6"/>
    <w:rsid w:val="00ED0AB3"/>
    <w:rsid w:val="00ED2B2A"/>
    <w:rsid w:val="00ED3FAC"/>
    <w:rsid w:val="00ED493A"/>
    <w:rsid w:val="00EE063A"/>
    <w:rsid w:val="00EE1407"/>
    <w:rsid w:val="00EE1E84"/>
    <w:rsid w:val="00EE7194"/>
    <w:rsid w:val="00EF52AE"/>
    <w:rsid w:val="00EF58AE"/>
    <w:rsid w:val="00EF672E"/>
    <w:rsid w:val="00EF7116"/>
    <w:rsid w:val="00F0117D"/>
    <w:rsid w:val="00F020E3"/>
    <w:rsid w:val="00F027C0"/>
    <w:rsid w:val="00F02936"/>
    <w:rsid w:val="00F03AC7"/>
    <w:rsid w:val="00F05E2F"/>
    <w:rsid w:val="00F10664"/>
    <w:rsid w:val="00F11108"/>
    <w:rsid w:val="00F112F8"/>
    <w:rsid w:val="00F11F34"/>
    <w:rsid w:val="00F15C9F"/>
    <w:rsid w:val="00F16507"/>
    <w:rsid w:val="00F21192"/>
    <w:rsid w:val="00F225E9"/>
    <w:rsid w:val="00F2346C"/>
    <w:rsid w:val="00F244A3"/>
    <w:rsid w:val="00F267F6"/>
    <w:rsid w:val="00F26D35"/>
    <w:rsid w:val="00F27FF1"/>
    <w:rsid w:val="00F318A7"/>
    <w:rsid w:val="00F31919"/>
    <w:rsid w:val="00F326E6"/>
    <w:rsid w:val="00F33F93"/>
    <w:rsid w:val="00F4187A"/>
    <w:rsid w:val="00F43ACD"/>
    <w:rsid w:val="00F4437B"/>
    <w:rsid w:val="00F46850"/>
    <w:rsid w:val="00F4724C"/>
    <w:rsid w:val="00F5043A"/>
    <w:rsid w:val="00F50C3C"/>
    <w:rsid w:val="00F5296C"/>
    <w:rsid w:val="00F55C13"/>
    <w:rsid w:val="00F55FF6"/>
    <w:rsid w:val="00F56307"/>
    <w:rsid w:val="00F578A8"/>
    <w:rsid w:val="00F60BE8"/>
    <w:rsid w:val="00F60DBE"/>
    <w:rsid w:val="00F6344C"/>
    <w:rsid w:val="00F64819"/>
    <w:rsid w:val="00F657E5"/>
    <w:rsid w:val="00F65957"/>
    <w:rsid w:val="00F66CFC"/>
    <w:rsid w:val="00F71300"/>
    <w:rsid w:val="00F751F9"/>
    <w:rsid w:val="00F76453"/>
    <w:rsid w:val="00F77188"/>
    <w:rsid w:val="00F77656"/>
    <w:rsid w:val="00F80602"/>
    <w:rsid w:val="00F81FB4"/>
    <w:rsid w:val="00F82C6A"/>
    <w:rsid w:val="00F82F1E"/>
    <w:rsid w:val="00F83A88"/>
    <w:rsid w:val="00F85CA6"/>
    <w:rsid w:val="00F86F32"/>
    <w:rsid w:val="00F93FC9"/>
    <w:rsid w:val="00F962DF"/>
    <w:rsid w:val="00FA043A"/>
    <w:rsid w:val="00FA0827"/>
    <w:rsid w:val="00FA1245"/>
    <w:rsid w:val="00FA12AB"/>
    <w:rsid w:val="00FA3876"/>
    <w:rsid w:val="00FA7E3A"/>
    <w:rsid w:val="00FB09BE"/>
    <w:rsid w:val="00FB186E"/>
    <w:rsid w:val="00FB1983"/>
    <w:rsid w:val="00FB599B"/>
    <w:rsid w:val="00FB5A65"/>
    <w:rsid w:val="00FC0511"/>
    <w:rsid w:val="00FC371E"/>
    <w:rsid w:val="00FC4284"/>
    <w:rsid w:val="00FC7114"/>
    <w:rsid w:val="00FC79D5"/>
    <w:rsid w:val="00FD0B51"/>
    <w:rsid w:val="00FD1014"/>
    <w:rsid w:val="00FD2B69"/>
    <w:rsid w:val="00FD2EAD"/>
    <w:rsid w:val="00FD3153"/>
    <w:rsid w:val="00FD4426"/>
    <w:rsid w:val="00FD47B5"/>
    <w:rsid w:val="00FE0373"/>
    <w:rsid w:val="00FE1BC1"/>
    <w:rsid w:val="00FE1D80"/>
    <w:rsid w:val="00FE2C81"/>
    <w:rsid w:val="00FE3F7E"/>
    <w:rsid w:val="00FE4D70"/>
    <w:rsid w:val="00FE67BE"/>
    <w:rsid w:val="00FE7D8A"/>
    <w:rsid w:val="00FF2005"/>
    <w:rsid w:val="00FF2D13"/>
    <w:rsid w:val="00FF334D"/>
    <w:rsid w:val="00FF3BDB"/>
    <w:rsid w:val="00FF4566"/>
    <w:rsid w:val="00FF64E9"/>
    <w:rsid w:val="00FF6951"/>
    <w:rsid w:val="00FF6D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4ADA019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C7DBF"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838FC"/>
    <w:pPr>
      <w:keepNext/>
      <w:keepLines/>
      <w:spacing w:before="200" w:line="276" w:lineRule="auto"/>
      <w:outlineLvl w:val="1"/>
    </w:pPr>
    <w:rPr>
      <w:rFonts w:asciiTheme="majorHAnsi" w:eastAsiaTheme="majorEastAsia" w:hAnsiTheme="majorHAnsi" w:cstheme="majorBidi"/>
      <w:b/>
      <w:bCs/>
      <w:sz w:val="32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F1B5A"/>
    <w:rPr>
      <w:color w:val="0000FF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9838FC"/>
    <w:rPr>
      <w:rFonts w:asciiTheme="majorHAnsi" w:eastAsiaTheme="majorEastAsia" w:hAnsiTheme="majorHAnsi" w:cstheme="majorBidi"/>
      <w:b/>
      <w:bCs/>
      <w:sz w:val="32"/>
      <w:szCs w:val="26"/>
    </w:rPr>
  </w:style>
  <w:style w:type="paragraph" w:styleId="ListParagraph">
    <w:name w:val="List Paragraph"/>
    <w:basedOn w:val="Normal"/>
    <w:uiPriority w:val="34"/>
    <w:qFormat/>
    <w:rsid w:val="009838FC"/>
    <w:pPr>
      <w:spacing w:after="200" w:line="276" w:lineRule="auto"/>
      <w:ind w:left="720"/>
      <w:contextualSpacing/>
    </w:pPr>
    <w:rPr>
      <w:rFonts w:eastAsiaTheme="minorHAnsi"/>
      <w:szCs w:val="22"/>
    </w:rPr>
  </w:style>
  <w:style w:type="table" w:styleId="TableGrid">
    <w:name w:val="Table Grid"/>
    <w:basedOn w:val="TableNormal"/>
    <w:uiPriority w:val="59"/>
    <w:rsid w:val="006E222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rsid w:val="000B6821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0B6821"/>
    <w:pPr>
      <w:jc w:val="both"/>
    </w:pPr>
    <w:rPr>
      <w:rFonts w:ascii="Cambria" w:hAnsi="Cambria"/>
      <w:lang w:val="en-US"/>
    </w:rPr>
  </w:style>
  <w:style w:type="paragraph" w:styleId="NormalWeb">
    <w:name w:val="Normal (Web)"/>
    <w:basedOn w:val="Normal"/>
    <w:uiPriority w:val="99"/>
    <w:unhideWhenUsed/>
    <w:rsid w:val="0030777D"/>
    <w:pPr>
      <w:spacing w:before="100" w:beforeAutospacing="1" w:after="100" w:afterAutospacing="1"/>
    </w:pPr>
    <w:rPr>
      <w:rFonts w:ascii="Times New Roman" w:hAnsi="Times New Roman" w:cs="Times New Roman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03433F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3433F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3433F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3433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433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3433F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3433F"/>
    <w:rPr>
      <w:rFonts w:ascii="Times New Roman" w:hAnsi="Times New Roman" w:cs="Times New Roman"/>
      <w:sz w:val="18"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2579CE"/>
  </w:style>
  <w:style w:type="paragraph" w:styleId="Revision">
    <w:name w:val="Revision"/>
    <w:hidden/>
    <w:uiPriority w:val="99"/>
    <w:semiHidden/>
    <w:rsid w:val="00647175"/>
  </w:style>
  <w:style w:type="paragraph" w:styleId="Footer">
    <w:name w:val="footer"/>
    <w:basedOn w:val="Normal"/>
    <w:link w:val="FooterChar"/>
    <w:uiPriority w:val="99"/>
    <w:unhideWhenUsed/>
    <w:rsid w:val="000169D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169D1"/>
  </w:style>
  <w:style w:type="character" w:styleId="PageNumber">
    <w:name w:val="page number"/>
    <w:basedOn w:val="DefaultParagraphFont"/>
    <w:uiPriority w:val="99"/>
    <w:semiHidden/>
    <w:unhideWhenUsed/>
    <w:rsid w:val="000169D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6775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678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7394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54853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1529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5870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145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8095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8602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6006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8569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01037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4619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9047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88235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60881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56778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0034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3449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42512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73232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71462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919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2330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1628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7220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73380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16162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807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047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233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787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4490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1042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3637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4961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19886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690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005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4899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3914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60960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268731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79806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68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1615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9361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21983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0135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76864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962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458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19853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12075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29796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647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301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58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927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9223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242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75902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21261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9631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129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3375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787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17507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24238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2602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1586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7746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60205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84468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26485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1436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2730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3485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61656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78488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699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427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979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0105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7536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35211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39795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37865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ohn.lodge@northumbria.ac.uk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37000F9B-B082-4760-9A45-2C63173F6D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2</Pages>
  <Words>15558</Words>
  <Characters>88682</Characters>
  <Application>Microsoft Office Word</Application>
  <DocSecurity>4</DocSecurity>
  <Lines>739</Lines>
  <Paragraphs>20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40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hn K Lodge</dc:creator>
  <cp:keywords/>
  <dc:description/>
  <cp:lastModifiedBy>Paul Burns</cp:lastModifiedBy>
  <cp:revision>2</cp:revision>
  <cp:lastPrinted>2017-03-02T14:27:00Z</cp:lastPrinted>
  <dcterms:created xsi:type="dcterms:W3CDTF">2018-04-05T15:00:00Z</dcterms:created>
  <dcterms:modified xsi:type="dcterms:W3CDTF">2018-04-05T15:00:00Z</dcterms:modified>
</cp:coreProperties>
</file>